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D8CA9A" w14:textId="071E6CDC" w:rsidR="008B197E" w:rsidRPr="00357912" w:rsidRDefault="0093220D" w:rsidP="00EA279B">
      <w:pPr>
        <w:pStyle w:val="Paper-Title"/>
      </w:pPr>
      <w:r w:rsidRPr="00357912">
        <w:t xml:space="preserve">Workspace Awareness for </w:t>
      </w:r>
      <w:r w:rsidR="00EA279B" w:rsidRPr="00357912">
        <w:br/>
      </w:r>
      <w:r w:rsidRPr="00357912">
        <w:t>Distributed Version Control Systems</w:t>
      </w:r>
    </w:p>
    <w:p w14:paraId="60E14D16" w14:textId="77777777" w:rsidR="008B197E" w:rsidRPr="00357912" w:rsidRDefault="008B197E">
      <w:pPr>
        <w:sectPr w:rsidR="008B197E" w:rsidRPr="00357912" w:rsidSect="003B4153">
          <w:footerReference w:type="even" r:id="rId9"/>
          <w:pgSz w:w="12240" w:h="15840" w:code="1"/>
          <w:pgMar w:top="1080" w:right="1080" w:bottom="1440" w:left="1080" w:header="720" w:footer="720" w:gutter="0"/>
          <w:cols w:space="720"/>
        </w:sectPr>
      </w:pPr>
    </w:p>
    <w:p w14:paraId="3E572859" w14:textId="77777777" w:rsidR="008B197E" w:rsidRPr="00357912" w:rsidRDefault="0093220D">
      <w:pPr>
        <w:pStyle w:val="Author"/>
        <w:spacing w:after="0"/>
        <w:rPr>
          <w:spacing w:val="-2"/>
        </w:rPr>
      </w:pPr>
      <w:r w:rsidRPr="00357912">
        <w:rPr>
          <w:rFonts w:eastAsia="MS Mincho"/>
        </w:rPr>
        <w:lastRenderedPageBreak/>
        <w:t xml:space="preserve">Cristiano M. </w:t>
      </w:r>
      <w:proofErr w:type="spellStart"/>
      <w:r w:rsidRPr="00357912">
        <w:rPr>
          <w:rFonts w:eastAsia="MS Mincho"/>
        </w:rPr>
        <w:t>Cesario</w:t>
      </w:r>
      <w:proofErr w:type="spellEnd"/>
      <w:r w:rsidRPr="00357912">
        <w:rPr>
          <w:rFonts w:eastAsia="MS Mincho"/>
        </w:rPr>
        <w:t xml:space="preserve"> and Leonardo G. P. Murta</w:t>
      </w:r>
    </w:p>
    <w:p w14:paraId="30B3B2A1" w14:textId="280DBBD2" w:rsidR="008B197E" w:rsidRPr="00357912" w:rsidRDefault="0093220D">
      <w:pPr>
        <w:pStyle w:val="Affiliations"/>
        <w:rPr>
          <w:spacing w:val="-2"/>
        </w:rPr>
      </w:pPr>
      <w:proofErr w:type="spellStart"/>
      <w:r w:rsidRPr="00357912">
        <w:rPr>
          <w:rFonts w:eastAsia="MS Mincho"/>
        </w:rPr>
        <w:t>Instituto</w:t>
      </w:r>
      <w:proofErr w:type="spellEnd"/>
      <w:r w:rsidRPr="00357912">
        <w:rPr>
          <w:rFonts w:eastAsia="MS Mincho"/>
        </w:rPr>
        <w:t xml:space="preserve"> de </w:t>
      </w:r>
      <w:proofErr w:type="spellStart"/>
      <w:r w:rsidRPr="00357912">
        <w:rPr>
          <w:rFonts w:eastAsia="MS Mincho"/>
        </w:rPr>
        <w:t>Computação</w:t>
      </w:r>
      <w:proofErr w:type="spellEnd"/>
      <w:r w:rsidRPr="00357912">
        <w:rPr>
          <w:rFonts w:eastAsia="MS Mincho"/>
        </w:rPr>
        <w:t xml:space="preserve">, </w:t>
      </w:r>
      <w:proofErr w:type="spellStart"/>
      <w:r w:rsidRPr="00357912">
        <w:rPr>
          <w:rFonts w:eastAsia="MS Mincho"/>
        </w:rPr>
        <w:t>Universidade</w:t>
      </w:r>
      <w:proofErr w:type="spellEnd"/>
      <w:r w:rsidRPr="00357912">
        <w:rPr>
          <w:rFonts w:eastAsia="MS Mincho"/>
        </w:rPr>
        <w:t xml:space="preserve"> Federal </w:t>
      </w:r>
      <w:proofErr w:type="spellStart"/>
      <w:r w:rsidRPr="00357912">
        <w:rPr>
          <w:rFonts w:eastAsia="MS Mincho"/>
        </w:rPr>
        <w:t>Fluminense</w:t>
      </w:r>
      <w:proofErr w:type="spellEnd"/>
      <w:r w:rsidRPr="00357912">
        <w:rPr>
          <w:rFonts w:eastAsia="MS Mincho"/>
        </w:rPr>
        <w:t xml:space="preserve"> (UFF)</w:t>
      </w:r>
      <w:r w:rsidR="008B197E" w:rsidRPr="00357912">
        <w:rPr>
          <w:spacing w:val="-2"/>
        </w:rPr>
        <w:br/>
      </w:r>
      <w:r w:rsidRPr="00357912">
        <w:rPr>
          <w:spacing w:val="-2"/>
        </w:rPr>
        <w:t xml:space="preserve">Niteroi, </w:t>
      </w:r>
      <w:r w:rsidR="00E25319" w:rsidRPr="00357912">
        <w:rPr>
          <w:spacing w:val="-2"/>
        </w:rPr>
        <w:t xml:space="preserve">RJ, </w:t>
      </w:r>
      <w:r w:rsidRPr="00357912">
        <w:rPr>
          <w:spacing w:val="-2"/>
        </w:rPr>
        <w:t>Brazil</w:t>
      </w:r>
    </w:p>
    <w:p w14:paraId="78D88B39" w14:textId="77777777" w:rsidR="008B197E" w:rsidRPr="00357912" w:rsidRDefault="0093220D" w:rsidP="0093220D">
      <w:pPr>
        <w:pStyle w:val="E-Mail"/>
        <w:rPr>
          <w:spacing w:val="-2"/>
        </w:rPr>
      </w:pPr>
      <w:r w:rsidRPr="00357912">
        <w:rPr>
          <w:rFonts w:eastAsia="MS Mincho"/>
        </w:rPr>
        <w:t>{</w:t>
      </w:r>
      <w:proofErr w:type="spellStart"/>
      <w:proofErr w:type="gramStart"/>
      <w:r w:rsidRPr="00357912">
        <w:rPr>
          <w:rFonts w:eastAsia="MS Mincho"/>
        </w:rPr>
        <w:t>ccesario</w:t>
      </w:r>
      <w:proofErr w:type="spellEnd"/>
      <w:proofErr w:type="gramEnd"/>
      <w:r w:rsidRPr="00357912">
        <w:rPr>
          <w:rFonts w:eastAsia="MS Mincho"/>
        </w:rPr>
        <w:t xml:space="preserve">, </w:t>
      </w:r>
      <w:proofErr w:type="spellStart"/>
      <w:r w:rsidRPr="00357912">
        <w:rPr>
          <w:rFonts w:eastAsia="MS Mincho"/>
        </w:rPr>
        <w:t>leomurta</w:t>
      </w:r>
      <w:proofErr w:type="spellEnd"/>
      <w:r w:rsidRPr="00357912">
        <w:rPr>
          <w:rFonts w:eastAsia="MS Mincho"/>
        </w:rPr>
        <w:t>}@ic.uff.br</w:t>
      </w:r>
    </w:p>
    <w:p w14:paraId="26620783" w14:textId="77777777" w:rsidR="0093220D" w:rsidRPr="00357912" w:rsidRDefault="0093220D" w:rsidP="0093220D">
      <w:pPr>
        <w:pStyle w:val="E-Mail"/>
        <w:jc w:val="both"/>
        <w:sectPr w:rsidR="0093220D" w:rsidRPr="00357912" w:rsidSect="0093220D">
          <w:type w:val="continuous"/>
          <w:pgSz w:w="12240" w:h="15840" w:code="1"/>
          <w:pgMar w:top="1080" w:right="1080" w:bottom="1440" w:left="1080" w:header="720" w:footer="720" w:gutter="0"/>
          <w:cols w:space="0"/>
        </w:sectPr>
      </w:pPr>
    </w:p>
    <w:p w14:paraId="19C70588" w14:textId="77777777" w:rsidR="008B197E" w:rsidRPr="00357912" w:rsidRDefault="008B197E" w:rsidP="00591C5E">
      <w:pPr>
        <w:sectPr w:rsidR="008B197E" w:rsidRPr="00357912" w:rsidSect="003B4153">
          <w:type w:val="continuous"/>
          <w:pgSz w:w="12240" w:h="15840" w:code="1"/>
          <w:pgMar w:top="1080" w:right="1080" w:bottom="1440" w:left="1080" w:header="720" w:footer="720" w:gutter="0"/>
          <w:cols w:num="3" w:space="0"/>
        </w:sectPr>
      </w:pPr>
    </w:p>
    <w:p w14:paraId="032BFD30" w14:textId="77777777" w:rsidR="008B197E" w:rsidRPr="00357912" w:rsidRDefault="008B197E">
      <w:pPr>
        <w:spacing w:after="0"/>
      </w:pPr>
      <w:r w:rsidRPr="00357912">
        <w:rPr>
          <w:b/>
          <w:sz w:val="24"/>
        </w:rPr>
        <w:lastRenderedPageBreak/>
        <w:t>ABSTRACT</w:t>
      </w:r>
    </w:p>
    <w:p w14:paraId="03831ED9" w14:textId="77777777" w:rsidR="00EA279B" w:rsidRPr="00357912" w:rsidRDefault="002A046A">
      <w:pPr>
        <w:pStyle w:val="Abstract"/>
      </w:pPr>
      <w:r w:rsidRPr="00357912">
        <w:t xml:space="preserve">Software development using distributed version control systems has become more frequent recently. Such systems bring more flexibility, but also greater complexity to manage and monitor the multiple existing repositories as well as their myriad of branches. In this paper, we propose </w:t>
      </w:r>
      <w:proofErr w:type="spellStart"/>
      <w:r w:rsidRPr="00357912">
        <w:t>DyeVC</w:t>
      </w:r>
      <w:proofErr w:type="spellEnd"/>
      <w:r w:rsidRPr="00357912">
        <w:t>, an approach to assist develo</w:t>
      </w:r>
      <w:r w:rsidRPr="00357912">
        <w:t>p</w:t>
      </w:r>
      <w:r w:rsidRPr="00357912">
        <w:t xml:space="preserve">ers and repository administrators in identifying dependencies among clones of distributed repositories. It allows understanding what is going on around one’s clone and depicting the relationship between existing clones. </w:t>
      </w:r>
      <w:proofErr w:type="spellStart"/>
      <w:r w:rsidRPr="00357912">
        <w:t>DyeVC</w:t>
      </w:r>
      <w:proofErr w:type="spellEnd"/>
      <w:r w:rsidRPr="00357912">
        <w:t xml:space="preserve"> was evaluated over open source projects, showing how they could benefit from having such kind of tool in place. We also ran an observational study and a benc</w:t>
      </w:r>
      <w:r w:rsidRPr="00357912">
        <w:t>h</w:t>
      </w:r>
      <w:r w:rsidRPr="00357912">
        <w:t xml:space="preserve">mark over </w:t>
      </w:r>
      <w:proofErr w:type="spellStart"/>
      <w:r w:rsidRPr="00357912">
        <w:t>DyeVC</w:t>
      </w:r>
      <w:proofErr w:type="spellEnd"/>
      <w:r w:rsidRPr="00357912">
        <w:t>, and the results were promising: it was consi</w:t>
      </w:r>
      <w:r w:rsidRPr="00357912">
        <w:t>d</w:t>
      </w:r>
      <w:r w:rsidRPr="00357912">
        <w:t>ered easy to use and fast for most repository history exploration operations, while providing the expected answers.</w:t>
      </w:r>
    </w:p>
    <w:p w14:paraId="499CD88E" w14:textId="2467D0F3" w:rsidR="008B197E" w:rsidRPr="00357912" w:rsidRDefault="00E25319">
      <w:pPr>
        <w:pStyle w:val="Abstract"/>
      </w:pPr>
      <w:r w:rsidRPr="00357912">
        <w:rPr>
          <w:b/>
        </w:rPr>
        <w:t xml:space="preserve">Category: </w:t>
      </w:r>
      <w:r w:rsidR="008B197E" w:rsidRPr="00357912">
        <w:rPr>
          <w:b/>
        </w:rPr>
        <w:t xml:space="preserve"> </w:t>
      </w:r>
      <w:r w:rsidR="00987881" w:rsidRPr="00357912">
        <w:rPr>
          <w:b/>
        </w:rPr>
        <w:t xml:space="preserve">Analytical, </w:t>
      </w:r>
      <w:r w:rsidRPr="00357912">
        <w:rPr>
          <w:b/>
        </w:rPr>
        <w:t>Technological</w:t>
      </w:r>
      <w:r w:rsidR="00987881" w:rsidRPr="00357912">
        <w:rPr>
          <w:b/>
        </w:rPr>
        <w:t>.</w:t>
      </w:r>
    </w:p>
    <w:p w14:paraId="212C8952" w14:textId="77777777" w:rsidR="008B197E" w:rsidRPr="00357912" w:rsidRDefault="008B197E">
      <w:pPr>
        <w:spacing w:before="120" w:after="0"/>
      </w:pPr>
      <w:r w:rsidRPr="00357912">
        <w:rPr>
          <w:b/>
          <w:sz w:val="24"/>
        </w:rPr>
        <w:t>Keywords</w:t>
      </w:r>
    </w:p>
    <w:p w14:paraId="449CCF14" w14:textId="64B7924F" w:rsidR="008B197E" w:rsidRPr="00357912" w:rsidRDefault="00E25319">
      <w:pPr>
        <w:spacing w:after="120"/>
      </w:pPr>
      <w:proofErr w:type="gramStart"/>
      <w:r w:rsidRPr="00357912">
        <w:t>Workspace Awareness, Distributed Version Control</w:t>
      </w:r>
      <w:r w:rsidR="008B197E" w:rsidRPr="00357912">
        <w:t>.</w:t>
      </w:r>
      <w:proofErr w:type="gramEnd"/>
    </w:p>
    <w:p w14:paraId="4EC10642" w14:textId="77777777" w:rsidR="008B197E" w:rsidRPr="00357912" w:rsidRDefault="008B197E">
      <w:pPr>
        <w:pStyle w:val="Heading1"/>
        <w:spacing w:before="120"/>
      </w:pPr>
      <w:r w:rsidRPr="00357912">
        <w:t>INTRODUCTION</w:t>
      </w:r>
    </w:p>
    <w:p w14:paraId="5E1A0391" w14:textId="77777777" w:rsidR="000F7A30" w:rsidRPr="00357912" w:rsidRDefault="000F7A30" w:rsidP="000F7A30">
      <w:pPr>
        <w:framePr w:w="4678" w:h="1979" w:hRule="exact" w:hSpace="187" w:wrap="around" w:vAnchor="page" w:hAnchor="page" w:x="1158" w:y="12600" w:anchorLock="1"/>
        <w:rPr>
          <w:iCs/>
        </w:rPr>
      </w:pPr>
    </w:p>
    <w:p w14:paraId="2707B99A" w14:textId="1E9FE73C" w:rsidR="000F7A30" w:rsidRPr="00357912" w:rsidRDefault="002A046A" w:rsidP="00F5237E">
      <w:pPr>
        <w:pStyle w:val="EstiloRecuodecorpodetextoPrimeiralinha0cmDepoisde"/>
      </w:pPr>
      <w:r w:rsidRPr="00357912">
        <w:t xml:space="preserve">Version Control Systems (VCS) date back to the 70s, when </w:t>
      </w:r>
      <w:proofErr w:type="spellStart"/>
      <w:r w:rsidRPr="00357912">
        <w:t>SCCS</w:t>
      </w:r>
      <w:proofErr w:type="spellEnd"/>
      <w:r w:rsidRPr="00357912">
        <w:t xml:space="preserve"> emerged </w:t>
      </w:r>
      <w:r w:rsidR="00F04BE5"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1ngj49ksnh","properties":{"formattedCitation":"[1]","plainCit</w:instrText>
      </w:r>
      <w:r w:rsidR="00F04BE5" w:rsidRPr="00357912">
        <w:instrText>a</w:instrText>
      </w:r>
      <w:r w:rsidR="00F04BE5" w:rsidRPr="00357912">
        <w:instrText>tion":"[1]"},"citationItems":[{"id":1072,"uris":["http://zotero.org/u</w:instrText>
      </w:r>
      <w:r w:rsidR="00F04BE5" w:rsidRPr="00357912">
        <w:instrText>s</w:instrText>
      </w:r>
      <w:r w:rsidR="00F04BE5" w:rsidRPr="00357912">
        <w:instrText>ers/892576/items/7J2JEB2X"],"uri":["http://zotero.org/users/892576/items/7J2JEB2X"],"itemData":{"id":1072,"type":"article-journal","title":"The source code control system","container-title":"IEEE Transactions on Software Engineering (TSE)","page":"364–470","volume":"1","issue":"4","source":"Google Scho</w:instrText>
      </w:r>
      <w:r w:rsidR="00F04BE5" w:rsidRPr="00357912">
        <w:instrText>l</w:instrText>
      </w:r>
      <w:r w:rsidR="00F04BE5" w:rsidRPr="00357912">
        <w:instrText xml:space="preserve">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schema":"https://github.com/citation-style-language/schema/raw/master/csl-citation.json"} </w:instrText>
      </w:r>
      <w:r w:rsidR="00F04BE5" w:rsidRPr="00357912">
        <w:fldChar w:fldCharType="separate"/>
      </w:r>
      <w:r w:rsidR="0039461E" w:rsidRPr="00357912">
        <w:t>[1]</w:t>
      </w:r>
      <w:r w:rsidR="00F04BE5" w:rsidRPr="00357912">
        <w:fldChar w:fldCharType="end"/>
      </w:r>
      <w:r w:rsidR="00E25319" w:rsidRPr="00357912">
        <w:t>.</w:t>
      </w:r>
      <w:r w:rsidRPr="00357912">
        <w:t xml:space="preserve"> Their primary purpose is to keep software develo</w:t>
      </w:r>
      <w:r w:rsidRPr="00357912">
        <w:t>p</w:t>
      </w:r>
      <w:r w:rsidRPr="00357912">
        <w:t xml:space="preserve">ment under control </w:t>
      </w:r>
      <w:r w:rsidR="00F04BE5"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111rephjh9","properties":{"formattedCitation":"[2]","plainCit</w:instrText>
      </w:r>
      <w:r w:rsidR="00F04BE5" w:rsidRPr="00357912">
        <w:instrText>a</w:instrText>
      </w:r>
      <w:r w:rsidR="00F04BE5" w:rsidRPr="00357912">
        <w:instrText>tion":"[2]"},"citationItems":[{"id":1168,"uris":["http://zotero.org/u</w:instrText>
      </w:r>
      <w:r w:rsidR="00F04BE5" w:rsidRPr="00357912">
        <w:instrText>s</w:instrText>
      </w:r>
      <w:r w:rsidR="00F04BE5" w:rsidRPr="00357912">
        <w:instrText>ers/892576/items/QWIBJUD8"],"uri":["http://zotero.org/users/892576/items/QWIBJUD8"],"itemData":{"id":1168,"type":"paper-conference","title":"Software configuration management: a roadmap","publisher":"ACM","publisher-place":"Limerick, Ir</w:instrText>
      </w:r>
      <w:r w:rsidR="00F04BE5" w:rsidRPr="00357912">
        <w:instrText>e</w:instrText>
      </w:r>
      <w:r w:rsidR="00F04BE5" w:rsidRPr="00357912">
        <w:instrText>land","page":"279–289","source":"ACM Digital L</w:instrText>
      </w:r>
      <w:r w:rsidR="00F04BE5" w:rsidRPr="00357912">
        <w:instrText>i</w:instrText>
      </w:r>
      <w:r w:rsidR="00F04BE5" w:rsidRPr="00357912">
        <w:instrText>brary","event":"Internation Conference on Software Engineering (ICSE)","event-place":"Limerick, Ir</w:instrText>
      </w:r>
      <w:r w:rsidR="00F04BE5" w:rsidRPr="00357912">
        <w:instrText>e</w:instrText>
      </w:r>
      <w:r w:rsidR="00F04BE5" w:rsidRPr="00357912">
        <w:instrText>land","DOI":"10.1145/336512.336576","ISBN":"1-58113-253-0","shortTitle":"Software configuration manag</w:instrText>
      </w:r>
      <w:r w:rsidR="00F04BE5" w:rsidRPr="00357912">
        <w:instrText>e</w:instrText>
      </w:r>
      <w:r w:rsidR="00F04BE5" w:rsidRPr="00357912">
        <w:instrText xml:space="preserve">ment","author":[{"family":"Estublier","given":"Jacky"}],"issued":{"date-parts":[["2000",5]]}}}],"schema":"https://github.com/citation-style-language/schema/raw/master/csl-citation.json"} </w:instrText>
      </w:r>
      <w:r w:rsidR="00F04BE5" w:rsidRPr="00357912">
        <w:fldChar w:fldCharType="separate"/>
      </w:r>
      <w:r w:rsidR="0039461E" w:rsidRPr="00357912">
        <w:t>[2]</w:t>
      </w:r>
      <w:r w:rsidR="00F04BE5" w:rsidRPr="00357912">
        <w:fldChar w:fldCharType="end"/>
      </w:r>
      <w:r w:rsidRPr="00357912">
        <w:t>. Along these almost 40 years, VCSs ha</w:t>
      </w:r>
      <w:r w:rsidR="00163B7B" w:rsidRPr="00357912">
        <w:t>ve</w:t>
      </w:r>
      <w:r w:rsidRPr="00357912">
        <w:t xml:space="preserve"> evolved from a centralized repository with local access (e.g., </w:t>
      </w:r>
      <w:proofErr w:type="spellStart"/>
      <w:r w:rsidRPr="00357912">
        <w:t>SCCS</w:t>
      </w:r>
      <w:proofErr w:type="spellEnd"/>
      <w:r w:rsidRPr="00357912">
        <w:t xml:space="preserve"> and </w:t>
      </w:r>
      <w:proofErr w:type="spellStart"/>
      <w:r w:rsidRPr="00357912">
        <w:t>RCS</w:t>
      </w:r>
      <w:proofErr w:type="spellEnd"/>
      <w:r w:rsidRPr="00357912">
        <w:t xml:space="preserve"> </w:t>
      </w:r>
      <w:r w:rsidR="00F04BE5"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2hot0aj4eo","properties":{"formattedCitation":"[3]","plainCit</w:instrText>
      </w:r>
      <w:r w:rsidR="00F04BE5" w:rsidRPr="00357912">
        <w:instrText>a</w:instrText>
      </w:r>
      <w:r w:rsidR="00F04BE5" w:rsidRPr="00357912">
        <w:instrText>tion":"[3]"},"citationItems":[{"id":1048,"uris":["http://zotero.org/u</w:instrText>
      </w:r>
      <w:r w:rsidR="00F04BE5" w:rsidRPr="00357912">
        <w:instrText>s</w:instrText>
      </w:r>
      <w:r w:rsidR="00F04BE5" w:rsidRPr="00357912">
        <w:instrText>ers/892576/items/2SDBWSSA"],"uri":["http://zotero.org/users/892576/items/2SDBWSSA"],"itemData":{"id":1048,"type":"article-journal","title":"RCS: A system for version control","container-title":"Software - Practice and Experience","page":"637-654","volume":"15","issue":"7","call-nu</w:instrText>
      </w:r>
      <w:r w:rsidR="00F04BE5" w:rsidRPr="00357912">
        <w:instrText>m</w:instrText>
      </w:r>
      <w:r w:rsidR="00F04BE5" w:rsidRPr="00357912">
        <w:instrText xml:space="preserve">ber":"1058","author":[{"family":"Tichy","given":"W."}],"issued":{"date-parts":[["1985"]]}}}],"schema":"https://github.com/citation-style-language/schema/raw/master/csl-citation.json"} </w:instrText>
      </w:r>
      <w:r w:rsidR="00F04BE5" w:rsidRPr="00357912">
        <w:fldChar w:fldCharType="separate"/>
      </w:r>
      <w:r w:rsidR="0039461E" w:rsidRPr="00357912">
        <w:t>[3]</w:t>
      </w:r>
      <w:r w:rsidR="00F04BE5" w:rsidRPr="00357912">
        <w:fldChar w:fldCharType="end"/>
      </w:r>
      <w:r w:rsidRPr="00357912">
        <w:t xml:space="preserve">) to a client-server architecture (e.g., CVS </w:t>
      </w:r>
      <w:r w:rsidR="00F04BE5"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497s0n7ca","properties":{"formattedCitation":"[4]","plainCit</w:instrText>
      </w:r>
      <w:r w:rsidR="00F04BE5" w:rsidRPr="00357912">
        <w:instrText>a</w:instrText>
      </w:r>
      <w:r w:rsidR="00F04BE5" w:rsidRPr="00357912">
        <w:instrText>tion":"[4]"},"citationItems":[{"id":1113,"uris":["http://zotero.org/u</w:instrText>
      </w:r>
      <w:r w:rsidR="00F04BE5" w:rsidRPr="00357912">
        <w:instrText>s</w:instrText>
      </w:r>
      <w:r w:rsidR="00F04BE5" w:rsidRPr="00357912">
        <w:instrText>ers/892576/items/FJFVGJIM"],"uri":["http://zotero.org/users/892576/items/FJFVGJIM"],"itemData":{"id":1113,"type":"book","title":"Version Management with CVS","publisher":"Free Software Foundation","number-of-pages":"204","call-nu</w:instrText>
      </w:r>
      <w:r w:rsidR="00F04BE5" w:rsidRPr="00357912">
        <w:instrText>m</w:instrText>
      </w:r>
      <w:r w:rsidR="00F04BE5" w:rsidRPr="00357912">
        <w:instrText xml:space="preserve">ber":"0000","author":[{"family":"Cederqvist","given":"P."}],"issued":{"date-parts":[["2005"]]}}}],"schema":"https://github.com/citation-style-language/schema/raw/master/csl-citation.json"} </w:instrText>
      </w:r>
      <w:r w:rsidR="00F04BE5" w:rsidRPr="00357912">
        <w:fldChar w:fldCharType="separate"/>
      </w:r>
      <w:r w:rsidR="0039461E" w:rsidRPr="00357912">
        <w:t>[4]</w:t>
      </w:r>
      <w:r w:rsidR="00F04BE5" w:rsidRPr="00357912">
        <w:fldChar w:fldCharType="end"/>
      </w:r>
      <w:r w:rsidRPr="00357912">
        <w:t xml:space="preserve"> and Subversion </w:t>
      </w:r>
      <w:r w:rsidR="00F04BE5"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pct7ssu23","properties":{"formattedCitation":"[5]","plainCit</w:instrText>
      </w:r>
      <w:r w:rsidR="00F04BE5" w:rsidRPr="00357912">
        <w:instrText>a</w:instrText>
      </w:r>
      <w:r w:rsidR="00F04BE5" w:rsidRPr="00357912">
        <w:instrText>tion":"[5]"},"citationItems":[{"id":1172,"uris":["http://zotero.org/u</w:instrText>
      </w:r>
      <w:r w:rsidR="00F04BE5" w:rsidRPr="00357912">
        <w:instrText>s</w:instrText>
      </w:r>
      <w:r w:rsidR="00F04BE5" w:rsidRPr="00357912">
        <w:instrText xml:space="preserve">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F04BE5" w:rsidRPr="00357912">
        <w:fldChar w:fldCharType="separate"/>
      </w:r>
      <w:r w:rsidR="0039461E" w:rsidRPr="00357912">
        <w:t>[5]</w:t>
      </w:r>
      <w:r w:rsidR="00F04BE5" w:rsidRPr="00357912">
        <w:fldChar w:fldCharType="end"/>
      </w:r>
      <w:r w:rsidRPr="00357912">
        <w:t>). More recently, distributed VCSs (</w:t>
      </w:r>
      <w:proofErr w:type="spellStart"/>
      <w:r w:rsidRPr="00357912">
        <w:t>DVCS</w:t>
      </w:r>
      <w:proofErr w:type="spellEnd"/>
      <w:r w:rsidRPr="00357912">
        <w:t xml:space="preserve">) arose (e.g., </w:t>
      </w:r>
      <w:proofErr w:type="spellStart"/>
      <w:r w:rsidRPr="00357912">
        <w:t>Git</w:t>
      </w:r>
      <w:proofErr w:type="spellEnd"/>
      <w:r w:rsidRPr="00357912">
        <w:t xml:space="preserve"> </w:t>
      </w:r>
      <w:r w:rsidR="00F04BE5"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1gdvtg4s1l","properties":{"formattedCitation":"[6]","plainCit</w:instrText>
      </w:r>
      <w:r w:rsidR="00F04BE5" w:rsidRPr="00357912">
        <w:instrText>a</w:instrText>
      </w:r>
      <w:r w:rsidR="00F04BE5" w:rsidRPr="00357912">
        <w:instrText>tion":"[6]"},"citationItems":[{"id":1197,"uris":["http://zotero.org/u</w:instrText>
      </w:r>
      <w:r w:rsidR="00F04BE5" w:rsidRPr="00357912">
        <w:instrText>s</w:instrText>
      </w:r>
      <w:r w:rsidR="00F04BE5" w:rsidRPr="00357912">
        <w:instrText xml:space="preserve">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F04BE5" w:rsidRPr="00357912">
        <w:fldChar w:fldCharType="separate"/>
      </w:r>
      <w:r w:rsidR="0039461E" w:rsidRPr="00357912">
        <w:t>[6]</w:t>
      </w:r>
      <w:r w:rsidR="00F04BE5" w:rsidRPr="00357912">
        <w:fldChar w:fldCharType="end"/>
      </w:r>
      <w:r w:rsidRPr="00357912">
        <w:t xml:space="preserve"> and Me</w:t>
      </w:r>
      <w:r w:rsidRPr="00357912">
        <w:t>r</w:t>
      </w:r>
      <w:r w:rsidRPr="00357912">
        <w:t xml:space="preserve">curial </w:t>
      </w:r>
      <w:r w:rsidR="00F04BE5"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2g6km397o","properties":{"formattedCitation":"[7]","plainCit</w:instrText>
      </w:r>
      <w:r w:rsidR="00F04BE5" w:rsidRPr="00357912">
        <w:instrText>a</w:instrText>
      </w:r>
      <w:r w:rsidR="00F04BE5" w:rsidRPr="00357912">
        <w:instrText>tion":"[7]"},"citationItems":[{"id":1149,"uris":["http://zotero.org/u</w:instrText>
      </w:r>
      <w:r w:rsidR="00F04BE5" w:rsidRPr="00357912">
        <w:instrText>s</w:instrText>
      </w:r>
      <w:r w:rsidR="00F04BE5" w:rsidRPr="00357912">
        <w:instrText xml:space="preserve">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F04BE5" w:rsidRPr="00357912">
        <w:fldChar w:fldCharType="separate"/>
      </w:r>
      <w:r w:rsidR="0039461E" w:rsidRPr="00357912">
        <w:t>[7]</w:t>
      </w:r>
      <w:r w:rsidR="00F04BE5" w:rsidRPr="00357912">
        <w:fldChar w:fldCharType="end"/>
      </w:r>
      <w:r w:rsidRPr="00357912">
        <w:t xml:space="preserve">) allowing clones of the entire repository in different locations. According to a survey conducted </w:t>
      </w:r>
      <w:r w:rsidR="00EA279B" w:rsidRPr="00357912">
        <w:t>by</w:t>
      </w:r>
      <w:r w:rsidRPr="00357912">
        <w:t xml:space="preserve"> the Eclipse community </w:t>
      </w:r>
      <w:r w:rsidR="00F04BE5"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2qaudsv9ut","properties":{"formattedCitation":"[8]","plainCit</w:instrText>
      </w:r>
      <w:r w:rsidR="00F04BE5" w:rsidRPr="00357912">
        <w:instrText>a</w:instrText>
      </w:r>
      <w:r w:rsidR="00F04BE5" w:rsidRPr="00357912">
        <w:instrText>tion":"[8]"},"citationItems":[{"id":3105,"uris":["http://zotero.org/u</w:instrText>
      </w:r>
      <w:r w:rsidR="00F04BE5" w:rsidRPr="00357912">
        <w:instrText>s</w:instrText>
      </w:r>
      <w:r w:rsidR="00F04BE5" w:rsidRPr="00357912">
        <w:instrText>ers/892576/items/7V4AW2FX"],"uri":["http://zotero.org/users/892576/items/7V4AW2FX"],"itemData":{"id":3105,"type":"report","title":"2014 Annual Eclipse Community R</w:instrText>
      </w:r>
      <w:r w:rsidR="00F04BE5" w:rsidRPr="00357912">
        <w:instrText>e</w:instrText>
      </w:r>
      <w:r w:rsidR="00F04BE5" w:rsidRPr="00357912">
        <w:instrText>port","publisher":"Eclipse Foundation","publisher-place":"San Francisco, CA, USA","genre":"Survey","event-place":"San Fra</w:instrText>
      </w:r>
      <w:r w:rsidR="00F04BE5" w:rsidRPr="00357912">
        <w:instrText>n</w:instrText>
      </w:r>
      <w:r w:rsidR="00F04BE5" w:rsidRPr="00357912">
        <w:instrText>cisco, CA, USA","language":"English","author":[{"literal":"Eclipse Found</w:instrText>
      </w:r>
      <w:r w:rsidR="00F04BE5" w:rsidRPr="00357912">
        <w:instrText>a</w:instrText>
      </w:r>
      <w:r w:rsidR="00F04BE5" w:rsidRPr="00357912">
        <w:instrText xml:space="preserve">tion"}],"issued":{"date-parts":[["2014",6]]}}}],"schema":"https://github.com/citation-style-language/schema/raw/master/csl-citation.json"} </w:instrText>
      </w:r>
      <w:r w:rsidR="00F04BE5" w:rsidRPr="00357912">
        <w:fldChar w:fldCharType="separate"/>
      </w:r>
      <w:r w:rsidR="0039461E" w:rsidRPr="00357912">
        <w:t>[8]</w:t>
      </w:r>
      <w:r w:rsidR="00F04BE5" w:rsidRPr="00357912">
        <w:fldChar w:fldCharType="end"/>
      </w:r>
      <w:r w:rsidRPr="00357912">
        <w:t xml:space="preserve">, </w:t>
      </w:r>
      <w:proofErr w:type="spellStart"/>
      <w:r w:rsidRPr="00357912">
        <w:t>Git</w:t>
      </w:r>
      <w:proofErr w:type="spellEnd"/>
      <w:r w:rsidRPr="00357912">
        <w:t xml:space="preserve"> and </w:t>
      </w:r>
      <w:proofErr w:type="spellStart"/>
      <w:r w:rsidRPr="00357912">
        <w:t>Github</w:t>
      </w:r>
      <w:proofErr w:type="spellEnd"/>
      <w:r w:rsidRPr="00357912">
        <w:t xml:space="preserve"> combined usage increased from 6.8% to 42.9% between 2010 and 2014 (a growth greater than 500%). During this same period, Subversion and CVS combined usage decreased from 71% in 2010 to 34.4% in 2014. This clearly shows momentum and a strong tendency in the adoption of </w:t>
      </w:r>
      <w:proofErr w:type="spellStart"/>
      <w:r w:rsidRPr="00357912">
        <w:t>DVCSs</w:t>
      </w:r>
      <w:proofErr w:type="spellEnd"/>
      <w:r w:rsidRPr="00357912">
        <w:t xml:space="preserve"> in the open source </w:t>
      </w:r>
      <w:r w:rsidR="000F7A30" w:rsidRPr="00357912">
        <w:t>community.</w:t>
      </w:r>
    </w:p>
    <w:p w14:paraId="6E68204F" w14:textId="77777777" w:rsidR="000F7A30" w:rsidRPr="00357912" w:rsidRDefault="000F7A30" w:rsidP="00F5237E">
      <w:pPr>
        <w:pStyle w:val="EstiloRecuodecorpodetextoPrimeiralinha0cmDepoisde"/>
      </w:pPr>
      <w:r w:rsidRPr="00357912">
        <w:t xml:space="preserve">Besides these changes from local to client-server and then to a distributed architecture, the concurrency control policy adopted by VCSs also changed from lock-based (pessimistic) to branch-based (optimistic). According to </w:t>
      </w:r>
      <w:proofErr w:type="spellStart"/>
      <w:r w:rsidRPr="00357912">
        <w:t>Walrad</w:t>
      </w:r>
      <w:proofErr w:type="spellEnd"/>
      <w:r w:rsidRPr="00357912">
        <w:t xml:space="preserve"> and Strom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2idotcuovi","properties":{"formattedCitation":"[9]","plainCit</w:instrText>
      </w:r>
      <w:r w:rsidR="00F04BE5" w:rsidRPr="00357912">
        <w:instrText>a</w:instrText>
      </w:r>
      <w:r w:rsidR="00F04BE5" w:rsidRPr="00357912">
        <w:instrText>tion":"[9]"},"citationItems":[{"id":1099,"uris":["http://zotero.org/u</w:instrText>
      </w:r>
      <w:r w:rsidR="00F04BE5" w:rsidRPr="00357912">
        <w:instrText>s</w:instrText>
      </w:r>
      <w:r w:rsidR="00F04BE5" w:rsidRPr="00357912">
        <w:instrText>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w:instrText>
      </w:r>
      <w:r w:rsidR="00F04BE5" w:rsidRPr="00357912">
        <w:instrText>u</w:instrText>
      </w:r>
      <w:r w:rsidR="00F04BE5" w:rsidRPr="00357912">
        <w:instrText>ration management (SCM) as it applies to real-world application development is at fault. Branching is integral to version manag</w:instrText>
      </w:r>
      <w:r w:rsidR="00F04BE5" w:rsidRPr="00357912">
        <w:instrText>e</w:instrText>
      </w:r>
      <w:r w:rsidR="00F04BE5" w:rsidRPr="00357912">
        <w:instrText>ment, software build correctness, and release management. Good decisions about when and why to branch can make it much easier for developers and release engineers to coordinate software pro</w:instrText>
      </w:r>
      <w:r w:rsidR="00F04BE5" w:rsidRPr="00357912">
        <w:instrText>d</w:instrText>
      </w:r>
      <w:r w:rsidR="00F04BE5" w:rsidRPr="00357912">
        <w:instrText>uct changes. The right branching strategy makes it easier to deli</w:instrText>
      </w:r>
      <w:r w:rsidR="00F04BE5" w:rsidRPr="00357912">
        <w:instrText>v</w:instrText>
      </w:r>
      <w:r w:rsidR="00F04BE5" w:rsidRPr="00357912">
        <w:instrText>er the right code, re-create past releases, and-if necessary roll back to a previous release. The authors consider how adopting the right SCM branching model facilitates rapid development, increases overall product quality and process efficiency, reduces the inc</w:instrText>
      </w:r>
      <w:r w:rsidR="00F04BE5" w:rsidRPr="00357912">
        <w:instrText>i</w:instrText>
      </w:r>
      <w:r w:rsidR="00F04BE5" w:rsidRPr="00357912">
        <w:instrText>dence of software failures, and improves organizational perfo</w:instrText>
      </w:r>
      <w:r w:rsidR="00F04BE5" w:rsidRPr="00357912">
        <w:instrText>r</w:instrText>
      </w:r>
      <w:r w:rsidR="00F04BE5" w:rsidRPr="00357912">
        <w:instrText xml:space="preserve">mance.","DOI":"10.1109/MC.2002.1033025","ISSN":"0018-9162","author":[{"family":"Walrad","given":"C."},{"family":"Strom","given":"D."}],"issued":{"date-parts":[["2002",9]]}}}],"schema":"https://github.com/citation-style-language/schema/raw/master/csl-citation.json"} </w:instrText>
      </w:r>
      <w:r w:rsidRPr="00357912">
        <w:fldChar w:fldCharType="separate"/>
      </w:r>
      <w:r w:rsidR="0039461E" w:rsidRPr="00357912">
        <w:t>[9]</w:t>
      </w:r>
      <w:r w:rsidRPr="00357912">
        <w:fldChar w:fldCharType="end"/>
      </w:r>
      <w:r w:rsidRPr="00357912">
        <w:t>, creating branc</w:t>
      </w:r>
      <w:r w:rsidRPr="00357912">
        <w:t>h</w:t>
      </w:r>
      <w:r w:rsidRPr="00357912">
        <w:t>es in VCSs is essential to software development because it enables concurrent development, allowing the maintenance of different versions of a system, the customization to different pla</w:t>
      </w:r>
      <w:r w:rsidRPr="00357912">
        <w:t>t</w:t>
      </w:r>
      <w:r w:rsidRPr="00357912">
        <w:t xml:space="preserve">forms/customers, among other features. </w:t>
      </w:r>
      <w:proofErr w:type="spellStart"/>
      <w:r w:rsidRPr="00357912">
        <w:t>DVCSs</w:t>
      </w:r>
      <w:proofErr w:type="spellEnd"/>
      <w:r w:rsidRPr="00357912">
        <w:t xml:space="preserve"> include better </w:t>
      </w:r>
      <w:r w:rsidRPr="00357912">
        <w:lastRenderedPageBreak/>
        <w:t xml:space="preserve">support for working with branches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1eigv6576o","properties":{"formattedCitation":"[10]","plainCit</w:instrText>
      </w:r>
      <w:r w:rsidR="00F04BE5" w:rsidRPr="00357912">
        <w:instrText>a</w:instrText>
      </w:r>
      <w:r w:rsidR="00F04BE5" w:rsidRPr="00357912">
        <w:instrText>tion":"[10]"},"citationItems":[{"id":1056,"uris":["http://zotero.org/users/892576/items/4S8EIMRV"],"uri":["http://zotero.org/users/892576/items/4S8EIMRV"],"itemData":{"id":1056,"type":"article-journal","title":"Making sense of revision-control sy</w:instrText>
      </w:r>
      <w:r w:rsidR="00F04BE5" w:rsidRPr="00357912">
        <w:instrText>s</w:instrText>
      </w:r>
      <w:r w:rsidR="00F04BE5" w:rsidRPr="00357912">
        <w:instrText>tems","container-title":"Communications of the ACM","page":"56–62","volume":"52","issue":"9","source":"ACM Digital L</w:instrText>
      </w:r>
      <w:r w:rsidR="00F04BE5" w:rsidRPr="00357912">
        <w:instrText>i</w:instrText>
      </w:r>
      <w:r w:rsidR="00F04BE5" w:rsidRPr="00357912">
        <w:instrText>brary","abstract":"All revision-control systems come with compl</w:instrText>
      </w:r>
      <w:r w:rsidR="00F04BE5" w:rsidRPr="00357912">
        <w:instrText>i</w:instrText>
      </w:r>
      <w:r w:rsidR="00F04BE5" w:rsidRPr="00357912">
        <w:instrText xml:space="preserve">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Pr="00357912">
        <w:fldChar w:fldCharType="separate"/>
      </w:r>
      <w:r w:rsidR="0039461E" w:rsidRPr="00357912">
        <w:t>[10]</w:t>
      </w:r>
      <w:r w:rsidRPr="00357912">
        <w:fldChar w:fldCharType="end"/>
      </w:r>
      <w:r w:rsidRPr="00357912">
        <w:t>, turning the branch cre</w:t>
      </w:r>
      <w:r w:rsidRPr="00357912">
        <w:t>a</w:t>
      </w:r>
      <w:r w:rsidRPr="00357912">
        <w:t>tion into a recurring pattern, no matter if this cre</w:t>
      </w:r>
      <w:r w:rsidRPr="00357912">
        <w:t>a</w:t>
      </w:r>
      <w:r w:rsidRPr="00357912">
        <w:t>tion is explicitly done by executing a “branch” command or i</w:t>
      </w:r>
      <w:r w:rsidRPr="00357912">
        <w:t>m</w:t>
      </w:r>
      <w:r w:rsidRPr="00357912">
        <w:t>plicitly when a repository is cloned.</w:t>
      </w:r>
    </w:p>
    <w:p w14:paraId="2BAC6EF6" w14:textId="77777777" w:rsidR="000F7A30" w:rsidRPr="00357912" w:rsidRDefault="000F7A30" w:rsidP="00F5237E">
      <w:pPr>
        <w:pStyle w:val="EstiloRecuodecorpodetextoPrimeiralinha0cmDepoisde"/>
      </w:pPr>
      <w:r w:rsidRPr="00357912">
        <w:t xml:space="preserve">However, distributed software development, especially from the geographical perspective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hnp3mrmha","properties":{"formattedCitation":"[11]","plainCit</w:instrText>
      </w:r>
      <w:r w:rsidR="00F04BE5" w:rsidRPr="00357912">
        <w:instrText>a</w:instrText>
      </w:r>
      <w:r w:rsidR="00F04BE5" w:rsidRPr="00357912">
        <w:instrText>tion":"[11]"},"citationItems":[{"id":2509,"uris":["http://zotero.org/users/892576/items/4838QZTB"],"uri":["http://zotero.org/users/892576/items/4838QZTB"],"itemData":{"id":2509,"type":"article-journal","title":"Distribution Dimensions in Software Develo</w:instrText>
      </w:r>
      <w:r w:rsidR="00F04BE5" w:rsidRPr="00357912">
        <w:instrText>p</w:instrText>
      </w:r>
      <w:r w:rsidR="00F04BE5" w:rsidRPr="00357912">
        <w:instrText>ment Projects: A Taxonomy","container-title":"IEEE Sof</w:instrText>
      </w:r>
      <w:r w:rsidR="00F04BE5" w:rsidRPr="00357912">
        <w:instrText>t</w:instrText>
      </w:r>
      <w:r w:rsidR="00F04BE5" w:rsidRPr="00357912">
        <w:instrText>ware","page":"45-51","volume":"23","issue":"5","source":"IEEE Xplore","abstract":"For many economic and technological re</w:instrText>
      </w:r>
      <w:r w:rsidR="00F04BE5" w:rsidRPr="00357912">
        <w:instrText>a</w:instrText>
      </w:r>
      <w:r w:rsidR="00F04BE5" w:rsidRPr="00357912">
        <w:instrText>sons, companies are increasingly conducting projects on a global level. Global projects are highly distributed, with experts from different companies, countries, and continents working together. Such distribution requires new techniques for project coordin</w:instrText>
      </w:r>
      <w:r w:rsidR="00F04BE5" w:rsidRPr="00357912">
        <w:instrText>a</w:instrText>
      </w:r>
      <w:r w:rsidR="00F04BE5" w:rsidRPr="00357912">
        <w:instrText>tion, document management, and communication. Distribution complexities include various project types - such as global, inte</w:instrText>
      </w:r>
      <w:r w:rsidR="00F04BE5" w:rsidRPr="00357912">
        <w:instrText>r</w:instrText>
      </w:r>
      <w:r w:rsidR="00F04BE5" w:rsidRPr="00357912">
        <w:instrText>organizational, or open source software projects - that is distribu</w:instrText>
      </w:r>
      <w:r w:rsidR="00F04BE5" w:rsidRPr="00357912">
        <w:instrText>t</w:instrText>
      </w:r>
      <w:r w:rsidR="00F04BE5" w:rsidRPr="00357912">
        <w:instrText>ed in different ways and face particular challenges. A literature-based taxonomy identifies four distribution dimensions in distri</w:instrText>
      </w:r>
      <w:r w:rsidR="00F04BE5" w:rsidRPr="00357912">
        <w:instrText>b</w:instrText>
      </w:r>
      <w:r w:rsidR="00F04BE5" w:rsidRPr="00357912">
        <w:instrText>uted software development. A case study illustrates their applic</w:instrText>
      </w:r>
      <w:r w:rsidR="00F04BE5" w:rsidRPr="00357912">
        <w:instrText>a</w:instrText>
      </w:r>
      <w:r w:rsidR="00F04BE5" w:rsidRPr="00357912">
        <w:instrText>tion in a real-world development pr</w:instrText>
      </w:r>
      <w:r w:rsidR="00F04BE5" w:rsidRPr="00357912">
        <w:instrText>o</w:instrText>
      </w:r>
      <w:r w:rsidR="00F04BE5" w:rsidRPr="00357912">
        <w:instrText>ject","DOI":"10.1109/MS.2006.122","ISSN":"0740-7459","shortTitle":"Distribution Dimensions in Software Deve</w:instrText>
      </w:r>
      <w:r w:rsidR="00F04BE5" w:rsidRPr="00357912">
        <w:instrText>l</w:instrText>
      </w:r>
      <w:r w:rsidR="00F04BE5" w:rsidRPr="00357912">
        <w:instrText xml:space="preserve">opment Projects","author":[{"family":"Gumm","given":"D.-C."}],"issued":{"date-parts":[["2006",9]]}}}],"schema":"https://github.com/citation-style-language/schema/raw/master/csl-citation.json"} </w:instrText>
      </w:r>
      <w:r w:rsidRPr="00357912">
        <w:fldChar w:fldCharType="separate"/>
      </w:r>
      <w:r w:rsidR="0039461E" w:rsidRPr="00357912">
        <w:t>[11]</w:t>
      </w:r>
      <w:r w:rsidRPr="00357912">
        <w:fldChar w:fldCharType="end"/>
      </w:r>
      <w:r w:rsidRPr="00357912">
        <w:t>, brings a set of risk factors, and Configuration Management (CM) is affected by them. The i</w:t>
      </w:r>
      <w:r w:rsidRPr="00357912">
        <w:t>n</w:t>
      </w:r>
      <w:r w:rsidRPr="00357912">
        <w:t>creasing growth of development teams and their distribution along distant locations, together with the proli</w:t>
      </w:r>
      <w:r w:rsidRPr="00357912">
        <w:t>f</w:t>
      </w:r>
      <w:r w:rsidRPr="00357912">
        <w:t>eration of branches, introduce additional complexity for percei</w:t>
      </w:r>
      <w:r w:rsidRPr="00357912">
        <w:t>v</w:t>
      </w:r>
      <w:r w:rsidRPr="00357912">
        <w:t>ing actions performed in parallel by different developers. Accor</w:t>
      </w:r>
      <w:r w:rsidRPr="00357912">
        <w:t>d</w:t>
      </w:r>
      <w:r w:rsidRPr="00357912">
        <w:t xml:space="preserve">ing to Perry et al.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2ekv0t8s2f","properties":{"formattedCitation":"[12]","plainCit</w:instrText>
      </w:r>
      <w:r w:rsidR="00F04BE5" w:rsidRPr="00357912">
        <w:instrText>a</w:instrText>
      </w:r>
      <w:r w:rsidR="00F04BE5" w:rsidRPr="00357912">
        <w:instrText>tion":"[12]"},"citationItems":[{"id":1071,"uris":["http://zotero.org/users/892576/items/72T7GIFR"],"uri":["http://zotero.org/users/892576/items/72T7GIFR"],"itemData":{"id":1071,"type":"paper-conference","title":"Parallel changes in large scale software d</w:instrText>
      </w:r>
      <w:r w:rsidR="00F04BE5" w:rsidRPr="00357912">
        <w:instrText>e</w:instrText>
      </w:r>
      <w:r w:rsidR="00F04BE5" w:rsidRPr="00357912">
        <w:instrText>velopment: an observational case study","publisher":"IEEE Co</w:instrText>
      </w:r>
      <w:r w:rsidR="00F04BE5" w:rsidRPr="00357912">
        <w:instrText>m</w:instrText>
      </w:r>
      <w:r w:rsidR="00F04BE5" w:rsidRPr="00357912">
        <w:instrText>puter Society","publisher-place":"Kyoto, Japan","page":"251–260","event":"International Conference on Software engineering (ICSE)","event-place":"Kyoto, Japan","ISBN":"0-8186-8368-6","shortTitle":"Parallel changes in large scale software develo</w:instrText>
      </w:r>
      <w:r w:rsidR="00F04BE5" w:rsidRPr="00357912">
        <w:instrText>p</w:instrText>
      </w:r>
      <w:r w:rsidR="00F04BE5" w:rsidRPr="00357912">
        <w:instrText xml:space="preserve">ment","author":[{"family":"Perry","given":"Dewayne E."},{"family":"Siy","given":"Harvey P."},{"family":"Votta","given":"Lawrence G"}],"issued":{"date-parts":[["1998",4]]}}}],"schema":"https://github.com/citation-style-language/schema/raw/master/csl-citation.json"} </w:instrText>
      </w:r>
      <w:r w:rsidRPr="00357912">
        <w:fldChar w:fldCharType="separate"/>
      </w:r>
      <w:r w:rsidR="0039461E" w:rsidRPr="00357912">
        <w:t>[12]</w:t>
      </w:r>
      <w:r w:rsidRPr="00357912">
        <w:fldChar w:fldCharType="end"/>
      </w:r>
      <w:r w:rsidRPr="00357912">
        <w:t>, concurrent development increases the number of defects in sof</w:t>
      </w:r>
      <w:r w:rsidRPr="00357912">
        <w:t>t</w:t>
      </w:r>
      <w:r w:rsidRPr="00357912">
        <w:t xml:space="preserve">ware. Besides, Silva et al.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9c6s89nqv","properties":{"formattedCitation":"[13]","plainCit</w:instrText>
      </w:r>
      <w:r w:rsidR="00F04BE5" w:rsidRPr="00357912">
        <w:instrText>a</w:instrText>
      </w:r>
      <w:r w:rsidR="00F04BE5" w:rsidRPr="00357912">
        <w:instrText>tion":"[13]"},"citationItems":[{"id":1213,"uris":["http://zotero.org/users/892576/items/XTFV8KTW"],"uri":["http://zotero.org/users/892576/items/XTFV8KTW"],"itemData":{"id":1213,"type":"paper-conference","title":"Lighthouse: coordination through emer</w:instrText>
      </w:r>
      <w:r w:rsidR="00F04BE5" w:rsidRPr="00357912">
        <w:instrText>g</w:instrText>
      </w:r>
      <w:r w:rsidR="00F04BE5" w:rsidRPr="00357912">
        <w:instrText>ing design","publisher":"ACM","publisher-place":"Portland, Oregon, USA","page":"11–15","source":"ACM Digital L</w:instrText>
      </w:r>
      <w:r w:rsidR="00F04BE5" w:rsidRPr="00357912">
        <w:instrText>i</w:instrText>
      </w:r>
      <w:r w:rsidR="00F04BE5" w:rsidRPr="00357912">
        <w:instrText>brary","event":"Workshop on Eclipse Technology eXchange (ETX)","event-place":"Portland, Oregon, USA","abstract":"Despite the fact that software development is an inherently collaborative activity, a great deal of software deve</w:instrText>
      </w:r>
      <w:r w:rsidR="00F04BE5" w:rsidRPr="00357912">
        <w:instrText>l</w:instrText>
      </w:r>
      <w:r w:rsidR="00F04BE5" w:rsidRPr="00357912">
        <w:instrText>opment is spent with developers in isolation, working on their own parts of the system. In these situations developers are un</w:instrText>
      </w:r>
      <w:r w:rsidR="00F04BE5" w:rsidRPr="00357912">
        <w:instrText>a</w:instrText>
      </w:r>
      <w:r w:rsidR="00F04BE5" w:rsidRPr="00357912">
        <w:instrText>ware of parallel changes being made by others, often resulting in conflicts. One common approach to deal with this issue is called conflict resolution, which means that changes have already been checked-in and developers must use merge tools to resolve co</w:instrText>
      </w:r>
      <w:r w:rsidR="00F04BE5" w:rsidRPr="00357912">
        <w:instrText>n</w:instrText>
      </w:r>
      <w:r w:rsidR="00F04BE5" w:rsidRPr="00357912">
        <w:instrText>flicts and then retest the code to ensure its correctness. Unfort</w:instrText>
      </w:r>
      <w:r w:rsidR="00F04BE5" w:rsidRPr="00357912">
        <w:instrText>u</w:instrText>
      </w:r>
      <w:r w:rsidR="00F04BE5" w:rsidRPr="00357912">
        <w:instrText>nately, this process becomes more difficult the longer the conflicts go undetected. In order to address these issues, have been pr</w:instrText>
      </w:r>
      <w:r w:rsidR="00F04BE5" w:rsidRPr="00357912">
        <w:instrText>o</w:instrText>
      </w:r>
      <w:r w:rsidR="00F04BE5" w:rsidRPr="00357912">
        <w:instrText xml:space="preserve">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39461E" w:rsidRPr="00357912">
        <w:t>[13]</w:t>
      </w:r>
      <w:r w:rsidRPr="00357912">
        <w:fldChar w:fldCharType="end"/>
      </w:r>
      <w:r w:rsidRPr="00357912">
        <w:t xml:space="preserve"> say that branches are frequently used for promoting isolation among d</w:t>
      </w:r>
      <w:r w:rsidRPr="00357912">
        <w:t>e</w:t>
      </w:r>
      <w:r w:rsidRPr="00357912">
        <w:t xml:space="preserve">velopers, postponing the perception of conflicts that result from changes made by co-workers. These conflicts are noticed only after pulling changes in the context of </w:t>
      </w:r>
      <w:proofErr w:type="spellStart"/>
      <w:r w:rsidRPr="00357912">
        <w:t>DVCSs</w:t>
      </w:r>
      <w:proofErr w:type="spellEnd"/>
      <w:r w:rsidRPr="00357912">
        <w:t xml:space="preserve">. Moreover, </w:t>
      </w:r>
      <w:proofErr w:type="spellStart"/>
      <w:r w:rsidRPr="00357912">
        <w:t>Brun</w:t>
      </w:r>
      <w:proofErr w:type="spellEnd"/>
      <w:r w:rsidRPr="00357912">
        <w:t xml:space="preserve"> et al.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vh649e4a6","properties":{"formattedCitation":"[14]","plainCit</w:instrText>
      </w:r>
      <w:r w:rsidR="00F04BE5" w:rsidRPr="00357912">
        <w:instrText>a</w:instrText>
      </w:r>
      <w:r w:rsidR="00F04BE5" w:rsidRPr="00357912">
        <w:instrText>tion":"[14]"},"citationItems":[{"id":1167,"uris":["http://zotero.org/users/892576/items/QS2I9JH6"],"uri":["http://zotero.org/users/892576/items/QS2I9JH6"],"itemData":{"id":1167,"type":"paper-conference","title":"Proactive detection of collaboration co</w:instrText>
      </w:r>
      <w:r w:rsidR="00F04BE5" w:rsidRPr="00357912">
        <w:instrText>n</w:instrText>
      </w:r>
      <w:r w:rsidR="00F04BE5" w:rsidRPr="00357912">
        <w:instrText>flicts","publisher":"ACM","publisher-place":"Szeged, Hung</w:instrText>
      </w:r>
      <w:r w:rsidR="00F04BE5" w:rsidRPr="00357912">
        <w:instrText>a</w:instrText>
      </w:r>
      <w:r w:rsidR="00F04BE5" w:rsidRPr="00357912">
        <w:instrText>ry","page":"168–178","source":"ACM Digital L</w:instrText>
      </w:r>
      <w:r w:rsidR="00F04BE5" w:rsidRPr="00357912">
        <w:instrText>i</w:instrText>
      </w:r>
      <w:r w:rsidR="00F04BE5" w:rsidRPr="00357912">
        <w:instrText>brary","event":"ACM SIGSOFT Symposium and European Co</w:instrText>
      </w:r>
      <w:r w:rsidR="00F04BE5" w:rsidRPr="00357912">
        <w:instrText>n</w:instrText>
      </w:r>
      <w:r w:rsidR="00F04BE5" w:rsidRPr="00357912">
        <w:instrText>ference on Foundations of Software Engineering (ESEC/FSE)","event-place":"Szeged, Hung</w:instrText>
      </w:r>
      <w:r w:rsidR="00F04BE5" w:rsidRPr="00357912">
        <w:instrText>a</w:instrText>
      </w:r>
      <w:r w:rsidR="00F04BE5" w:rsidRPr="00357912">
        <w:instrText>ry","abstract":"Collaborative development can be hampered when conflicts arise because developers have inconsistent copies of a shared project. We present an approach to help developers ident</w:instrText>
      </w:r>
      <w:r w:rsidR="00F04BE5" w:rsidRPr="00357912">
        <w:instrText>i</w:instrText>
      </w:r>
      <w:r w:rsidR="00F04BE5" w:rsidRPr="00357912">
        <w:instrText>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w:instrText>
      </w:r>
      <w:r w:rsidR="00F04BE5" w:rsidRPr="00357912">
        <w:instrText>e</w:instrText>
      </w:r>
      <w:r w:rsidR="00F04BE5" w:rsidRPr="00357912">
        <w:instrText>quent build and test failures. The study spans nine open-source systems totaling 3.4 million lines of code; our conflict data is derived from 550,000 development versions of the systems. S</w:instrText>
      </w:r>
      <w:r w:rsidR="00F04BE5" w:rsidRPr="00357912">
        <w:instrText>e</w:instrText>
      </w:r>
      <w:r w:rsidR="00F04BE5" w:rsidRPr="00357912">
        <w:instrText>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w:instrText>
      </w:r>
      <w:r w:rsidR="00F04BE5" w:rsidRPr="00357912">
        <w:instrText>l</w:instrText>
      </w:r>
      <w:r w:rsidR="00F04BE5" w:rsidRPr="00357912">
        <w:instrText xml:space="preserve">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39461E" w:rsidRPr="00357912">
        <w:t>[14]</w:t>
      </w:r>
      <w:r w:rsidRPr="00357912">
        <w:fldChar w:fldCharType="end"/>
      </w:r>
      <w:r w:rsidRPr="00357912">
        <w:t xml:space="preserve"> show that, even using modern </w:t>
      </w:r>
      <w:proofErr w:type="spellStart"/>
      <w:r w:rsidRPr="00357912">
        <w:t>DVCSs</w:t>
      </w:r>
      <w:proofErr w:type="spellEnd"/>
      <w:r w:rsidRPr="00357912">
        <w:t>, conflicts during merges are frequent, pe</w:t>
      </w:r>
      <w:r w:rsidRPr="00357912">
        <w:t>r</w:t>
      </w:r>
      <w:r w:rsidRPr="00357912">
        <w:t>sistent, and appear not only as overlapping textual edits (i.e., physical conflicts) but also as subsequent build (i.e., syntactic conflicts) and test failures (i.e., semantic conflicts).</w:t>
      </w:r>
    </w:p>
    <w:p w14:paraId="11299B60" w14:textId="7A6D3DC6" w:rsidR="000F7A30" w:rsidRPr="00357912" w:rsidRDefault="000F7A30" w:rsidP="00F5237E">
      <w:pPr>
        <w:pStyle w:val="EstiloRecuodecorpodetextoPrimeiralinha0cmDepoisde"/>
      </w:pPr>
      <w:r w:rsidRPr="00357912">
        <w:t xml:space="preserve">By enabling repository clones, </w:t>
      </w:r>
      <w:proofErr w:type="spellStart"/>
      <w:r w:rsidRPr="00357912">
        <w:t>DVCSs</w:t>
      </w:r>
      <w:proofErr w:type="spellEnd"/>
      <w:r w:rsidRPr="00357912">
        <w:t xml:space="preserve"> expand the branching possibilities discussed by Appleton et al.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29rlr5iagg","properties":{"formattedCitation":"[15]","plainCit</w:instrText>
      </w:r>
      <w:r w:rsidR="00F04BE5" w:rsidRPr="00357912">
        <w:instrText>a</w:instrText>
      </w:r>
      <w:r w:rsidR="00F04BE5" w:rsidRPr="00357912">
        <w:instrText>tion":"[15]"},"citationItems":[{"id":1062,"uris":["http://zotero.org/users/892576/items/64TVAQ57"],"uri":["http://zotero.org/users/892576/items/64TVAQ57"],"itemData":{"id":1062,"type":"paper-conference","title":"Streamed lines: Branching patterns for para</w:instrText>
      </w:r>
      <w:r w:rsidR="00F04BE5" w:rsidRPr="00357912">
        <w:instrText>l</w:instrText>
      </w:r>
      <w:r w:rsidR="00F04BE5" w:rsidRPr="00357912">
        <w:instrText>lel software development","publisher":"ACM","publisher-place":"Monticello, Illinois, USA","volume":"98","event":"Pattern Languages of Programs Conference (PLoP)","event-place":"Monticello, Illinois, USA","author":[{"family":"Appleton","given":"B."},{"family":"Be</w:instrText>
      </w:r>
      <w:r w:rsidR="00F04BE5" w:rsidRPr="00357912">
        <w:instrText>r</w:instrText>
      </w:r>
      <w:r w:rsidR="00F04BE5" w:rsidRPr="00357912">
        <w:instrText xml:space="preserve">czuk","given":"S."},{"family":"Cabrera","given":"R."},{"family":"Orenstein","given":"R."}],"issued":{"date-parts":[["1998",8]]}}}],"schema":"https://github.com/citation-style-language/schema/raw/master/csl-citation.json"} </w:instrText>
      </w:r>
      <w:r w:rsidRPr="00357912">
        <w:fldChar w:fldCharType="separate"/>
      </w:r>
      <w:r w:rsidR="0039461E" w:rsidRPr="00357912">
        <w:t>[15]</w:t>
      </w:r>
      <w:r w:rsidRPr="00357912">
        <w:fldChar w:fldCharType="end"/>
      </w:r>
      <w:r w:rsidRPr="00357912">
        <w:t>, allowing several repositories to coexist with fragments of the project hist</w:t>
      </w:r>
      <w:r w:rsidRPr="00357912">
        <w:t>o</w:t>
      </w:r>
      <w:r w:rsidRPr="00357912">
        <w:t>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w:t>
      </w:r>
      <w:r w:rsidRPr="00357912">
        <w:t>o</w:t>
      </w:r>
      <w:r w:rsidR="00751E04" w:rsidRPr="00357912">
        <w:t>gy found in c</w:t>
      </w:r>
      <w:r w:rsidRPr="00357912">
        <w:t xml:space="preserve">entralized </w:t>
      </w:r>
      <w:r w:rsidR="00751E04" w:rsidRPr="00357912">
        <w:t>VCS</w:t>
      </w:r>
      <w:r w:rsidRPr="00357912">
        <w:t xml:space="preserve">. </w:t>
      </w:r>
    </w:p>
    <w:p w14:paraId="043A7AB6" w14:textId="30F73736" w:rsidR="003D4E1B" w:rsidRPr="00357912" w:rsidRDefault="000F7A30" w:rsidP="00F5237E">
      <w:pPr>
        <w:pStyle w:val="EstiloRecuodecorpodetextoPrimeiralinha0cmDepoisde"/>
      </w:pPr>
      <w:r w:rsidRPr="00357912">
        <w:t xml:space="preserve">With this diversity of topologies, managing the evolution of a complex system becomes a tough task, making it difficult to find answers to the following questions: (Q1) </w:t>
      </w:r>
      <w:proofErr w:type="gramStart"/>
      <w:r w:rsidRPr="00357912">
        <w:t>Which</w:t>
      </w:r>
      <w:proofErr w:type="gramEnd"/>
      <w:r w:rsidRPr="00357912">
        <w:t xml:space="preserve">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w:t>
      </w:r>
      <w:proofErr w:type="spellStart"/>
      <w:r w:rsidRPr="00357912">
        <w:t>Palantir</w:t>
      </w:r>
      <w:proofErr w:type="spellEnd"/>
      <w:r w:rsidRPr="00357912">
        <w:t xml:space="preserve">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2gc61d813p","properties":{"formattedCitation":"[16]","plainCit</w:instrText>
      </w:r>
      <w:r w:rsidR="00F04BE5" w:rsidRPr="00357912">
        <w:instrText>a</w:instrText>
      </w:r>
      <w:r w:rsidR="00F04BE5" w:rsidRPr="00357912">
        <w:instrText>tion":"[16]"},"citationItems":[{"id":1121,"uris":["http://zotero.org/users/892576/items/GQ9AT32A"],"uri":["http://zotero.org/users/892576/items/GQ9AT32A"],"itemData":{"id":1121,"type":"paper-conference","title":"Palantir: coordinating distributed workspa</w:instrText>
      </w:r>
      <w:r w:rsidR="00F04BE5" w:rsidRPr="00357912">
        <w:instrText>c</w:instrText>
      </w:r>
      <w:r w:rsidR="00F04BE5" w:rsidRPr="00357912">
        <w:instrText>es","publisher":"IEEE","publisher-place":"Oxford, United Kin</w:instrText>
      </w:r>
      <w:r w:rsidR="00F04BE5" w:rsidRPr="00357912">
        <w:instrText>g</w:instrText>
      </w:r>
      <w:r w:rsidR="00F04BE5" w:rsidRPr="00357912">
        <w:instrText>dom","page":"1093 - 1097","source":"IEEE Xplore","event":"26th Computer Software and Applications Co</w:instrText>
      </w:r>
      <w:r w:rsidR="00F04BE5" w:rsidRPr="00357912">
        <w:instrText>n</w:instrText>
      </w:r>
      <w:r w:rsidR="00F04BE5" w:rsidRPr="00357912">
        <w:instrText>ference (COMPSAC)","event-place":"Oxford, United Kin</w:instrText>
      </w:r>
      <w:r w:rsidR="00F04BE5" w:rsidRPr="00357912">
        <w:instrText>g</w:instrText>
      </w:r>
      <w:r w:rsidR="00F04BE5" w:rsidRPr="00357912">
        <w:instrText>dom","abstract":"Distributed software development suffers from limited collaboration capabilities, as developers are unable to easily coordinate their efforts across physical boundaries. Diffe</w:instrText>
      </w:r>
      <w:r w:rsidR="00F04BE5" w:rsidRPr="00357912">
        <w:instrText>r</w:instrText>
      </w:r>
      <w:r w:rsidR="00F04BE5" w:rsidRPr="00357912">
        <w:instrText>ent fields, such as CSCW and groupware, have attempted to bridge this gap, but few of the approaches developed so far have been incorporated in current software development environments. Configuration management (CM) systems are vital to any sof</w:instrText>
      </w:r>
      <w:r w:rsidR="00F04BE5" w:rsidRPr="00357912">
        <w:instrText>t</w:instrText>
      </w:r>
      <w:r w:rsidR="00F04BE5" w:rsidRPr="00357912">
        <w:instrText>ware development process, support distributed development, and are in widespread use. Unfortunately, they have only limited support for distributed collaboration. We describe Palantir, a system that is aimed at bringing collaborative capabilities to di</w:instrText>
      </w:r>
      <w:r w:rsidR="00F04BE5" w:rsidRPr="00357912">
        <w:instrText>s</w:instrText>
      </w:r>
      <w:r w:rsidR="00F04BE5" w:rsidRPr="00357912">
        <w:instrText>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w:instrText>
      </w:r>
      <w:r w:rsidR="00F04BE5" w:rsidRPr="00357912">
        <w:instrText>k</w:instrText>
      </w:r>
      <w:r w:rsidR="00F04BE5" w:rsidRPr="00357912">
        <w:instrText>space.","DOI":"10.1109/CMPSAC.2002.1045155","shortTitle":"Pala</w:instrText>
      </w:r>
      <w:r w:rsidR="00F04BE5" w:rsidRPr="00357912">
        <w:instrText>n</w:instrText>
      </w:r>
      <w:r w:rsidR="00F04BE5" w:rsidRPr="00357912">
        <w:instrText xml:space="preserve">tir","author":[{"family":"Sarma","given":"A."},{"family":"Hoek","given":"A.","non-dropping-particle":"van der"}],"issued":{"date-parts":[["2002",8]]}}}],"schema":"https://github.com/citation-style-language/schema/raw/master/csl-citation.json"} </w:instrText>
      </w:r>
      <w:r w:rsidRPr="00357912">
        <w:fldChar w:fldCharType="separate"/>
      </w:r>
      <w:r w:rsidR="0039461E" w:rsidRPr="00357912">
        <w:t>[16]</w:t>
      </w:r>
      <w:r w:rsidRPr="00357912">
        <w:fldChar w:fldCharType="end"/>
      </w:r>
      <w:r w:rsidRPr="00357912">
        <w:t xml:space="preserve">, </w:t>
      </w:r>
      <w:proofErr w:type="spellStart"/>
      <w:r w:rsidRPr="00357912">
        <w:t>FAS</w:t>
      </w:r>
      <w:r w:rsidRPr="00357912">
        <w:t>T</w:t>
      </w:r>
      <w:r w:rsidRPr="00357912">
        <w:t>Dash</w:t>
      </w:r>
      <w:proofErr w:type="spellEnd"/>
      <w:r w:rsidRPr="00357912">
        <w:t xml:space="preserve">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26c2ni7fli","properties":{"formattedCitation":"[17]","plainCit</w:instrText>
      </w:r>
      <w:r w:rsidR="00F04BE5" w:rsidRPr="00357912">
        <w:instrText>a</w:instrText>
      </w:r>
      <w:r w:rsidR="00F04BE5" w:rsidRPr="00357912">
        <w:instrText>tion":"[17]"},"citationItems":[{"id":2582,"uris":["http://zotero.org/users/892576/items/ZZTKKVCG"],"uri":["http://zotero.org/users/892576/items/ZZTKKVCG"],"itemData":{"id":2582,"type":"paper-conference","title":"FASTDash: A Visual Dashboard for Fo</w:instrText>
      </w:r>
      <w:r w:rsidR="00F04BE5" w:rsidRPr="00357912">
        <w:instrText>s</w:instrText>
      </w:r>
      <w:r w:rsidR="00F04BE5" w:rsidRPr="00357912">
        <w:instrText>tering Awareness in Software Teams","publisher":"ACM","publisher-place":"San Jose, Califo</w:instrText>
      </w:r>
      <w:r w:rsidR="00F04BE5" w:rsidRPr="00357912">
        <w:instrText>r</w:instrText>
      </w:r>
      <w:r w:rsidR="00F04BE5" w:rsidRPr="00357912">
        <w:instrText>nia, USA","page":"1313–1322","source":"ACM Digital L</w:instrText>
      </w:r>
      <w:r w:rsidR="00F04BE5" w:rsidRPr="00357912">
        <w:instrText>i</w:instrText>
      </w:r>
      <w:r w:rsidR="00F04BE5" w:rsidRPr="00357912">
        <w:instrText>brary","event":"ACM Conference on Human Factors in Comp</w:instrText>
      </w:r>
      <w:r w:rsidR="00F04BE5" w:rsidRPr="00357912">
        <w:instrText>u</w:instrText>
      </w:r>
      <w:r w:rsidR="00F04BE5" w:rsidRPr="00357912">
        <w:instrText>ting Systems (CHI)","event-place":"San Jose, California, USA","abstract":"Software developers spend significant time gaining and maintaining awareness of fellow developers' activ</w:instrText>
      </w:r>
      <w:r w:rsidR="00F04BE5" w:rsidRPr="00357912">
        <w:instrText>i</w:instrText>
      </w:r>
      <w:r w:rsidR="00F04BE5" w:rsidRPr="00357912">
        <w:instrText>ties. FASTDash is a new interactive visualization that seeks to improve team activity awareness using a spatial representation of the shared code base that highlights team members' current activ</w:instrText>
      </w:r>
      <w:r w:rsidR="00F04BE5" w:rsidRPr="00357912">
        <w:instrText>i</w:instrText>
      </w:r>
      <w:r w:rsidR="00F04BE5" w:rsidRPr="00357912">
        <w:instrText>ties. With FASTDash, a developer can quickly determine which team members have source files checked out, which files are being viewed, and what methods and classes are currently being changed. The visualization can be annotated, allowing progra</w:instrText>
      </w:r>
      <w:r w:rsidR="00F04BE5" w:rsidRPr="00357912">
        <w:instrText>m</w:instrText>
      </w:r>
      <w:r w:rsidR="00F04BE5" w:rsidRPr="00357912">
        <w:instrText>mers to supplement activity information with additional status details. It provides immediate awareness of potential conflict situations, such as two programmers editing the same source file. FASTDash was developed through user-centered design, inclu</w:instrText>
      </w:r>
      <w:r w:rsidR="00F04BE5" w:rsidRPr="00357912">
        <w:instrText>d</w:instrText>
      </w:r>
      <w:r w:rsidR="00F04BE5" w:rsidRPr="00357912">
        <w:instrText>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w:instrText>
      </w:r>
      <w:r w:rsidR="00F04BE5" w:rsidRPr="00357912">
        <w:instrText>T</w:instrText>
      </w:r>
      <w:r w:rsidR="00F04BE5" w:rsidRPr="00357912">
        <w:instrText xml:space="preserve">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fldChar w:fldCharType="separate"/>
      </w:r>
      <w:r w:rsidR="0039461E" w:rsidRPr="00357912">
        <w:t>[17]</w:t>
      </w:r>
      <w:r w:rsidRPr="00357912">
        <w:fldChar w:fldCharType="end"/>
      </w:r>
      <w:r w:rsidRPr="00357912">
        <w:t>, Ligh</w:t>
      </w:r>
      <w:r w:rsidRPr="00357912">
        <w:t>t</w:t>
      </w:r>
      <w:r w:rsidRPr="00357912">
        <w:t xml:space="preserve">house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1hbthtrifm","properties":{"formattedCitation":"[13]","plainCit</w:instrText>
      </w:r>
      <w:r w:rsidR="00F04BE5" w:rsidRPr="00357912">
        <w:instrText>a</w:instrText>
      </w:r>
      <w:r w:rsidR="00F04BE5" w:rsidRPr="00357912">
        <w:instrText>tion":"[13]"},"citationItems":[{"id":1213,"uris":["http://zotero.org/users/892576/items/XTFV8KTW"],"uri":["http://zotero.org/users/892576/items/XTFV8KTW"],"itemData":{"id":1213,"type":"paper-conference","title":"Lighthouse: coordination through emer</w:instrText>
      </w:r>
      <w:r w:rsidR="00F04BE5" w:rsidRPr="00357912">
        <w:instrText>g</w:instrText>
      </w:r>
      <w:r w:rsidR="00F04BE5" w:rsidRPr="00357912">
        <w:instrText>ing design","publisher":"ACM","publisher-place":"Portland, Oregon, USA","page":"11–15","source":"ACM Digital L</w:instrText>
      </w:r>
      <w:r w:rsidR="00F04BE5" w:rsidRPr="00357912">
        <w:instrText>i</w:instrText>
      </w:r>
      <w:r w:rsidR="00F04BE5" w:rsidRPr="00357912">
        <w:instrText>brary","event":"Workshop on Eclipse Technology eXchange (ETX)","event-place":"Portland, Oregon, USA","abstract":"Despite the fact that software development is an inherently collaborative activity, a great deal of software deve</w:instrText>
      </w:r>
      <w:r w:rsidR="00F04BE5" w:rsidRPr="00357912">
        <w:instrText>l</w:instrText>
      </w:r>
      <w:r w:rsidR="00F04BE5" w:rsidRPr="00357912">
        <w:instrText>opment is spent with developers in isolation, working on their own parts of the system. In these situations developers are un</w:instrText>
      </w:r>
      <w:r w:rsidR="00F04BE5" w:rsidRPr="00357912">
        <w:instrText>a</w:instrText>
      </w:r>
      <w:r w:rsidR="00F04BE5" w:rsidRPr="00357912">
        <w:instrText>ware of parallel changes being made by others, often resulting in conflicts. One common approach to deal with this issue is called conflict resolution, which means that changes have already been checked-in and developers must use merge tools to resolve co</w:instrText>
      </w:r>
      <w:r w:rsidR="00F04BE5" w:rsidRPr="00357912">
        <w:instrText>n</w:instrText>
      </w:r>
      <w:r w:rsidR="00F04BE5" w:rsidRPr="00357912">
        <w:instrText>flicts and then retest the code to ensure its correctness. Unfort</w:instrText>
      </w:r>
      <w:r w:rsidR="00F04BE5" w:rsidRPr="00357912">
        <w:instrText>u</w:instrText>
      </w:r>
      <w:r w:rsidR="00F04BE5" w:rsidRPr="00357912">
        <w:instrText>nately, this process becomes more difficult the longer the conflicts go undetected. In order to address these issues, have been pr</w:instrText>
      </w:r>
      <w:r w:rsidR="00F04BE5" w:rsidRPr="00357912">
        <w:instrText>o</w:instrText>
      </w:r>
      <w:r w:rsidR="00F04BE5" w:rsidRPr="00357912">
        <w:instrText xml:space="preserve">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39461E" w:rsidRPr="00357912">
        <w:t>[13]</w:t>
      </w:r>
      <w:r w:rsidRPr="00357912">
        <w:fldChar w:fldCharType="end"/>
      </w:r>
      <w:r w:rsidRPr="00357912">
        <w:t xml:space="preserve">, </w:t>
      </w:r>
      <w:proofErr w:type="spellStart"/>
      <w:r w:rsidRPr="00357912">
        <w:t>CollabVS</w:t>
      </w:r>
      <w:proofErr w:type="spellEnd"/>
      <w:r w:rsidRPr="00357912">
        <w:t xml:space="preserve">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1691o8d309","properties":{"formattedCitation":"[18]","plainCit</w:instrText>
      </w:r>
      <w:r w:rsidR="00F04BE5" w:rsidRPr="00357912">
        <w:instrText>a</w:instrText>
      </w:r>
      <w:r w:rsidR="00F04BE5" w:rsidRPr="00357912">
        <w:instrText>tion":"[18]"},"citationItems":[{"id":1216,"uris":["http://zotero.org/users/892576/items/ZA8958NJ"],"uri":["http://zotero.org/users/892576/items/ZA8958NJ"],"itemData":{"id":1216,"type":"paper-conference","title":"Semi-synchronous conflict detection and resolution in asynchronous software develo</w:instrText>
      </w:r>
      <w:r w:rsidR="00F04BE5" w:rsidRPr="00357912">
        <w:instrText>p</w:instrText>
      </w:r>
      <w:r w:rsidR="00F04BE5" w:rsidRPr="00357912">
        <w:instrText>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w:instrText>
      </w:r>
      <w:r w:rsidR="00F04BE5" w:rsidRPr="00357912">
        <w:instrText>n</w:instrText>
      </w:r>
      <w:r w:rsidR="00F04BE5" w:rsidRPr="00357912">
        <w:instrText>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w:instrText>
      </w:r>
      <w:r w:rsidR="00F04BE5" w:rsidRPr="00357912">
        <w:instrText>n</w:instrText>
      </w:r>
      <w:r w:rsidR="00F04BE5" w:rsidRPr="00357912">
        <w:instrText>flicting tasks before they have completed the tasks. We describe, illustrate, and evaluate a new model designed to meet these r</w:instrText>
      </w:r>
      <w:r w:rsidR="00F04BE5" w:rsidRPr="00357912">
        <w:instrText>e</w:instrText>
      </w:r>
      <w:r w:rsidR="00F04BE5" w:rsidRPr="00357912">
        <w:instrText xml:space="preserv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fldChar w:fldCharType="separate"/>
      </w:r>
      <w:r w:rsidR="0039461E" w:rsidRPr="00357912">
        <w:t>[18]</w:t>
      </w:r>
      <w:r w:rsidRPr="00357912">
        <w:fldChar w:fldCharType="end"/>
      </w:r>
      <w:r w:rsidRPr="00357912">
        <w:t xml:space="preserve">, Safe-Commit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sm9shrmgm","properties":{"formattedCitation":"[19]","plainCit</w:instrText>
      </w:r>
      <w:r w:rsidR="00F04BE5" w:rsidRPr="00357912">
        <w:instrText>a</w:instrText>
      </w:r>
      <w:r w:rsidR="00F04BE5" w:rsidRPr="00357912">
        <w:instrText>tion":"[19]"},"citationItems":[{"id":1119,"uris":["http://zotero.org/users/892576/items/GGPFIC3M"],"uri":["http://zotero.org/users/892576/items/GGPFIC3M"],"itemData":{"id":1119,"type":"paper-conference","title":"Safe-commit analysis to facilitate team sof</w:instrText>
      </w:r>
      <w:r w:rsidR="00F04BE5" w:rsidRPr="00357912">
        <w:instrText>t</w:instrText>
      </w:r>
      <w:r w:rsidR="00F04BE5" w:rsidRPr="00357912">
        <w:instrText>ware development","publisher":"IEEE Computer Soci</w:instrText>
      </w:r>
      <w:r w:rsidR="00F04BE5" w:rsidRPr="00357912">
        <w:instrText>e</w:instrText>
      </w:r>
      <w:r w:rsidR="00F04BE5" w:rsidRPr="00357912">
        <w:instrText>ty","publisher-place":"Vancouver, British Columbia, Can</w:instrText>
      </w:r>
      <w:r w:rsidR="00F04BE5" w:rsidRPr="00357912">
        <w:instrText>a</w:instrText>
      </w:r>
      <w:r w:rsidR="00F04BE5" w:rsidRPr="00357912">
        <w:instrText>da","page":"507–517","source":"ACM Digital L</w:instrText>
      </w:r>
      <w:r w:rsidR="00F04BE5" w:rsidRPr="00357912">
        <w:instrText>i</w:instrText>
      </w:r>
      <w:r w:rsidR="00F04BE5" w:rsidRPr="00357912">
        <w:instrText>brary","event":"International Conference on Software Engineering (ICSE)","event-place":"Vancouver, British Columbia, Can</w:instrText>
      </w:r>
      <w:r w:rsidR="00F04BE5" w:rsidRPr="00357912">
        <w:instrText>a</w:instrText>
      </w:r>
      <w:r w:rsidR="00F04BE5" w:rsidRPr="00357912">
        <w:instrText>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w:instrText>
      </w:r>
      <w:r w:rsidR="00F04BE5" w:rsidRPr="00357912">
        <w:instrText>a</w:instrText>
      </w:r>
      <w:r w:rsidR="00F04BE5" w:rsidRPr="00357912">
        <w:instrText>ble changes that can be released early, without causing failures of existing tests, even in the presence of failing tests in a developer's local workspace. The algorithm can support relaxed commit pol</w:instrText>
      </w:r>
      <w:r w:rsidR="00F04BE5" w:rsidRPr="00357912">
        <w:instrText>i</w:instrText>
      </w:r>
      <w:r w:rsidR="00F04BE5" w:rsidRPr="00357912">
        <w:instrText>cies that allow early release of changes, reducing the potential for merge conflicts. In experiments using several versions of a non-trivial software system with failing tests, 3 newly enabled commit policies were shown to allow a significant percentage of changes to be commi</w:instrText>
      </w:r>
      <w:r w:rsidR="00F04BE5" w:rsidRPr="00357912">
        <w:instrText>t</w:instrText>
      </w:r>
      <w:r w:rsidR="00F04BE5" w:rsidRPr="00357912">
        <w:instrText xml:space="preserve">ted.","DOI":"10.1109/ICSE.2009.5070549","ISBN":"978-1-4244-3453-4","author":[{"family":"Wloka","given":"Jan"},{"family":"Ryder","given":"Barbara"},{"family":"Tip","given":"Frank"},{"family":"Ren","given":"Xiaoxia"}],"issued":{"date-parts":[["2009",5]]}}}],"schema":"https://github.com/citation-style-language/schema/raw/master/csl-citation.json"} </w:instrText>
      </w:r>
      <w:r w:rsidRPr="00357912">
        <w:fldChar w:fldCharType="separate"/>
      </w:r>
      <w:r w:rsidR="0039461E" w:rsidRPr="00357912">
        <w:t>[19]</w:t>
      </w:r>
      <w:r w:rsidRPr="00357912">
        <w:fldChar w:fldCharType="end"/>
      </w:r>
      <w:r w:rsidRPr="00357912">
        <w:t xml:space="preserve">, Crystal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kqhaapb1u","properties":{"formattedCitation":"[14]","plainCit</w:instrText>
      </w:r>
      <w:r w:rsidR="00F04BE5" w:rsidRPr="00357912">
        <w:instrText>a</w:instrText>
      </w:r>
      <w:r w:rsidR="00F04BE5" w:rsidRPr="00357912">
        <w:instrText>tion":"[14]"},"citationItems":[{"id":1167,"uris":["http://zotero.org/users/892576/items/QS2I9JH6"],"uri":["http://zotero.org/users/892576/items/QS2I9JH6"],"itemData":{"id":1167,"type":"paper-conference","title":"Proactive detection of collaboration co</w:instrText>
      </w:r>
      <w:r w:rsidR="00F04BE5" w:rsidRPr="00357912">
        <w:instrText>n</w:instrText>
      </w:r>
      <w:r w:rsidR="00F04BE5" w:rsidRPr="00357912">
        <w:instrText>flicts","publisher":"ACM","publisher-place":"Szeged, Hung</w:instrText>
      </w:r>
      <w:r w:rsidR="00F04BE5" w:rsidRPr="00357912">
        <w:instrText>a</w:instrText>
      </w:r>
      <w:r w:rsidR="00F04BE5" w:rsidRPr="00357912">
        <w:instrText>ry","page":"168–178","source":"ACM Digital L</w:instrText>
      </w:r>
      <w:r w:rsidR="00F04BE5" w:rsidRPr="00357912">
        <w:instrText>i</w:instrText>
      </w:r>
      <w:r w:rsidR="00F04BE5" w:rsidRPr="00357912">
        <w:instrText>brary","event":"ACM SIGSOFT Symposium and European Co</w:instrText>
      </w:r>
      <w:r w:rsidR="00F04BE5" w:rsidRPr="00357912">
        <w:instrText>n</w:instrText>
      </w:r>
      <w:r w:rsidR="00F04BE5" w:rsidRPr="00357912">
        <w:instrText>ference on Foundations of Software Engineering (ESEC/FSE)","event-place":"Szeged, Hung</w:instrText>
      </w:r>
      <w:r w:rsidR="00F04BE5" w:rsidRPr="00357912">
        <w:instrText>a</w:instrText>
      </w:r>
      <w:r w:rsidR="00F04BE5" w:rsidRPr="00357912">
        <w:instrText>ry","abstract":"Collaborative development can be hampered when conflicts arise because developers have inconsistent copies of a shared project. We present an approach to help developers ident</w:instrText>
      </w:r>
      <w:r w:rsidR="00F04BE5" w:rsidRPr="00357912">
        <w:instrText>i</w:instrText>
      </w:r>
      <w:r w:rsidR="00F04BE5" w:rsidRPr="00357912">
        <w:instrText>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w:instrText>
      </w:r>
      <w:r w:rsidR="00F04BE5" w:rsidRPr="00357912">
        <w:instrText>e</w:instrText>
      </w:r>
      <w:r w:rsidR="00F04BE5" w:rsidRPr="00357912">
        <w:instrText>quent build and test failures. The study spans nine open-source systems totaling 3.4 million lines of code; our conflict data is derived from 550,000 development versions of the systems. S</w:instrText>
      </w:r>
      <w:r w:rsidR="00F04BE5" w:rsidRPr="00357912">
        <w:instrText>e</w:instrText>
      </w:r>
      <w:r w:rsidR="00F04BE5" w:rsidRPr="00357912">
        <w:instrText>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w:instrText>
      </w:r>
      <w:r w:rsidR="00F04BE5" w:rsidRPr="00357912">
        <w:instrText>l</w:instrText>
      </w:r>
      <w:r w:rsidR="00F04BE5" w:rsidRPr="00357912">
        <w:instrText xml:space="preserve">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39461E" w:rsidRPr="00357912">
        <w:t>[14]</w:t>
      </w:r>
      <w:r w:rsidRPr="00357912">
        <w:fldChar w:fldCharType="end"/>
      </w:r>
      <w:r w:rsidR="006A32E2" w:rsidRPr="00357912">
        <w:t>,</w:t>
      </w:r>
      <w:r w:rsidRPr="00357912">
        <w:t xml:space="preserve"> and </w:t>
      </w:r>
      <w:proofErr w:type="spellStart"/>
      <w:r w:rsidRPr="00357912">
        <w:t>W</w:t>
      </w:r>
      <w:r w:rsidRPr="00357912">
        <w:t>e</w:t>
      </w:r>
      <w:r w:rsidRPr="00357912">
        <w:t>Code</w:t>
      </w:r>
      <w:proofErr w:type="spellEnd"/>
      <w:r w:rsidRPr="00357912">
        <w:t xml:space="preserve">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1vbubtrkmf","properties":{"formattedCitation":"[20]","plainCit</w:instrText>
      </w:r>
      <w:r w:rsidR="00F04BE5" w:rsidRPr="00357912">
        <w:instrText>a</w:instrText>
      </w:r>
      <w:r w:rsidR="00F04BE5" w:rsidRPr="00357912">
        <w:instrText>tion":"[20]"},"citationItems":[{"id":1161,"uris":["http://zotero.org/users/892576/items/PRJ46ETX"],"uri":["http://zotero.org/users/892576/items/PRJ46ETX"],"itemData":{"id":1161,"type":"paper-conference","title":"Improving early detection of software merge conflicts","publisher":"IEEE Press","publisher-place":"Zürich, Switzerland","page":"342–352","source":"ACM Digital L</w:instrText>
      </w:r>
      <w:r w:rsidR="00F04BE5" w:rsidRPr="00357912">
        <w:instrText>i</w:instrText>
      </w:r>
      <w:r w:rsidR="00F04BE5" w:rsidRPr="00357912">
        <w:instrText>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w:instrText>
      </w:r>
      <w:r w:rsidR="00F04BE5" w:rsidRPr="00357912">
        <w:instrText>p</w:instrText>
      </w:r>
      <w:r w:rsidR="00F04BE5" w:rsidRPr="00357912">
        <w:instrText>ers, before check-in. An empirical study confirms that our sol</w:instrText>
      </w:r>
      <w:r w:rsidR="00F04BE5" w:rsidRPr="00357912">
        <w:instrText>u</w:instrText>
      </w:r>
      <w:r w:rsidR="00F04BE5" w:rsidRPr="00357912">
        <w:instrText>tion avoids overloading developers and improves early detection of conflicts over existing approaches. Similarly to what happened with continuous compilation, this introduces the case for contin</w:instrText>
      </w:r>
      <w:r w:rsidR="00F04BE5" w:rsidRPr="00357912">
        <w:instrText>u</w:instrText>
      </w:r>
      <w:r w:rsidR="00F04BE5" w:rsidRPr="00357912">
        <w:instrText>ous merging inside the IDE.","ISBN":"978-1-4673-1067-3","author":[{"family":"Guimarães","given":"Mário Luís"},{"family":"Silva","given":"António R</w:instrText>
      </w:r>
      <w:r w:rsidR="00F04BE5" w:rsidRPr="00357912">
        <w:instrText>i</w:instrText>
      </w:r>
      <w:r w:rsidR="00F04BE5" w:rsidRPr="00357912">
        <w:instrText xml:space="preserve">to"}],"issued":{"date-parts":[["2012",6]]}}}],"schema":"https://github.com/citation-style-language/schema/raw/master/csl-citation.json"} </w:instrText>
      </w:r>
      <w:r w:rsidRPr="00357912">
        <w:fldChar w:fldCharType="separate"/>
      </w:r>
      <w:r w:rsidR="0039461E" w:rsidRPr="00357912">
        <w:t>[20]</w:t>
      </w:r>
      <w:r w:rsidRPr="00357912">
        <w:fldChar w:fldCharType="end"/>
      </w:r>
      <w:r w:rsidRPr="00357912">
        <w:t>, deal with question Q3, giving to the developers awareness of concurrent changes</w:t>
      </w:r>
      <w:r w:rsidR="00C54B63">
        <w:t xml:space="preserve">. However, </w:t>
      </w:r>
      <w:r w:rsidR="00735A92">
        <w:t>they do not provide an overview of the topology of repositories, ind</w:t>
      </w:r>
      <w:r w:rsidR="00735A92">
        <w:t>i</w:t>
      </w:r>
      <w:r w:rsidR="00735A92">
        <w:t>cating which commits belong to which clones</w:t>
      </w:r>
      <w:r w:rsidRPr="00C54B63">
        <w:t>.</w:t>
      </w:r>
      <w:r w:rsidR="00735A92">
        <w:t xml:space="preserve"> This</w:t>
      </w:r>
      <w:bookmarkStart w:id="0" w:name="_GoBack"/>
      <w:bookmarkEnd w:id="0"/>
      <w:r w:rsidR="00735A92">
        <w:t xml:space="preserve"> overview is essential to understand the </w:t>
      </w:r>
      <w:r w:rsidR="00200AFA">
        <w:t xml:space="preserve">distributed </w:t>
      </w:r>
      <w:r w:rsidR="00735A92">
        <w:t>evol</w:t>
      </w:r>
      <w:r w:rsidR="00735A92">
        <w:t>u</w:t>
      </w:r>
      <w:r w:rsidR="00735A92">
        <w:t>tion of the project</w:t>
      </w:r>
      <w:r w:rsidR="00200AFA">
        <w:t>.</w:t>
      </w:r>
    </w:p>
    <w:p w14:paraId="52823A82" w14:textId="74F701A4" w:rsidR="000F7A30" w:rsidRPr="00357912" w:rsidRDefault="003D4E1B" w:rsidP="00F5237E">
      <w:pPr>
        <w:pStyle w:val="EstiloRecuodecorpodetextoPrimeiralinha0cmDepoisde"/>
      </w:pPr>
      <w:r w:rsidRPr="00357912">
        <w:t xml:space="preserve">In order to answer the </w:t>
      </w:r>
      <w:r w:rsidR="00005740" w:rsidRPr="00357912">
        <w:t xml:space="preserve">aforementioned </w:t>
      </w:r>
      <w:r w:rsidRPr="00357912">
        <w:t>questions, w</w:t>
      </w:r>
      <w:r w:rsidR="000F7A30" w:rsidRPr="00357912">
        <w:t xml:space="preserve">e propose </w:t>
      </w:r>
      <w:proofErr w:type="spellStart"/>
      <w:r w:rsidR="0039461E" w:rsidRPr="00357912">
        <w:t>DyeVC</w:t>
      </w:r>
      <w:proofErr w:type="spellEnd"/>
      <w:r w:rsidR="0039461E" w:rsidRPr="00357912">
        <w:rPr>
          <w:vertAlign w:val="superscript"/>
        </w:rPr>
        <w:footnoteReference w:id="1"/>
      </w:r>
      <w:r w:rsidR="0039461E" w:rsidRPr="00357912">
        <w:t xml:space="preserve">, </w:t>
      </w:r>
      <w:r w:rsidRPr="00357912">
        <w:t xml:space="preserve">a </w:t>
      </w:r>
      <w:r w:rsidRPr="00357912">
        <w:lastRenderedPageBreak/>
        <w:t xml:space="preserve">novel monitoring and visualization approach for </w:t>
      </w:r>
      <w:proofErr w:type="spellStart"/>
      <w:proofErr w:type="gramStart"/>
      <w:r w:rsidRPr="00357912">
        <w:t>DVCS</w:t>
      </w:r>
      <w:proofErr w:type="spellEnd"/>
      <w:r w:rsidRPr="00357912">
        <w:t xml:space="preserve"> that gat</w:t>
      </w:r>
      <w:r w:rsidRPr="00357912">
        <w:t>h</w:t>
      </w:r>
      <w:r w:rsidRPr="00357912">
        <w:t>ers information about different repositories and presents them visua</w:t>
      </w:r>
      <w:r w:rsidRPr="00357912">
        <w:t>l</w:t>
      </w:r>
      <w:r w:rsidRPr="00357912">
        <w:t>ly to the user</w:t>
      </w:r>
      <w:r w:rsidR="0039461E" w:rsidRPr="00357912">
        <w:t>.</w:t>
      </w:r>
      <w:proofErr w:type="gramEnd"/>
      <w:r w:rsidR="000F7A30" w:rsidRPr="00357912">
        <w:t xml:space="preserve"> </w:t>
      </w:r>
      <w:proofErr w:type="spellStart"/>
      <w:r w:rsidR="000F7A30" w:rsidRPr="00357912">
        <w:t>DyeVC</w:t>
      </w:r>
      <w:proofErr w:type="spellEnd"/>
      <w:r w:rsidR="000F7A30" w:rsidRPr="00357912">
        <w:t xml:space="preserve"> allows developers to perceive how their repository evolved over time and how this evolution co</w:t>
      </w:r>
      <w:r w:rsidR="000F7A30" w:rsidRPr="00357912">
        <w:t>m</w:t>
      </w:r>
      <w:r w:rsidR="000F7A30" w:rsidRPr="00357912">
        <w:t xml:space="preserve">pares to the evolution of other repositories in the project. </w:t>
      </w:r>
      <w:proofErr w:type="spellStart"/>
      <w:r w:rsidR="000F7A30" w:rsidRPr="00357912">
        <w:t>DyeVC’s</w:t>
      </w:r>
      <w:proofErr w:type="spellEnd"/>
      <w:r w:rsidR="000F7A30" w:rsidRPr="00357912">
        <w:t xml:space="preserve"> main goal is two-fold: increasing the develo</w:t>
      </w:r>
      <w:r w:rsidR="000F7A30" w:rsidRPr="00357912">
        <w:t>p</w:t>
      </w:r>
      <w:r w:rsidR="000F7A30" w:rsidRPr="00357912">
        <w:t>ers’ knowledge of what is going on around their repository and the repositories of their teammates, and enabling repository a</w:t>
      </w:r>
      <w:r w:rsidR="000F7A30" w:rsidRPr="00357912">
        <w:t>d</w:t>
      </w:r>
      <w:r w:rsidR="000F7A30" w:rsidRPr="00357912">
        <w:t>mini</w:t>
      </w:r>
      <w:r w:rsidR="000F7A30" w:rsidRPr="00357912">
        <w:t>s</w:t>
      </w:r>
      <w:r w:rsidR="000F7A30" w:rsidRPr="00357912">
        <w:t>trators to visualize the relationship between existing clones.</w:t>
      </w:r>
    </w:p>
    <w:p w14:paraId="690B7560" w14:textId="6DF5F4B1" w:rsidR="000F7A30" w:rsidRPr="00357912" w:rsidRDefault="000F7A30" w:rsidP="00F5237E">
      <w:pPr>
        <w:pStyle w:val="EstiloRecuodecorpodetextoPrimeiralinha0cmDepoisde"/>
      </w:pPr>
      <w:r w:rsidRPr="00357912">
        <w:t>This paper expands the concepts presented in a previous wor</w:t>
      </w:r>
      <w:r w:rsidRPr="00357912">
        <w:t>k</w:t>
      </w:r>
      <w:r w:rsidRPr="00357912">
        <w:t xml:space="preserve">shop paper </w:t>
      </w:r>
      <w:r w:rsidRPr="00357912">
        <w:fldChar w:fldCharType="begin"/>
      </w:r>
      <w:r w:rsidR="00F04BE5" w:rsidRPr="00357912">
        <w:instrText xml:space="preserve"> ADDIN ZOTERO_ITEM CSL_CITATION {"cit</w:instrText>
      </w:r>
      <w:r w:rsidR="00F04BE5" w:rsidRPr="00357912">
        <w:instrText>a</w:instrText>
      </w:r>
      <w:r w:rsidR="00F04BE5" w:rsidRPr="00357912">
        <w:instrText>t</w:instrText>
      </w:r>
      <w:r w:rsidR="00F04BE5" w:rsidRPr="00357912">
        <w:instrText>i</w:instrText>
      </w:r>
      <w:r w:rsidR="00F04BE5" w:rsidRPr="00357912">
        <w:instrText>onID":"2cet1tule","properties":{"formattedCitation":"[21]","plainCit</w:instrText>
      </w:r>
      <w:r w:rsidR="00F04BE5" w:rsidRPr="00357912">
        <w:instrText>a</w:instrText>
      </w:r>
      <w:r w:rsidR="00F04BE5" w:rsidRPr="00357912">
        <w:instrText>tion":"[21]"},"citationItems":[{"id":2523,"uris":["http://zotero.org/users/892576/items/UND4MEN6"],"uri":["http://zotero.org/users/892576/items/UND4MEN6"],"itemData":{"id":2523,"type":"paper-conference","title":"What is going on around my reposit</w:instrText>
      </w:r>
      <w:r w:rsidR="00F04BE5" w:rsidRPr="00357912">
        <w:instrText>o</w:instrText>
      </w:r>
      <w:r w:rsidR="00F04BE5" w:rsidRPr="00357912">
        <w:instrText>ry?","publisher":"UNB","publisher-place":"Brasilia, Br</w:instrText>
      </w:r>
      <w:r w:rsidR="00F04BE5" w:rsidRPr="00357912">
        <w:instrText>a</w:instrText>
      </w:r>
      <w:r w:rsidR="00F04BE5" w:rsidRPr="00357912">
        <w:instrText>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w:instrText>
      </w:r>
      <w:r w:rsidR="00F04BE5" w:rsidRPr="00357912">
        <w:instrText>o</w:instrText>
      </w:r>
      <w:r w:rsidR="00F04BE5" w:rsidRPr="00357912">
        <w:instrText>ry.","language":"English","author":[{"family":"Cesario","given":"Cristiano Machado"},{"family":"Murta","given":"Leonardo Gre</w:instrText>
      </w:r>
      <w:r w:rsidR="00F04BE5" w:rsidRPr="00357912">
        <w:instrText>s</w:instrText>
      </w:r>
      <w:r w:rsidR="00F04BE5" w:rsidRPr="00357912">
        <w:instrText xml:space="preserve">ta Paulino"}],"issued":{"date-parts":[["2013",9,29]]}}}],"schema":"https://github.com/citation-style-language/schema/raw/master/csl-citation.json"} </w:instrText>
      </w:r>
      <w:r w:rsidRPr="00357912">
        <w:fldChar w:fldCharType="separate"/>
      </w:r>
      <w:r w:rsidR="0039461E" w:rsidRPr="00357912">
        <w:t>[21]</w:t>
      </w:r>
      <w:r w:rsidRPr="00357912">
        <w:fldChar w:fldCharType="end"/>
      </w:r>
      <w:r w:rsidRPr="00357912">
        <w:t xml:space="preserve"> by inclu</w:t>
      </w:r>
      <w:r w:rsidRPr="00357912">
        <w:t>d</w:t>
      </w:r>
      <w:r w:rsidRPr="00357912">
        <w:t>ing a more thoroughly discussion about our approach, such as how we depict the dependencies among the repositories in a pr</w:t>
      </w:r>
      <w:r w:rsidRPr="00357912">
        <w:t>o</w:t>
      </w:r>
      <w:r w:rsidRPr="00357912">
        <w:t xml:space="preserve">ject. It also includes the evaluation of </w:t>
      </w:r>
      <w:proofErr w:type="spellStart"/>
      <w:r w:rsidRPr="00357912">
        <w:t>DyeVC</w:t>
      </w:r>
      <w:proofErr w:type="spellEnd"/>
      <w:r w:rsidRPr="00357912">
        <w:t xml:space="preserve"> over open source projects and the results of an observational study and a</w:t>
      </w:r>
      <w:r w:rsidR="006A2139" w:rsidRPr="00357912">
        <w:t xml:space="preserve"> benchmark over </w:t>
      </w:r>
      <w:proofErr w:type="spellStart"/>
      <w:r w:rsidR="006A2139" w:rsidRPr="00357912">
        <w:t>DyeVC</w:t>
      </w:r>
      <w:proofErr w:type="spellEnd"/>
      <w:r w:rsidR="006A2139" w:rsidRPr="00357912">
        <w:t xml:space="preserve">. </w:t>
      </w:r>
      <w:r w:rsidRPr="00357912">
        <w:t>This paper is organized as fo</w:t>
      </w:r>
      <w:r w:rsidRPr="00357912">
        <w:t>l</w:t>
      </w:r>
      <w:r w:rsidRPr="00357912">
        <w:t xml:space="preserve">lows: Section </w:t>
      </w:r>
      <w:r w:rsidR="001927C2" w:rsidRPr="00357912">
        <w:fldChar w:fldCharType="begin"/>
      </w:r>
      <w:r w:rsidR="001927C2" w:rsidRPr="00357912">
        <w:instrText xml:space="preserve"> REF _Ref447919075 \r \h </w:instrText>
      </w:r>
      <w:r w:rsidR="001927C2" w:rsidRPr="00357912">
        <w:fldChar w:fldCharType="separate"/>
      </w:r>
      <w:r w:rsidR="009D552B" w:rsidRPr="00357912">
        <w:t>2</w:t>
      </w:r>
      <w:r w:rsidR="001927C2" w:rsidRPr="00357912">
        <w:fldChar w:fldCharType="end"/>
      </w:r>
      <w:r w:rsidR="001927C2" w:rsidRPr="00357912">
        <w:t xml:space="preserve"> </w:t>
      </w:r>
      <w:r w:rsidRPr="00357912">
        <w:t xml:space="preserve">presents the </w:t>
      </w:r>
      <w:proofErr w:type="spellStart"/>
      <w:r w:rsidRPr="00357912">
        <w:t>DyeVC</w:t>
      </w:r>
      <w:proofErr w:type="spellEnd"/>
      <w:r w:rsidRPr="00357912">
        <w:t xml:space="preserve"> approach. Section </w:t>
      </w:r>
      <w:r w:rsidR="001927C2" w:rsidRPr="00357912">
        <w:fldChar w:fldCharType="begin"/>
      </w:r>
      <w:r w:rsidR="001927C2" w:rsidRPr="00357912">
        <w:instrText xml:space="preserve"> REF _Ref447919087 \r \h </w:instrText>
      </w:r>
      <w:r w:rsidR="001927C2" w:rsidRPr="00357912">
        <w:fldChar w:fldCharType="separate"/>
      </w:r>
      <w:r w:rsidR="009D552B" w:rsidRPr="00357912">
        <w:t>3</w:t>
      </w:r>
      <w:r w:rsidR="001927C2" w:rsidRPr="00357912">
        <w:fldChar w:fldCharType="end"/>
      </w:r>
      <w:r w:rsidR="001927C2" w:rsidRPr="00357912">
        <w:t xml:space="preserve"> </w:t>
      </w:r>
      <w:r w:rsidRPr="00357912">
        <w:t xml:space="preserve">presents the technologies used in our prototype implementation. Section </w:t>
      </w:r>
      <w:r w:rsidR="001B5E80" w:rsidRPr="00357912">
        <w:fldChar w:fldCharType="begin"/>
      </w:r>
      <w:r w:rsidR="001B5E80" w:rsidRPr="00357912">
        <w:instrText xml:space="preserve"> REF _Ref447919103 \r \h </w:instrText>
      </w:r>
      <w:r w:rsidR="001B5E80" w:rsidRPr="00357912">
        <w:fldChar w:fldCharType="separate"/>
      </w:r>
      <w:r w:rsidR="009D552B" w:rsidRPr="00357912">
        <w:t>4</w:t>
      </w:r>
      <w:r w:rsidR="001B5E80" w:rsidRPr="00357912">
        <w:fldChar w:fldCharType="end"/>
      </w:r>
      <w:r w:rsidR="001B5E80" w:rsidRPr="00357912">
        <w:t xml:space="preserve"> </w:t>
      </w:r>
      <w:r w:rsidRPr="00357912">
        <w:t xml:space="preserve">shows the evaluation of </w:t>
      </w:r>
      <w:proofErr w:type="spellStart"/>
      <w:r w:rsidRPr="00357912">
        <w:t>DyeVC</w:t>
      </w:r>
      <w:proofErr w:type="spellEnd"/>
      <w:r w:rsidRPr="00357912">
        <w:t xml:space="preserve">. Section </w:t>
      </w:r>
      <w:r w:rsidR="001B5E80" w:rsidRPr="00357912">
        <w:fldChar w:fldCharType="begin"/>
      </w:r>
      <w:r w:rsidR="001B5E80" w:rsidRPr="00357912">
        <w:instrText xml:space="preserve"> REF _Ref447919115 \r \h </w:instrText>
      </w:r>
      <w:r w:rsidR="001B5E80" w:rsidRPr="00357912">
        <w:fldChar w:fldCharType="separate"/>
      </w:r>
      <w:r w:rsidR="009D552B" w:rsidRPr="00357912">
        <w:t>5</w:t>
      </w:r>
      <w:r w:rsidR="001B5E80" w:rsidRPr="00357912">
        <w:fldChar w:fldCharType="end"/>
      </w:r>
      <w:r w:rsidR="001B5E80" w:rsidRPr="00357912">
        <w:t xml:space="preserve"> </w:t>
      </w:r>
      <w:r w:rsidRPr="00357912">
        <w:t xml:space="preserve">discusses related work and Section </w:t>
      </w:r>
      <w:r w:rsidR="00C33732" w:rsidRPr="00357912">
        <w:fldChar w:fldCharType="begin"/>
      </w:r>
      <w:r w:rsidR="00C33732" w:rsidRPr="00357912">
        <w:instrText xml:space="preserve"> REF _Ref447919130 \r \h </w:instrText>
      </w:r>
      <w:r w:rsidR="00C33732" w:rsidRPr="00357912">
        <w:fldChar w:fldCharType="separate"/>
      </w:r>
      <w:r w:rsidR="009D552B" w:rsidRPr="00357912">
        <w:t>6</w:t>
      </w:r>
      <w:r w:rsidR="00C33732" w:rsidRPr="00357912">
        <w:fldChar w:fldCharType="end"/>
      </w:r>
      <w:r w:rsidR="00C33732" w:rsidRPr="00357912">
        <w:t xml:space="preserve"> </w:t>
      </w:r>
      <w:r w:rsidRPr="00357912">
        <w:t xml:space="preserve">concludes the paper and presents some future work. </w:t>
      </w:r>
    </w:p>
    <w:p w14:paraId="77A2D025" w14:textId="77777777" w:rsidR="000F7A30" w:rsidRPr="00357912" w:rsidRDefault="000F7A30" w:rsidP="000C39EB">
      <w:pPr>
        <w:pStyle w:val="Heading1"/>
        <w:spacing w:before="120"/>
      </w:pPr>
      <w:bookmarkStart w:id="1" w:name="_Ref447919075"/>
      <w:proofErr w:type="spellStart"/>
      <w:r w:rsidRPr="00357912">
        <w:t>DYEVC</w:t>
      </w:r>
      <w:proofErr w:type="spellEnd"/>
      <w:r w:rsidRPr="00357912">
        <w:t xml:space="preserve"> APPROACH</w:t>
      </w:r>
      <w:bookmarkEnd w:id="1"/>
    </w:p>
    <w:p w14:paraId="3C180757" w14:textId="4A44EF34" w:rsidR="000F7A30" w:rsidRPr="00357912" w:rsidRDefault="000F7A30" w:rsidP="00F5237E">
      <w:pPr>
        <w:pStyle w:val="EstiloRecuodecorpodetextoPrimeiralinha0cmDepoisde"/>
      </w:pPr>
      <w:r w:rsidRPr="00357912">
        <w:t>Aiming at supporting both developers and repository administr</w:t>
      </w:r>
      <w:r w:rsidRPr="00357912">
        <w:t>a</w:t>
      </w:r>
      <w:r w:rsidRPr="00357912">
        <w:t xml:space="preserve">tors </w:t>
      </w:r>
      <w:r w:rsidR="006A2139" w:rsidRPr="00357912">
        <w:t>in</w:t>
      </w:r>
      <w:r w:rsidRPr="00357912">
        <w:t xml:space="preserve"> understanding the interaction of repository clones, the main features of </w:t>
      </w:r>
      <w:proofErr w:type="spellStart"/>
      <w:r w:rsidRPr="00357912">
        <w:t>DyeVC</w:t>
      </w:r>
      <w:proofErr w:type="spellEnd"/>
      <w:r w:rsidRPr="00357912">
        <w:t xml:space="preserve"> include: (1) a mechanism to gather info</w:t>
      </w:r>
      <w:r w:rsidRPr="00357912">
        <w:t>r</w:t>
      </w:r>
      <w:r w:rsidRPr="00357912">
        <w:t xml:space="preserve">mation from a set of clones and (2) a set of extensible views with different levels of detail, which let </w:t>
      </w:r>
      <w:proofErr w:type="spellStart"/>
      <w:r w:rsidRPr="00357912">
        <w:t>DyeVC</w:t>
      </w:r>
      <w:proofErr w:type="spellEnd"/>
      <w:r w:rsidRPr="00357912">
        <w:t xml:space="preserve"> users visualize this information. We detail in the following sub-section how </w:t>
      </w:r>
      <w:proofErr w:type="spellStart"/>
      <w:r w:rsidRPr="00357912">
        <w:t>DyeVC</w:t>
      </w:r>
      <w:proofErr w:type="spellEnd"/>
      <w:r w:rsidRPr="00357912">
        <w:t xml:space="preserve"> gathers information from </w:t>
      </w:r>
      <w:proofErr w:type="spellStart"/>
      <w:r w:rsidRPr="00357912">
        <w:t>DVCSs</w:t>
      </w:r>
      <w:proofErr w:type="spellEnd"/>
      <w:r w:rsidRPr="00357912">
        <w:t xml:space="preserve">. </w:t>
      </w:r>
      <w:proofErr w:type="gramStart"/>
      <w:r w:rsidRPr="00357912">
        <w:t>Next,</w:t>
      </w:r>
      <w:proofErr w:type="gramEnd"/>
      <w:r w:rsidRPr="00357912">
        <w:t xml:space="preserve"> we discuss how this information is presented using different levels of detail. Finally, we show what happens behind the scenes, discussing the alg</w:t>
      </w:r>
      <w:r w:rsidRPr="00357912">
        <w:t>o</w:t>
      </w:r>
      <w:r w:rsidRPr="00357912">
        <w:t>rithm involved in the data synchronization process.</w:t>
      </w:r>
    </w:p>
    <w:p w14:paraId="00DE5DAA" w14:textId="77777777" w:rsidR="000F7A30" w:rsidRPr="00357912" w:rsidRDefault="000F7A30" w:rsidP="000F7A30">
      <w:pPr>
        <w:pStyle w:val="Heading2"/>
      </w:pPr>
      <w:bookmarkStart w:id="2" w:name="_Ref447914299"/>
      <w:r w:rsidRPr="00357912">
        <w:t>Information Gathering</w:t>
      </w:r>
      <w:bookmarkEnd w:id="2"/>
    </w:p>
    <w:p w14:paraId="6DBBFA0D" w14:textId="7AEB4FBD" w:rsidR="000F7A30" w:rsidRPr="00357912" w:rsidRDefault="000F7A30" w:rsidP="00F5237E">
      <w:pPr>
        <w:pStyle w:val="EstiloRecuodecorpodetextoPrimeiralinha0cmDepoisde"/>
      </w:pPr>
      <w:proofErr w:type="spellStart"/>
      <w:r w:rsidRPr="00357912">
        <w:t>DyeVC</w:t>
      </w:r>
      <w:proofErr w:type="spellEnd"/>
      <w:r w:rsidRPr="00357912">
        <w:t xml:space="preserve"> continuously gathers information from interrelated clones, starting from clones registered by the user. For each registered clone </w:t>
      </w:r>
      <w:r w:rsidRPr="00357912">
        <w:rPr>
          <w:i/>
        </w:rPr>
        <w:t>rep</w:t>
      </w:r>
      <w:r w:rsidRPr="00357912">
        <w:t xml:space="preserve">, </w:t>
      </w:r>
      <w:proofErr w:type="spellStart"/>
      <w:r w:rsidRPr="00357912">
        <w:t>DyeVC</w:t>
      </w:r>
      <w:proofErr w:type="spellEnd"/>
      <w:r w:rsidRPr="00357912">
        <w:t xml:space="preserve"> transparently creates a local clone </w:t>
      </w:r>
      <w:r w:rsidRPr="00357912">
        <w:rPr>
          <w:i/>
        </w:rPr>
        <w:t>rep’</w:t>
      </w:r>
      <w:r w:rsidR="00980831" w:rsidRPr="00357912">
        <w:t xml:space="preserve"> in the user’s home folder</w:t>
      </w:r>
      <w:r w:rsidRPr="00357912">
        <w:t xml:space="preserve"> to fetch</w:t>
      </w:r>
      <w:r w:rsidR="006F7EB8" w:rsidRPr="00357912">
        <w:t xml:space="preserve"> data</w:t>
      </w:r>
      <w:r w:rsidRPr="00357912">
        <w:t xml:space="preserve"> from all of the peers that </w:t>
      </w:r>
      <w:r w:rsidRPr="00357912">
        <w:rPr>
          <w:i/>
        </w:rPr>
        <w:t>rep</w:t>
      </w:r>
      <w:r w:rsidRPr="00357912">
        <w:t xml:space="preserve"> communicates with. As shown in</w:t>
      </w:r>
      <w:r w:rsidR="00A92A59" w:rsidRPr="00357912">
        <w:t xml:space="preserve"> </w:t>
      </w:r>
      <w:r w:rsidR="00A92A59" w:rsidRPr="00357912">
        <w:fldChar w:fldCharType="begin"/>
      </w:r>
      <w:r w:rsidR="00A92A59" w:rsidRPr="00357912">
        <w:instrText xml:space="preserve"> REF _Ref447910183 \h </w:instrText>
      </w:r>
      <w:r w:rsidR="00A92A59" w:rsidRPr="00357912">
        <w:fldChar w:fldCharType="separate"/>
      </w:r>
      <w:r w:rsidR="009D552B" w:rsidRPr="00357912">
        <w:t>Figure 1</w:t>
      </w:r>
      <w:r w:rsidR="00A92A59" w:rsidRPr="00357912">
        <w:fldChar w:fldCharType="end"/>
      </w:r>
      <w:r w:rsidRPr="00357912">
        <w:t xml:space="preserve">, data is gathered by </w:t>
      </w:r>
      <w:proofErr w:type="spellStart"/>
      <w:r w:rsidRPr="00357912">
        <w:t>DyeVC</w:t>
      </w:r>
      <w:proofErr w:type="spellEnd"/>
      <w:r w:rsidRPr="00357912">
        <w:t xml:space="preserve"> instances running at each user machine and is stored in a central document database. This way, information from one </w:t>
      </w:r>
      <w:proofErr w:type="spellStart"/>
      <w:r w:rsidRPr="00357912">
        <w:t>DyeVC</w:t>
      </w:r>
      <w:proofErr w:type="spellEnd"/>
      <w:r w:rsidRPr="00357912">
        <w:t xml:space="preserve"> instance is made available to every other i</w:t>
      </w:r>
      <w:r w:rsidRPr="00357912">
        <w:t>n</w:t>
      </w:r>
      <w:r w:rsidRPr="00357912">
        <w:t>stance in the topology.</w:t>
      </w:r>
    </w:p>
    <w:p w14:paraId="5F74C6DF" w14:textId="0CF88CA7" w:rsidR="00A92A59" w:rsidRPr="00357912" w:rsidRDefault="0039461E" w:rsidP="00F5237E">
      <w:pPr>
        <w:pStyle w:val="EstiloRecuodecorpodetextoPrimeiralinha0cmDepoisde"/>
      </w:pPr>
      <w:r w:rsidRPr="00357912">
        <mc:AlternateContent>
          <mc:Choice Requires="wps">
            <w:drawing>
              <wp:anchor distT="0" distB="0" distL="114300" distR="114300" simplePos="0" relativeHeight="251641856" behindDoc="0" locked="1" layoutInCell="1" allowOverlap="0" wp14:anchorId="29F1F700" wp14:editId="429D7778">
                <wp:simplePos x="0" y="0"/>
                <wp:positionH relativeFrom="margin">
                  <wp:posOffset>-10532</wp:posOffset>
                </wp:positionH>
                <wp:positionV relativeFrom="paragraph">
                  <wp:posOffset>1235075</wp:posOffset>
                </wp:positionV>
                <wp:extent cx="3052800" cy="1699200"/>
                <wp:effectExtent l="0" t="0" r="0" b="0"/>
                <wp:wrapSquare wrapText="bothSides"/>
                <wp:docPr id="5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800" cy="1699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38C57B" w14:textId="77777777" w:rsidR="00735A92" w:rsidRDefault="00735A92" w:rsidP="00A92A59">
                            <w:pPr>
                              <w:keepNext/>
                              <w:jc w:val="center"/>
                            </w:pPr>
                            <w:r w:rsidRPr="000E44CC">
                              <w:rPr>
                                <w:rFonts w:ascii="Calibri" w:hAnsi="Calibri"/>
                                <w:noProof/>
                              </w:rPr>
                              <w:drawing>
                                <wp:inline distT="0" distB="0" distL="0" distR="0" wp14:anchorId="4CCF821B" wp14:editId="4FBF2006">
                                  <wp:extent cx="1609725" cy="1400175"/>
                                  <wp:effectExtent l="0" t="0" r="9525" b="9525"/>
                                  <wp:docPr id="5"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6CFCC78A" w14:textId="77777777" w:rsidR="00735A92" w:rsidRPr="00F51408" w:rsidRDefault="00735A92" w:rsidP="00A92A59">
                            <w:pPr>
                              <w:pStyle w:val="Caption"/>
                              <w:rPr>
                                <w:rFonts w:cs="Times New Roman"/>
                                <w:szCs w:val="20"/>
                                <w:lang w:eastAsia="en-US"/>
                              </w:rPr>
                            </w:pPr>
                            <w:bookmarkStart w:id="3" w:name="_Ref447910183"/>
                            <w:proofErr w:type="gramStart"/>
                            <w:r>
                              <w:t xml:space="preserve">Figure </w:t>
                            </w:r>
                            <w:fldSimple w:instr=" SEQ Figure \* ARABIC ">
                              <w:r>
                                <w:rPr>
                                  <w:noProof/>
                                </w:rPr>
                                <w:t>1</w:t>
                              </w:r>
                            </w:fldSimple>
                            <w:bookmarkEnd w:id="3"/>
                            <w:r>
                              <w:t>.</w:t>
                            </w:r>
                            <w:proofErr w:type="gramEnd"/>
                            <w:r>
                              <w:t xml:space="preserve"> Overview of </w:t>
                            </w:r>
                            <w:proofErr w:type="spellStart"/>
                            <w:r>
                              <w:t>DyeVC</w:t>
                            </w:r>
                            <w:proofErr w:type="spellEnd"/>
                          </w:p>
                          <w:p w14:paraId="387FDA64" w14:textId="77777777" w:rsidR="00735A92" w:rsidRDefault="00735A92" w:rsidP="000F7A3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left:0;text-align:left;margin-left:-.8pt;margin-top:97.25pt;width:240.4pt;height:133.8pt;z-index:25164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" o:allowoverlap="f" stroked="f">
                <v:textbox>
                  <w:txbxContent>
                    <w:p w14:paraId="1038C57B" w14:textId="77777777" w:rsidR="00735A92" w:rsidRDefault="00735A92" w:rsidP="00A92A59">
                      <w:pPr>
                        <w:keepNext/>
                        <w:jc w:val="center"/>
                      </w:pPr>
                      <w:r w:rsidRPr="000E44CC">
                        <w:rPr>
                          <w:rFonts w:ascii="Calibri" w:hAnsi="Calibri"/>
                          <w:noProof/>
                        </w:rPr>
                        <w:drawing>
                          <wp:inline distT="0" distB="0" distL="0" distR="0" wp14:anchorId="4CCF821B" wp14:editId="4FBF2006">
                            <wp:extent cx="1609725" cy="1400175"/>
                            <wp:effectExtent l="0" t="0" r="9525" b="9525"/>
                            <wp:docPr id="5"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6CFCC78A" w14:textId="77777777" w:rsidR="00735A92" w:rsidRPr="00F51408" w:rsidRDefault="00735A92" w:rsidP="00A92A59">
                      <w:pPr>
                        <w:pStyle w:val="Caption"/>
                        <w:rPr>
                          <w:rFonts w:cs="Times New Roman"/>
                          <w:szCs w:val="20"/>
                          <w:lang w:eastAsia="en-US"/>
                        </w:rPr>
                      </w:pPr>
                      <w:bookmarkStart w:id="4" w:name="_Ref447910183"/>
                      <w:proofErr w:type="gramStart"/>
                      <w:r>
                        <w:t xml:space="preserve">Figure </w:t>
                      </w:r>
                      <w:fldSimple w:instr=" SEQ Figure \* ARABIC ">
                        <w:r>
                          <w:rPr>
                            <w:noProof/>
                          </w:rPr>
                          <w:t>1</w:t>
                        </w:r>
                      </w:fldSimple>
                      <w:bookmarkEnd w:id="4"/>
                      <w:r>
                        <w:t>.</w:t>
                      </w:r>
                      <w:proofErr w:type="gramEnd"/>
                      <w:r>
                        <w:t xml:space="preserve"> Overview of </w:t>
                      </w:r>
                      <w:proofErr w:type="spellStart"/>
                      <w:r>
                        <w:t>DyeVC</w:t>
                      </w:r>
                      <w:proofErr w:type="spellEnd"/>
                    </w:p>
                    <w:p w14:paraId="387FDA64" w14:textId="77777777" w:rsidR="00735A92" w:rsidRDefault="00735A92" w:rsidP="000F7A30"/>
                  </w:txbxContent>
                </v:textbox>
                <w10:wrap type="square" anchorx="margin"/>
                <w10:anchorlock/>
              </v:shape>
            </w:pict>
          </mc:Fallback>
        </mc:AlternateContent>
      </w:r>
      <w:proofErr w:type="spellStart"/>
      <w:r w:rsidR="00A92A59" w:rsidRPr="00357912">
        <w:t>DyeVC</w:t>
      </w:r>
      <w:proofErr w:type="spellEnd"/>
      <w:r w:rsidR="00A92A59" w:rsidRPr="00357912">
        <w:t xml:space="preserve"> gathers information from register</w:t>
      </w:r>
      <w:r w:rsidR="006F7EB8" w:rsidRPr="00357912">
        <w:t>ed clones in the user’s machine</w:t>
      </w:r>
      <w:r w:rsidR="00A92A59" w:rsidRPr="00357912">
        <w:t xml:space="preserve"> </w:t>
      </w:r>
      <w:r w:rsidR="00310BFB" w:rsidRPr="00357912">
        <w:t xml:space="preserve">and </w:t>
      </w:r>
      <w:r w:rsidR="00A92A59" w:rsidRPr="00357912">
        <w:t>also from their peers, which are clones that co</w:t>
      </w:r>
      <w:r w:rsidR="00A92A59" w:rsidRPr="00357912">
        <w:t>m</w:t>
      </w:r>
      <w:r w:rsidR="00A92A59" w:rsidRPr="00357912">
        <w:t xml:space="preserve">municate with </w:t>
      </w:r>
      <w:r w:rsidR="00310BFB" w:rsidRPr="00357912">
        <w:t>them</w:t>
      </w:r>
      <w:r w:rsidR="00A92A59" w:rsidRPr="00357912">
        <w:t>. Since there is a communication path between a registered clone and its peers (either to push or pull data), we are able to analyze the commits that exist in these peers.</w:t>
      </w:r>
      <w:bookmarkStart w:id="5" w:name="_Ref384931870"/>
      <w:bookmarkEnd w:id="5"/>
      <w:r w:rsidR="00A92A59" w:rsidRPr="00357912">
        <w:t xml:space="preserve"> This allows us to present a broader topology visualization that contains not only registered clones, but also those that have a push or pull relationship with them. </w:t>
      </w:r>
      <w:proofErr w:type="spellStart"/>
      <w:r w:rsidR="00A92A59" w:rsidRPr="00357912">
        <w:t>DyeVC</w:t>
      </w:r>
      <w:proofErr w:type="spellEnd"/>
      <w:r w:rsidR="00A92A59" w:rsidRPr="00357912">
        <w:t xml:space="preserve"> finds out related clones by looking at the remote repositories registered in the </w:t>
      </w:r>
      <w:proofErr w:type="spellStart"/>
      <w:r w:rsidR="00A92A59" w:rsidRPr="00357912">
        <w:t>DVCS</w:t>
      </w:r>
      <w:proofErr w:type="spellEnd"/>
      <w:r w:rsidR="00A92A59" w:rsidRPr="00357912">
        <w:t xml:space="preserve"> configuration. </w:t>
      </w:r>
      <w:r w:rsidR="006F7EB8" w:rsidRPr="00357912">
        <w:t>More d</w:t>
      </w:r>
      <w:r w:rsidR="00A92A59" w:rsidRPr="00357912">
        <w:t xml:space="preserve">etails on how data is gathered are explained in </w:t>
      </w:r>
      <w:r w:rsidR="00A278DA" w:rsidRPr="00357912">
        <w:t xml:space="preserve">section </w:t>
      </w:r>
      <w:r w:rsidR="00A278DA" w:rsidRPr="00357912">
        <w:fldChar w:fldCharType="begin"/>
      </w:r>
      <w:r w:rsidR="00A278DA" w:rsidRPr="00357912">
        <w:instrText xml:space="preserve"> REF _Ref448229062 \r \h </w:instrText>
      </w:r>
      <w:r w:rsidR="00A278DA" w:rsidRPr="00357912">
        <w:fldChar w:fldCharType="separate"/>
      </w:r>
      <w:r w:rsidR="009D552B" w:rsidRPr="00357912">
        <w:t>2.3</w:t>
      </w:r>
      <w:r w:rsidR="00A278DA" w:rsidRPr="00357912">
        <w:fldChar w:fldCharType="end"/>
      </w:r>
      <w:r w:rsidR="00A92A59" w:rsidRPr="00357912">
        <w:t>.</w:t>
      </w:r>
    </w:p>
    <w:p w14:paraId="1DFE5206" w14:textId="4EA5DD2A" w:rsidR="002461E1" w:rsidRPr="00357912" w:rsidRDefault="00B70A27" w:rsidP="00F5237E">
      <w:pPr>
        <w:pStyle w:val="EstiloRecuodecorpodetextoPrimeiralinha0cmDepoisde"/>
      </w:pPr>
      <w:r w:rsidRPr="00357912">
        <mc:AlternateContent>
          <mc:Choice Requires="wps">
            <w:drawing>
              <wp:anchor distT="0" distB="0" distL="114300" distR="114300" simplePos="0" relativeHeight="251663360" behindDoc="1" locked="1" layoutInCell="1" allowOverlap="0" wp14:anchorId="2DFD0079" wp14:editId="5E07FF8A">
                <wp:simplePos x="0" y="0"/>
                <wp:positionH relativeFrom="column">
                  <wp:posOffset>2540</wp:posOffset>
                </wp:positionH>
                <wp:positionV relativeFrom="paragraph">
                  <wp:posOffset>-212090</wp:posOffset>
                </wp:positionV>
                <wp:extent cx="3052445" cy="2649220"/>
                <wp:effectExtent l="0" t="0" r="0" b="0"/>
                <wp:wrapSquare wrapText="bothSides"/>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6492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FABA4B" w14:textId="77777777" w:rsidR="00735A92" w:rsidRDefault="00735A92" w:rsidP="000F7A30">
                            <w:pPr>
                              <w:keepNext/>
                            </w:pPr>
                            <w:r w:rsidRPr="000E44CC">
                              <w:rPr>
                                <w:rFonts w:ascii="Calibri" w:hAnsi="Calibri"/>
                                <w:noProof/>
                              </w:rPr>
                              <w:drawing>
                                <wp:inline distT="0" distB="0" distL="0" distR="0" wp14:anchorId="723C5454" wp14:editId="0F7C05AB">
                                  <wp:extent cx="2886323" cy="2352675"/>
                                  <wp:effectExtent l="0" t="0" r="9525" b="0"/>
                                  <wp:docPr id="4"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71888290" w:rsidR="00735A92" w:rsidRDefault="00735A92" w:rsidP="00127345">
                            <w:pPr>
                              <w:pStyle w:val="Caption"/>
                            </w:pPr>
                            <w:bookmarkStart w:id="6" w:name="_Ref447910457"/>
                            <w:proofErr w:type="gramStart"/>
                            <w:r>
                              <w:t xml:space="preserve">Figure </w:t>
                            </w:r>
                            <w:fldSimple w:instr=" SEQ Figure \* ARABIC ">
                              <w:r>
                                <w:rPr>
                                  <w:noProof/>
                                </w:rPr>
                                <w:t>2</w:t>
                              </w:r>
                            </w:fldSimple>
                            <w:bookmarkEnd w:id="6"/>
                            <w:r>
                              <w:t>.</w:t>
                            </w:r>
                            <w:proofErr w:type="gramEnd"/>
                            <w:r>
                              <w:t xml:space="preserve"> </w:t>
                            </w:r>
                            <w:proofErr w:type="spellStart"/>
                            <w:r>
                              <w:t>Metamodel</w:t>
                            </w:r>
                            <w:proofErr w:type="spellEnd"/>
                            <w:r>
                              <w:t xml:space="preserve"> used to store </w:t>
                            </w:r>
                            <w:proofErr w:type="spellStart"/>
                            <w:r>
                              <w:t>DyeVC</w:t>
                            </w:r>
                            <w:proofErr w:type="spellEnd"/>
                            <w:r>
                              <w:t xml:space="preserve">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 o:spid="_x0000_s1027" type="#_x0000_t202" style="position:absolute;left:0;text-align:left;margin-left:.2pt;margin-top:-16.65pt;width:240.35pt;height:208.6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" o:allowoverlap="f" stroked="f">
                <v:textbox>
                  <w:txbxContent>
                    <w:p w14:paraId="7AFABA4B" w14:textId="77777777" w:rsidR="00735A92" w:rsidRDefault="00735A92" w:rsidP="000F7A30">
                      <w:pPr>
                        <w:keepNext/>
                      </w:pPr>
                      <w:r w:rsidRPr="000E44CC">
                        <w:rPr>
                          <w:rFonts w:ascii="Calibri" w:hAnsi="Calibri"/>
                          <w:noProof/>
                        </w:rPr>
                        <w:drawing>
                          <wp:inline distT="0" distB="0" distL="0" distR="0" wp14:anchorId="723C5454" wp14:editId="0F7C05AB">
                            <wp:extent cx="2886323" cy="2352675"/>
                            <wp:effectExtent l="0" t="0" r="9525" b="0"/>
                            <wp:docPr id="4"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71888290" w:rsidR="00735A92" w:rsidRDefault="00735A92" w:rsidP="00127345">
                      <w:pPr>
                        <w:pStyle w:val="Caption"/>
                      </w:pPr>
                      <w:bookmarkStart w:id="7" w:name="_Ref447910457"/>
                      <w:proofErr w:type="gramStart"/>
                      <w:r>
                        <w:t xml:space="preserve">Figure </w:t>
                      </w:r>
                      <w:fldSimple w:instr=" SEQ Figure \* ARABIC ">
                        <w:r>
                          <w:rPr>
                            <w:noProof/>
                          </w:rPr>
                          <w:t>2</w:t>
                        </w:r>
                      </w:fldSimple>
                      <w:bookmarkEnd w:id="7"/>
                      <w:r>
                        <w:t>.</w:t>
                      </w:r>
                      <w:proofErr w:type="gramEnd"/>
                      <w:r>
                        <w:t xml:space="preserve"> </w:t>
                      </w:r>
                      <w:proofErr w:type="spellStart"/>
                      <w:r>
                        <w:t>Metamodel</w:t>
                      </w:r>
                      <w:proofErr w:type="spellEnd"/>
                      <w:r>
                        <w:t xml:space="preserve"> used to store </w:t>
                      </w:r>
                      <w:proofErr w:type="spellStart"/>
                      <w:r>
                        <w:t>DyeVC</w:t>
                      </w:r>
                      <w:proofErr w:type="spellEnd"/>
                      <w:r>
                        <w:t xml:space="preserve"> data</w:t>
                      </w:r>
                    </w:p>
                  </w:txbxContent>
                </v:textbox>
                <w10:wrap type="square"/>
                <w10:anchorlock/>
              </v:shape>
            </w:pict>
          </mc:Fallback>
        </mc:AlternateContent>
      </w:r>
      <w:r w:rsidR="002461E1" w:rsidRPr="00357912">
        <w:t xml:space="preserve">Data stored at the central database follows the </w:t>
      </w:r>
      <w:proofErr w:type="spellStart"/>
      <w:r w:rsidR="00B822D9" w:rsidRPr="00357912">
        <w:t>metamodel</w:t>
      </w:r>
      <w:proofErr w:type="spellEnd"/>
      <w:r w:rsidR="002461E1" w:rsidRPr="00357912">
        <w:t xml:space="preserve"> pr</w:t>
      </w:r>
      <w:r w:rsidR="002461E1" w:rsidRPr="00357912">
        <w:t>e</w:t>
      </w:r>
      <w:r w:rsidR="002461E1" w:rsidRPr="00357912">
        <w:t xml:space="preserve">sented in </w:t>
      </w:r>
      <w:r w:rsidR="002461E1" w:rsidRPr="00357912">
        <w:fldChar w:fldCharType="begin"/>
      </w:r>
      <w:r w:rsidR="002461E1" w:rsidRPr="00357912">
        <w:instrText xml:space="preserve"> REF _Ref447910457 \h </w:instrText>
      </w:r>
      <w:r w:rsidR="002461E1" w:rsidRPr="00357912">
        <w:fldChar w:fldCharType="separate"/>
      </w:r>
      <w:r w:rsidR="009D552B" w:rsidRPr="00357912">
        <w:t>Figure 2</w:t>
      </w:r>
      <w:r w:rsidR="002461E1" w:rsidRPr="00357912">
        <w:fldChar w:fldCharType="end"/>
      </w:r>
      <w:r w:rsidR="002461E1" w:rsidRPr="00357912">
        <w:t xml:space="preserve">. A </w:t>
      </w:r>
      <w:r w:rsidR="002461E1" w:rsidRPr="00357912">
        <w:rPr>
          <w:i/>
        </w:rPr>
        <w:t>Project</w:t>
      </w:r>
      <w:r w:rsidR="002461E1" w:rsidRPr="00357912">
        <w:t xml:space="preserve"> groups repository clones of the same sy</w:t>
      </w:r>
      <w:r w:rsidR="002461E1" w:rsidRPr="00357912">
        <w:t>s</w:t>
      </w:r>
      <w:r w:rsidR="002461E1" w:rsidRPr="00357912">
        <w:t xml:space="preserve">tem. Clones are stored as </w:t>
      </w:r>
      <w:proofErr w:type="spellStart"/>
      <w:r w:rsidR="002461E1" w:rsidRPr="00357912">
        <w:rPr>
          <w:i/>
        </w:rPr>
        <w:t>RepositoryInfo</w:t>
      </w:r>
      <w:proofErr w:type="spellEnd"/>
      <w:r w:rsidR="002461E1" w:rsidRPr="00357912">
        <w:t xml:space="preserve"> and are identified by an id and a meaningful clone name provided by the user. A </w:t>
      </w:r>
      <w:proofErr w:type="spellStart"/>
      <w:r w:rsidR="002461E1" w:rsidRPr="00357912">
        <w:rPr>
          <w:i/>
        </w:rPr>
        <w:t>R</w:t>
      </w:r>
      <w:r w:rsidR="002461E1" w:rsidRPr="00357912">
        <w:rPr>
          <w:i/>
        </w:rPr>
        <w:t>e</w:t>
      </w:r>
      <w:r w:rsidR="002461E1" w:rsidRPr="00357912">
        <w:rPr>
          <w:i/>
        </w:rPr>
        <w:t>positoryInfo</w:t>
      </w:r>
      <w:proofErr w:type="spellEnd"/>
      <w:r w:rsidR="002461E1" w:rsidRPr="00357912">
        <w:t xml:space="preserve"> has a list of clones to which it pus</w:t>
      </w:r>
      <w:r w:rsidR="002461E1" w:rsidRPr="00357912">
        <w:t>h</w:t>
      </w:r>
      <w:r w:rsidR="002461E1" w:rsidRPr="00357912">
        <w:t xml:space="preserve">es </w:t>
      </w:r>
      <w:r w:rsidR="00B822D9" w:rsidRPr="00357912">
        <w:t>data</w:t>
      </w:r>
      <w:r w:rsidR="002461E1" w:rsidRPr="00357912">
        <w:t xml:space="preserve"> and a list of clones from which it pulls </w:t>
      </w:r>
      <w:r w:rsidR="00B822D9" w:rsidRPr="00357912">
        <w:t>data</w:t>
      </w:r>
      <w:r w:rsidR="002461E1" w:rsidRPr="00357912">
        <w:t>. These lists are represented respe</w:t>
      </w:r>
      <w:r w:rsidR="002461E1" w:rsidRPr="00357912">
        <w:t>c</w:t>
      </w:r>
      <w:r w:rsidR="002461E1" w:rsidRPr="00357912">
        <w:t xml:space="preserve">tively by the self-associations </w:t>
      </w:r>
      <w:proofErr w:type="spellStart"/>
      <w:r w:rsidR="002461E1" w:rsidRPr="00357912">
        <w:rPr>
          <w:i/>
        </w:rPr>
        <w:t>pushesTo</w:t>
      </w:r>
      <w:proofErr w:type="spellEnd"/>
      <w:r w:rsidR="002461E1" w:rsidRPr="00357912">
        <w:t xml:space="preserve"> and </w:t>
      </w:r>
      <w:proofErr w:type="spellStart"/>
      <w:r w:rsidR="002461E1" w:rsidRPr="00357912">
        <w:rPr>
          <w:i/>
        </w:rPr>
        <w:t>pullsFrom</w:t>
      </w:r>
      <w:proofErr w:type="spellEnd"/>
      <w:r w:rsidR="002461E1" w:rsidRPr="00357912">
        <w:t xml:space="preserve">. Finally, a </w:t>
      </w:r>
      <w:proofErr w:type="spellStart"/>
      <w:r w:rsidR="002461E1" w:rsidRPr="00357912">
        <w:rPr>
          <w:i/>
        </w:rPr>
        <w:t>Reposit</w:t>
      </w:r>
      <w:r w:rsidR="002461E1" w:rsidRPr="00357912">
        <w:rPr>
          <w:i/>
        </w:rPr>
        <w:t>o</w:t>
      </w:r>
      <w:r w:rsidR="002461E1" w:rsidRPr="00357912">
        <w:rPr>
          <w:i/>
        </w:rPr>
        <w:t>ryInfo</w:t>
      </w:r>
      <w:proofErr w:type="spellEnd"/>
      <w:r w:rsidR="002461E1" w:rsidRPr="00357912">
        <w:t xml:space="preserve"> stores the hostname where it resides (e.g., a server name or </w:t>
      </w:r>
      <w:proofErr w:type="spellStart"/>
      <w:r w:rsidR="002461E1" w:rsidRPr="00357912">
        <w:rPr>
          <w:i/>
        </w:rPr>
        <w:t>localhost</w:t>
      </w:r>
      <w:proofErr w:type="spellEnd"/>
      <w:r w:rsidR="002461E1" w:rsidRPr="00357912">
        <w:t>) and its path (be it an operating system path or a URL).</w:t>
      </w:r>
    </w:p>
    <w:p w14:paraId="409D7111" w14:textId="2BA8992B" w:rsidR="002461E1" w:rsidRPr="00357912" w:rsidRDefault="002461E1" w:rsidP="00F5237E">
      <w:pPr>
        <w:pStyle w:val="EstiloRecuodecorpodetextoPrimeiralinha0cmDepoisde"/>
      </w:pPr>
      <w:r w:rsidRPr="00357912">
        <w:t xml:space="preserve">Branches are part of a </w:t>
      </w:r>
      <w:proofErr w:type="spellStart"/>
      <w:r w:rsidRPr="00357912">
        <w:rPr>
          <w:i/>
        </w:rPr>
        <w:t>Reposit</w:t>
      </w:r>
      <w:r w:rsidRPr="00357912">
        <w:rPr>
          <w:i/>
        </w:rPr>
        <w:t>o</w:t>
      </w:r>
      <w:r w:rsidRPr="00357912">
        <w:rPr>
          <w:i/>
        </w:rPr>
        <w:t>ryInfo</w:t>
      </w:r>
      <w:proofErr w:type="spellEnd"/>
      <w:r w:rsidRPr="00357912">
        <w:t xml:space="preserve">. A </w:t>
      </w:r>
      <w:r w:rsidRPr="00357912">
        <w:rPr>
          <w:i/>
        </w:rPr>
        <w:t>Branch</w:t>
      </w:r>
      <w:r w:rsidRPr="00357912">
        <w:t xml:space="preserve"> has a name and a </w:t>
      </w:r>
      <w:proofErr w:type="spellStart"/>
      <w:proofErr w:type="gramStart"/>
      <w:r w:rsidRPr="00357912">
        <w:t>boolean</w:t>
      </w:r>
      <w:proofErr w:type="spellEnd"/>
      <w:proofErr w:type="gramEnd"/>
      <w:r w:rsidRPr="00357912">
        <w:t xml:space="preserve"> attribute </w:t>
      </w:r>
      <w:proofErr w:type="spellStart"/>
      <w:r w:rsidRPr="00357912">
        <w:rPr>
          <w:i/>
        </w:rPr>
        <w:t>isTracked</w:t>
      </w:r>
      <w:proofErr w:type="spellEnd"/>
      <w:r w:rsidRPr="00357912">
        <w:t xml:space="preserve">, which is true if the branch tracks a remote branch. A </w:t>
      </w:r>
      <w:proofErr w:type="spellStart"/>
      <w:r w:rsidRPr="00357912">
        <w:rPr>
          <w:i/>
        </w:rPr>
        <w:t>Reposit</w:t>
      </w:r>
      <w:r w:rsidRPr="00357912">
        <w:rPr>
          <w:i/>
        </w:rPr>
        <w:t>o</w:t>
      </w:r>
      <w:r w:rsidRPr="00357912">
        <w:rPr>
          <w:i/>
        </w:rPr>
        <w:t>ryInfo</w:t>
      </w:r>
      <w:proofErr w:type="spellEnd"/>
      <w:r w:rsidRPr="00357912">
        <w:t xml:space="preserve"> may have one or many branches (it must have at least one branch, which is the main one). A </w:t>
      </w:r>
      <w:r w:rsidRPr="00357912">
        <w:rPr>
          <w:i/>
        </w:rPr>
        <w:t>Branch</w:t>
      </w:r>
      <w:r w:rsidRPr="00357912">
        <w:t xml:space="preserve"> has two associations with </w:t>
      </w:r>
      <w:proofErr w:type="spellStart"/>
      <w:r w:rsidRPr="00357912">
        <w:rPr>
          <w:i/>
        </w:rPr>
        <w:t>CommitInfo</w:t>
      </w:r>
      <w:proofErr w:type="spellEnd"/>
      <w:r w:rsidRPr="00357912">
        <w:t xml:space="preserve">: through the first association, a </w:t>
      </w:r>
      <w:r w:rsidRPr="00357912">
        <w:rPr>
          <w:i/>
        </w:rPr>
        <w:t>Branch</w:t>
      </w:r>
      <w:r w:rsidRPr="00357912">
        <w:t xml:space="preserve"> knows which commit is its head and, co</w:t>
      </w:r>
      <w:r w:rsidRPr="00357912">
        <w:t>n</w:t>
      </w:r>
      <w:r w:rsidRPr="00357912">
        <w:t>versely, a commit knows which branches point to it as a head. The second association represents which commits are reachable from a given branch and, conversely, the branches from which the co</w:t>
      </w:r>
      <w:r w:rsidRPr="00357912">
        <w:t>m</w:t>
      </w:r>
      <w:r w:rsidRPr="00357912">
        <w:t>mit is reachable.</w:t>
      </w:r>
    </w:p>
    <w:p w14:paraId="73077E8D" w14:textId="77777777" w:rsidR="002461E1" w:rsidRPr="00357912" w:rsidRDefault="002461E1" w:rsidP="00F5237E">
      <w:pPr>
        <w:pStyle w:val="EstiloRecuodecorpodetextoPrimeiralinha0cmDepoisde"/>
      </w:pPr>
      <w:r w:rsidRPr="00357912">
        <w:t xml:space="preserve">The finer grain of information is the </w:t>
      </w:r>
      <w:proofErr w:type="spellStart"/>
      <w:r w:rsidRPr="00357912">
        <w:rPr>
          <w:i/>
        </w:rPr>
        <w:t>CommitInfo</w:t>
      </w:r>
      <w:proofErr w:type="spellEnd"/>
      <w:r w:rsidRPr="00357912">
        <w:t>, which repr</w:t>
      </w:r>
      <w:r w:rsidRPr="00357912">
        <w:t>e</w:t>
      </w:r>
      <w:r w:rsidRPr="00357912">
        <w:t>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proofErr w:type="spellStart"/>
      <w:r w:rsidRPr="00357912">
        <w:rPr>
          <w:i/>
        </w:rPr>
        <w:t>foundIn</w:t>
      </w:r>
      <w:proofErr w:type="spellEnd"/>
      <w:r w:rsidRPr="00357912">
        <w:t xml:space="preserve"> association). We also store the committer, the commit message, and whether the commits belong to tracked branches or to non-tracked branches.</w:t>
      </w:r>
    </w:p>
    <w:p w14:paraId="018EDE37" w14:textId="77777777" w:rsidR="002461E1" w:rsidRPr="00357912" w:rsidRDefault="002461E1" w:rsidP="002461E1">
      <w:pPr>
        <w:pStyle w:val="Heading2"/>
      </w:pPr>
      <w:bookmarkStart w:id="8" w:name="_Ref448231558"/>
      <w:r w:rsidRPr="00357912">
        <w:t>Information Visualization</w:t>
      </w:r>
      <w:bookmarkEnd w:id="8"/>
    </w:p>
    <w:p w14:paraId="60EF822D" w14:textId="55259E06" w:rsidR="002461E1" w:rsidRPr="00357912" w:rsidRDefault="002461E1" w:rsidP="00F5237E">
      <w:pPr>
        <w:pStyle w:val="EstiloRecuodecorpodetextoPrimeiralinha0cmDepoisde"/>
      </w:pPr>
      <w:proofErr w:type="spellStart"/>
      <w:r w:rsidRPr="00357912">
        <w:rPr>
          <w:lang w:eastAsia="pt-BR"/>
        </w:rPr>
        <w:t>DyeVC</w:t>
      </w:r>
      <w:proofErr w:type="spellEnd"/>
      <w:r w:rsidRPr="00357912">
        <w:rPr>
          <w:lang w:eastAsia="pt-BR"/>
        </w:rPr>
        <w:t xml:space="preserve"> presents information in</w:t>
      </w:r>
      <w:r w:rsidRPr="00357912">
        <w:t xml:space="preserve"> four different levels of detail: Level 1 </w:t>
      </w:r>
      <w:r w:rsidR="00D80CF3" w:rsidRPr="00357912">
        <w:t>shows</w:t>
      </w:r>
      <w:r w:rsidRPr="00357912">
        <w:t xml:space="preserve"> high-level notifications about registered reposit</w:t>
      </w:r>
      <w:r w:rsidRPr="00357912">
        <w:t>o</w:t>
      </w:r>
      <w:r w:rsidRPr="00357912">
        <w:t xml:space="preserve">ries; Level 2 </w:t>
      </w:r>
      <w:r w:rsidR="00D80CF3" w:rsidRPr="00357912">
        <w:t xml:space="preserve">shows </w:t>
      </w:r>
      <w:r w:rsidRPr="00357912">
        <w:t>the whole topology of a given pr</w:t>
      </w:r>
      <w:r w:rsidRPr="00357912">
        <w:t>o</w:t>
      </w:r>
      <w:r w:rsidRPr="00357912">
        <w:t>ject. Level 3 zooms into the branches of the repository, showing the status of each tracked branch. Lastly, Level 4 zooms into the commits of the repository, showing a visual log with information about each commit. The following sections discuss these levels.</w:t>
      </w:r>
    </w:p>
    <w:p w14:paraId="5F61D9E7" w14:textId="77777777" w:rsidR="002461E1" w:rsidRPr="00357912" w:rsidRDefault="002461E1" w:rsidP="002461E1">
      <w:pPr>
        <w:pStyle w:val="Heading3"/>
      </w:pPr>
      <w:r w:rsidRPr="00357912">
        <w:t>Level 1: Notifications</w:t>
      </w:r>
    </w:p>
    <w:p w14:paraId="47F16B41" w14:textId="718E3AA6" w:rsidR="002461E1" w:rsidRPr="00357912" w:rsidRDefault="002461E1" w:rsidP="00F5237E">
      <w:pPr>
        <w:pStyle w:val="EstiloRecuodecorpodetextoPrimeiralinha0cmDepoisde"/>
        <w:rPr>
          <w:lang w:eastAsia="pt-BR"/>
        </w:rPr>
      </w:pPr>
      <w:r w:rsidRPr="00357912">
        <w:rPr>
          <w:lang w:eastAsia="pt-BR"/>
        </w:rPr>
        <w:t>In Level 1, our approach periodically monitors registered repos</w:t>
      </w:r>
      <w:r w:rsidRPr="00357912">
        <w:rPr>
          <w:lang w:eastAsia="pt-BR"/>
        </w:rPr>
        <w:t>i</w:t>
      </w:r>
      <w:r w:rsidRPr="00357912">
        <w:rPr>
          <w:lang w:eastAsia="pt-BR"/>
        </w:rPr>
        <w:t xml:space="preserve">tories and presents notifications whenever a change is detected in any known peer. The period between subsequent runs </w:t>
      </w:r>
      <w:r w:rsidRPr="00357912">
        <w:rPr>
          <w:lang w:eastAsia="pt-BR"/>
        </w:rPr>
        <w:lastRenderedPageBreak/>
        <w:t>is config</w:t>
      </w:r>
      <w:r w:rsidRPr="00357912">
        <w:rPr>
          <w:lang w:eastAsia="pt-BR"/>
        </w:rPr>
        <w:t>u</w:t>
      </w:r>
      <w:r w:rsidRPr="00357912">
        <w:rPr>
          <w:lang w:eastAsia="pt-BR"/>
        </w:rPr>
        <w:t xml:space="preserve">rable, and notifications are presented in the system notification area, in a non-obtrusive way. </w:t>
      </w:r>
      <w:r w:rsidR="0095796C" w:rsidRPr="00357912">
        <w:rPr>
          <w:lang w:eastAsia="pt-BR"/>
        </w:rPr>
        <w:fldChar w:fldCharType="begin"/>
      </w:r>
      <w:r w:rsidR="0095796C" w:rsidRPr="00357912">
        <w:rPr>
          <w:lang w:eastAsia="pt-BR"/>
        </w:rPr>
        <w:instrText xml:space="preserve"> REF _Ref447911056 \h </w:instrText>
      </w:r>
      <w:r w:rsidR="0095796C" w:rsidRPr="00357912">
        <w:rPr>
          <w:lang w:eastAsia="pt-BR"/>
        </w:rPr>
      </w:r>
      <w:r w:rsidR="0095796C" w:rsidRPr="00357912">
        <w:rPr>
          <w:lang w:eastAsia="pt-BR"/>
        </w:rPr>
        <w:fldChar w:fldCharType="separate"/>
      </w:r>
      <w:r w:rsidR="009D552B" w:rsidRPr="00357912">
        <w:t>Figure 3</w:t>
      </w:r>
      <w:r w:rsidR="0095796C" w:rsidRPr="00357912">
        <w:rPr>
          <w:lang w:eastAsia="pt-BR"/>
        </w:rPr>
        <w:fldChar w:fldCharType="end"/>
      </w:r>
      <w:r w:rsidR="0095796C" w:rsidRPr="00357912">
        <w:rPr>
          <w:lang w:eastAsia="pt-BR"/>
        </w:rPr>
        <w:t xml:space="preserve"> sh</w:t>
      </w:r>
      <w:r w:rsidRPr="00357912">
        <w:rPr>
          <w:lang w:eastAsia="pt-BR"/>
        </w:rPr>
        <w:t xml:space="preserve">ows an example of this kind of notification, where </w:t>
      </w:r>
      <w:proofErr w:type="spellStart"/>
      <w:r w:rsidRPr="00357912">
        <w:rPr>
          <w:lang w:eastAsia="pt-BR"/>
        </w:rPr>
        <w:t>DyeVC</w:t>
      </w:r>
      <w:proofErr w:type="spellEnd"/>
      <w:r w:rsidRPr="00357912">
        <w:rPr>
          <w:lang w:eastAsia="pt-BR"/>
        </w:rPr>
        <w:t xml:space="preserve"> detected changes in two di</w:t>
      </w:r>
      <w:r w:rsidRPr="00357912">
        <w:rPr>
          <w:lang w:eastAsia="pt-BR"/>
        </w:rPr>
        <w:t>f</w:t>
      </w:r>
      <w:r w:rsidRPr="00357912">
        <w:rPr>
          <w:lang w:eastAsia="pt-BR"/>
        </w:rPr>
        <w:t>ferent repositories. The notification shows the repository id, the clone name</w:t>
      </w:r>
      <w:r w:rsidR="002B7E4F" w:rsidRPr="00357912">
        <w:rPr>
          <w:lang w:eastAsia="pt-BR"/>
        </w:rPr>
        <w:t>,</w:t>
      </w:r>
      <w:r w:rsidRPr="00357912">
        <w:rPr>
          <w:lang w:eastAsia="pt-BR"/>
        </w:rPr>
        <w:t xml:space="preserve"> and the project </w:t>
      </w:r>
      <w:r w:rsidR="00166367" w:rsidRPr="00357912">
        <w:rPr>
          <w:lang w:eastAsia="pt-BR"/>
        </w:rPr>
        <w:t xml:space="preserve">(system) </w:t>
      </w:r>
      <w:r w:rsidRPr="00357912">
        <w:rPr>
          <w:lang w:eastAsia="pt-BR"/>
        </w:rPr>
        <w:t>name. Clicking on the ba</w:t>
      </w:r>
      <w:r w:rsidRPr="00357912">
        <w:rPr>
          <w:lang w:eastAsia="pt-BR"/>
        </w:rPr>
        <w:t>l</w:t>
      </w:r>
      <w:r w:rsidRPr="00357912">
        <w:rPr>
          <w:lang w:eastAsia="pt-BR"/>
        </w:rPr>
        <w:t xml:space="preserve">loon </w:t>
      </w:r>
      <w:r w:rsidR="00166367" w:rsidRPr="00357912">
        <w:rPr>
          <w:lang w:eastAsia="pt-BR"/>
        </w:rPr>
        <w:t xml:space="preserve">opens </w:t>
      </w:r>
      <w:proofErr w:type="spellStart"/>
      <w:r w:rsidR="00166367" w:rsidRPr="00357912">
        <w:rPr>
          <w:lang w:eastAsia="pt-BR"/>
        </w:rPr>
        <w:t>DyeVC</w:t>
      </w:r>
      <w:proofErr w:type="spellEnd"/>
      <w:r w:rsidR="00166367" w:rsidRPr="00357912">
        <w:rPr>
          <w:lang w:eastAsia="pt-BR"/>
        </w:rPr>
        <w:t xml:space="preserve"> main screen</w:t>
      </w:r>
      <w:r w:rsidRPr="00357912">
        <w:rPr>
          <w:lang w:eastAsia="pt-BR"/>
        </w:rPr>
        <w:t>.</w:t>
      </w:r>
    </w:p>
    <w:p w14:paraId="13AC6B84" w14:textId="77777777" w:rsidR="002461E1" w:rsidRPr="00357912" w:rsidRDefault="002461E1" w:rsidP="002461E1">
      <w:pPr>
        <w:pStyle w:val="Heading3"/>
        <w:rPr>
          <w:lang w:eastAsia="pt-BR"/>
        </w:rPr>
      </w:pPr>
      <w:r w:rsidRPr="00357912">
        <w:rPr>
          <w:lang w:eastAsia="pt-BR"/>
        </w:rPr>
        <w:t>Level 2: Topology</w:t>
      </w:r>
    </w:p>
    <w:p w14:paraId="58A564B1" w14:textId="33CB6F24" w:rsidR="002461E1" w:rsidRPr="00357912" w:rsidRDefault="00310BFB" w:rsidP="00F5237E">
      <w:pPr>
        <w:pStyle w:val="EstiloRecuodecorpodetextoPrimeiralinha0cmDepoisde"/>
        <w:rPr>
          <w:lang w:eastAsia="pt-BR"/>
        </w:rPr>
      </w:pPr>
      <w:r w:rsidRPr="00357912">
        <mc:AlternateContent>
          <mc:Choice Requires="wps">
            <w:drawing>
              <wp:anchor distT="0" distB="0" distL="114300" distR="114300" simplePos="0" relativeHeight="251591680" behindDoc="0" locked="1" layoutInCell="1" allowOverlap="1" wp14:anchorId="73E34C50" wp14:editId="71F38A93">
                <wp:simplePos x="0" y="0"/>
                <wp:positionH relativeFrom="margin">
                  <wp:posOffset>-1905</wp:posOffset>
                </wp:positionH>
                <wp:positionV relativeFrom="paragraph">
                  <wp:posOffset>-1029335</wp:posOffset>
                </wp:positionV>
                <wp:extent cx="3041650" cy="1003935"/>
                <wp:effectExtent l="0" t="0" r="6350" b="5715"/>
                <wp:wrapSquare wrapText="bothSides"/>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1003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AF8FF2" w14:textId="77777777" w:rsidR="00735A92" w:rsidRDefault="00735A92" w:rsidP="0095796C">
                            <w:pPr>
                              <w:keepNext/>
                              <w:jc w:val="center"/>
                            </w:pPr>
                            <w:r w:rsidRPr="000E44CC">
                              <w:rPr>
                                <w:rFonts w:ascii="Calibri" w:hAnsi="Calibri"/>
                                <w:noProof/>
                              </w:rPr>
                              <w:drawing>
                                <wp:inline distT="0" distB="0" distL="0" distR="0" wp14:anchorId="23F21B02" wp14:editId="1A02E3CF">
                                  <wp:extent cx="1514475" cy="723900"/>
                                  <wp:effectExtent l="0" t="0" r="9525" b="0"/>
                                  <wp:docPr id="14"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77777777" w:rsidR="00735A92" w:rsidRPr="009D4DDE" w:rsidRDefault="00735A92" w:rsidP="0095796C">
                            <w:pPr>
                              <w:pStyle w:val="Caption"/>
                              <w:rPr>
                                <w:rFonts w:cs="Times New Roman"/>
                                <w:szCs w:val="20"/>
                                <w:lang w:eastAsia="en-US"/>
                              </w:rPr>
                            </w:pPr>
                            <w:bookmarkStart w:id="9" w:name="_Ref447911056"/>
                            <w:proofErr w:type="gramStart"/>
                            <w:r>
                              <w:t xml:space="preserve">Figure </w:t>
                            </w:r>
                            <w:fldSimple w:instr=" SEQ Figure \* ARABIC ">
                              <w:r>
                                <w:rPr>
                                  <w:noProof/>
                                </w:rPr>
                                <w:t>3</w:t>
                              </w:r>
                            </w:fldSimple>
                            <w:bookmarkEnd w:id="9"/>
                            <w:r>
                              <w:t>.</w:t>
                            </w:r>
                            <w:proofErr w:type="gramEnd"/>
                            <w:r>
                              <w:t xml:space="preserve"> </w:t>
                            </w:r>
                            <w:proofErr w:type="spellStart"/>
                            <w:r>
                              <w:t>DyeVC</w:t>
                            </w:r>
                            <w:proofErr w:type="spellEnd"/>
                            <w:r>
                              <w:t xml:space="preserve"> showing notifications in notification area</w:t>
                            </w:r>
                          </w:p>
                          <w:p w14:paraId="3AD64C7E" w14:textId="77777777" w:rsidR="00735A92" w:rsidRDefault="00735A92" w:rsidP="002461E1"/>
                          <w:p w14:paraId="4A415451" w14:textId="77777777" w:rsidR="00735A92" w:rsidRDefault="00735A9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28" type="#_x0000_t202" style="position:absolute;left:0;text-align:left;margin-left:-.1pt;margin-top:-81pt;width:239.5pt;height:79.05pt;z-index:251591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" stroked="f">
                <v:textbox>
                  <w:txbxContent>
                    <w:p w14:paraId="35AF8FF2" w14:textId="77777777" w:rsidR="00735A92" w:rsidRDefault="00735A92" w:rsidP="0095796C">
                      <w:pPr>
                        <w:keepNext/>
                        <w:jc w:val="center"/>
                      </w:pPr>
                      <w:r w:rsidRPr="000E44CC">
                        <w:rPr>
                          <w:rFonts w:ascii="Calibri" w:hAnsi="Calibri"/>
                          <w:noProof/>
                        </w:rPr>
                        <w:drawing>
                          <wp:inline distT="0" distB="0" distL="0" distR="0" wp14:anchorId="23F21B02" wp14:editId="1A02E3CF">
                            <wp:extent cx="1514475" cy="723900"/>
                            <wp:effectExtent l="0" t="0" r="9525" b="0"/>
                            <wp:docPr id="14"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77777777" w:rsidR="00735A92" w:rsidRPr="009D4DDE" w:rsidRDefault="00735A92" w:rsidP="0095796C">
                      <w:pPr>
                        <w:pStyle w:val="Caption"/>
                        <w:rPr>
                          <w:rFonts w:cs="Times New Roman"/>
                          <w:szCs w:val="20"/>
                          <w:lang w:eastAsia="en-US"/>
                        </w:rPr>
                      </w:pPr>
                      <w:bookmarkStart w:id="10" w:name="_Ref447911056"/>
                      <w:proofErr w:type="gramStart"/>
                      <w:r>
                        <w:t xml:space="preserve">Figure </w:t>
                      </w:r>
                      <w:fldSimple w:instr=" SEQ Figure \* ARABIC ">
                        <w:r>
                          <w:rPr>
                            <w:noProof/>
                          </w:rPr>
                          <w:t>3</w:t>
                        </w:r>
                      </w:fldSimple>
                      <w:bookmarkEnd w:id="10"/>
                      <w:r>
                        <w:t>.</w:t>
                      </w:r>
                      <w:proofErr w:type="gramEnd"/>
                      <w:r>
                        <w:t xml:space="preserve"> </w:t>
                      </w:r>
                      <w:proofErr w:type="spellStart"/>
                      <w:r>
                        <w:t>DyeVC</w:t>
                      </w:r>
                      <w:proofErr w:type="spellEnd"/>
                      <w:r>
                        <w:t xml:space="preserve"> showing notifications in notification area</w:t>
                      </w:r>
                    </w:p>
                    <w:p w14:paraId="3AD64C7E" w14:textId="77777777" w:rsidR="00735A92" w:rsidRDefault="00735A92" w:rsidP="002461E1"/>
                    <w:p w14:paraId="4A415451" w14:textId="77777777" w:rsidR="00735A92" w:rsidRDefault="00735A92"/>
                  </w:txbxContent>
                </v:textbox>
                <w10:wrap type="square" anchorx="margin"/>
                <w10:anchorlock/>
              </v:shape>
            </w:pict>
          </mc:Fallback>
        </mc:AlternateContent>
      </w:r>
      <w:r w:rsidR="002461E1" w:rsidRPr="00357912">
        <w:rPr>
          <w:lang w:eastAsia="pt-BR"/>
        </w:rPr>
        <w:t>Aiming at helping answering questions Q1 and Q2, we present a topology view showing all repositories for a given project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9D552B" w:rsidRPr="00357912">
        <w:t>Figure 4</w:t>
      </w:r>
      <w:r w:rsidR="00D55E06" w:rsidRPr="00357912">
        <w:rPr>
          <w:lang w:eastAsia="pt-BR"/>
        </w:rPr>
        <w:fldChar w:fldCharType="end"/>
      </w:r>
      <w:r w:rsidR="002461E1" w:rsidRPr="00357912">
        <w:rPr>
          <w:lang w:eastAsia="pt-BR"/>
        </w:rPr>
        <w:t xml:space="preserve">), where each node represents a known clone. A blue computer represents the current user clone and black computers represent other clones where </w:t>
      </w:r>
      <w:proofErr w:type="spellStart"/>
      <w:r w:rsidR="002461E1" w:rsidRPr="00357912">
        <w:rPr>
          <w:lang w:eastAsia="pt-BR"/>
        </w:rPr>
        <w:t>DyeVC</w:t>
      </w:r>
      <w:proofErr w:type="spellEnd"/>
      <w:r w:rsidR="002461E1" w:rsidRPr="00357912">
        <w:rPr>
          <w:lang w:eastAsia="pt-BR"/>
        </w:rPr>
        <w:t xml:space="preserve"> is running. Servers represent central repositories, that do not pull from nor push to any other clone, or clones where </w:t>
      </w:r>
      <w:proofErr w:type="spellStart"/>
      <w:r w:rsidR="002461E1" w:rsidRPr="00357912">
        <w:rPr>
          <w:lang w:eastAsia="pt-BR"/>
        </w:rPr>
        <w:t>DyeVC</w:t>
      </w:r>
      <w:proofErr w:type="spellEnd"/>
      <w:r w:rsidR="002461E1" w:rsidRPr="00357912">
        <w:rPr>
          <w:lang w:eastAsia="pt-BR"/>
        </w:rPr>
        <w:t xml:space="preserve"> is not running. Both kinds of nodes use the same representation because, once </w:t>
      </w:r>
      <w:proofErr w:type="spellStart"/>
      <w:r w:rsidR="002461E1" w:rsidRPr="00357912">
        <w:rPr>
          <w:lang w:eastAsia="pt-BR"/>
        </w:rPr>
        <w:t>DyeVC</w:t>
      </w:r>
      <w:proofErr w:type="spellEnd"/>
      <w:r w:rsidR="002461E1" w:rsidRPr="00357912">
        <w:rPr>
          <w:lang w:eastAsia="pt-BR"/>
        </w:rPr>
        <w:t xml:space="preserve"> is not running at a given clone, we cannot infer </w:t>
      </w:r>
      <w:r w:rsidR="00166367" w:rsidRPr="00357912">
        <w:rPr>
          <w:lang w:eastAsia="pt-BR"/>
        </w:rPr>
        <w:t xml:space="preserve">the </w:t>
      </w:r>
      <w:proofErr w:type="spellStart"/>
      <w:r w:rsidR="00166367" w:rsidRPr="00357912">
        <w:rPr>
          <w:i/>
          <w:lang w:eastAsia="pt-BR"/>
        </w:rPr>
        <w:t>pushesTo</w:t>
      </w:r>
      <w:proofErr w:type="spellEnd"/>
      <w:r w:rsidR="00166367" w:rsidRPr="00357912">
        <w:rPr>
          <w:lang w:eastAsia="pt-BR"/>
        </w:rPr>
        <w:t xml:space="preserve"> and </w:t>
      </w:r>
      <w:proofErr w:type="spellStart"/>
      <w:r w:rsidR="00166367" w:rsidRPr="00357912">
        <w:rPr>
          <w:i/>
          <w:lang w:eastAsia="pt-BR"/>
        </w:rPr>
        <w:t>pullsFrom</w:t>
      </w:r>
      <w:proofErr w:type="spellEnd"/>
      <w:r w:rsidR="00166367" w:rsidRPr="00357912">
        <w:rPr>
          <w:lang w:eastAsia="pt-BR"/>
        </w:rPr>
        <w:t xml:space="preserve"> lists, which will thus be empty</w:t>
      </w:r>
      <w:r w:rsidR="002461E1" w:rsidRPr="00357912">
        <w:rPr>
          <w:lang w:eastAsia="pt-BR"/>
        </w:rPr>
        <w:t xml:space="preserve"> as </w:t>
      </w:r>
      <w:r w:rsidR="00166367" w:rsidRPr="00357912">
        <w:rPr>
          <w:lang w:eastAsia="pt-BR"/>
        </w:rPr>
        <w:t xml:space="preserve">in </w:t>
      </w:r>
      <w:r w:rsidR="002461E1" w:rsidRPr="00357912">
        <w:rPr>
          <w:lang w:eastAsia="pt-BR"/>
        </w:rPr>
        <w:t>a server.</w:t>
      </w:r>
    </w:p>
    <w:p w14:paraId="5C14CDEA" w14:textId="3F277F03" w:rsidR="002461E1" w:rsidRPr="00357912" w:rsidRDefault="00310BFB" w:rsidP="00F5237E">
      <w:pPr>
        <w:pStyle w:val="EstiloRecuodecorpodetextoPrimeiralinha0cmDepoisde"/>
        <w:rPr>
          <w:lang w:eastAsia="pt-BR"/>
        </w:rPr>
      </w:pPr>
      <w:r w:rsidRPr="00357912">
        <mc:AlternateContent>
          <mc:Choice Requires="wps">
            <w:drawing>
              <wp:anchor distT="0" distB="0" distL="114300" distR="114300" simplePos="0" relativeHeight="251626496" behindDoc="0" locked="1" layoutInCell="1" allowOverlap="1" wp14:anchorId="271830CD" wp14:editId="6614E4A3">
                <wp:simplePos x="0" y="0"/>
                <wp:positionH relativeFrom="margin">
                  <wp:posOffset>-1988</wp:posOffset>
                </wp:positionH>
                <wp:positionV relativeFrom="paragraph">
                  <wp:posOffset>1104</wp:posOffset>
                </wp:positionV>
                <wp:extent cx="3042000" cy="2376000"/>
                <wp:effectExtent l="0" t="0" r="6350" b="5715"/>
                <wp:wrapSquare wrapText="bothSides"/>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376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DA0CF4" w14:textId="77777777" w:rsidR="00735A92" w:rsidRDefault="00735A92" w:rsidP="003E7DFF">
                            <w:pPr>
                              <w:keepNext/>
                            </w:pPr>
                            <w:r w:rsidRPr="000E44CC">
                              <w:rPr>
                                <w:rFonts w:ascii="Calibri" w:hAnsi="Calibri"/>
                                <w:noProof/>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3">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77777777" w:rsidR="00735A92" w:rsidRPr="00C6647C" w:rsidRDefault="00735A92" w:rsidP="003E7DFF">
                            <w:pPr>
                              <w:pStyle w:val="Caption"/>
                              <w:rPr>
                                <w:rFonts w:cs="Times New Roman"/>
                                <w:szCs w:val="20"/>
                              </w:rPr>
                            </w:pPr>
                            <w:bookmarkStart w:id="11" w:name="_Ref447912303"/>
                            <w:proofErr w:type="gramStart"/>
                            <w:r>
                              <w:t xml:space="preserve">Figure </w:t>
                            </w:r>
                            <w:fldSimple w:instr=" SEQ Figure \* ARABIC ">
                              <w:r>
                                <w:rPr>
                                  <w:noProof/>
                                </w:rPr>
                                <w:t>4</w:t>
                              </w:r>
                            </w:fldSimple>
                            <w:bookmarkEnd w:id="11"/>
                            <w:r>
                              <w:t>.</w:t>
                            </w:r>
                            <w:proofErr w:type="gramEnd"/>
                            <w:r>
                              <w:t xml:space="preserve"> Topology view for a given project</w:t>
                            </w:r>
                          </w:p>
                          <w:p w14:paraId="6067FCA3" w14:textId="77777777" w:rsidR="00735A92" w:rsidRDefault="00735A92" w:rsidP="003E7DFF">
                            <w:pPr>
                              <w:pStyle w:val="Caption"/>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4" o:spid="_x0000_s1029" type="#_x0000_t202" style="position:absolute;left:0;text-align:left;margin-left:-.1pt;margin-top:.1pt;width:239.55pt;height:187.1pt;z-index:251626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" stroked="f">
                <v:textbox>
                  <w:txbxContent>
                    <w:p w14:paraId="5BDA0CF4" w14:textId="77777777" w:rsidR="00735A92" w:rsidRDefault="00735A92" w:rsidP="003E7DFF">
                      <w:pPr>
                        <w:keepNext/>
                      </w:pPr>
                      <w:r w:rsidRPr="000E44CC">
                        <w:rPr>
                          <w:rFonts w:ascii="Calibri" w:hAnsi="Calibri"/>
                          <w:noProof/>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3">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77777777" w:rsidR="00735A92" w:rsidRPr="00C6647C" w:rsidRDefault="00735A92" w:rsidP="003E7DFF">
                      <w:pPr>
                        <w:pStyle w:val="Caption"/>
                        <w:rPr>
                          <w:rFonts w:cs="Times New Roman"/>
                          <w:szCs w:val="20"/>
                        </w:rPr>
                      </w:pPr>
                      <w:bookmarkStart w:id="12" w:name="_Ref447912303"/>
                      <w:proofErr w:type="gramStart"/>
                      <w:r>
                        <w:t xml:space="preserve">Figure </w:t>
                      </w:r>
                      <w:fldSimple w:instr=" SEQ Figure \* ARABIC ">
                        <w:r>
                          <w:rPr>
                            <w:noProof/>
                          </w:rPr>
                          <w:t>4</w:t>
                        </w:r>
                      </w:fldSimple>
                      <w:bookmarkEnd w:id="12"/>
                      <w:r>
                        <w:t>.</w:t>
                      </w:r>
                      <w:proofErr w:type="gramEnd"/>
                      <w:r>
                        <w:t xml:space="preserve"> Topology view for a given project</w:t>
                      </w:r>
                    </w:p>
                    <w:p w14:paraId="6067FCA3" w14:textId="77777777" w:rsidR="00735A92" w:rsidRDefault="00735A92" w:rsidP="003E7DFF">
                      <w:pPr>
                        <w:pStyle w:val="Caption"/>
                      </w:pPr>
                    </w:p>
                  </w:txbxContent>
                </v:textbox>
                <w10:wrap type="square" anchorx="margin"/>
                <w10:anchorlock/>
              </v:shape>
            </w:pict>
          </mc:Fallback>
        </mc:AlternateContent>
      </w:r>
      <w:r w:rsidR="002461E1" w:rsidRPr="00357912">
        <w:rPr>
          <w:lang w:eastAsia="pt-BR"/>
        </w:rPr>
        <w:t xml:space="preserve">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represent how many commits in tracked and non-tracked branches of the source clone are missing in the destination clone, </w:t>
      </w:r>
      <w:proofErr w:type="spellStart"/>
      <w:r w:rsidR="002461E1" w:rsidRPr="00357912">
        <w:rPr>
          <w:lang w:eastAsia="pt-BR"/>
        </w:rPr>
        <w:t>respectivelly</w:t>
      </w:r>
      <w:proofErr w:type="spellEnd"/>
      <w:r w:rsidR="002461E1" w:rsidRPr="00357912">
        <w:rPr>
          <w:lang w:eastAsia="pt-BR"/>
        </w:rPr>
        <w:t>. The edge colors are used to represent the synchron</w:t>
      </w:r>
      <w:r w:rsidR="002461E1" w:rsidRPr="00357912">
        <w:rPr>
          <w:lang w:eastAsia="pt-BR"/>
        </w:rPr>
        <w:t>i</w:t>
      </w:r>
      <w:r w:rsidR="002461E1" w:rsidRPr="00357912">
        <w:rPr>
          <w:lang w:eastAsia="pt-BR"/>
        </w:rPr>
        <w:t xml:space="preserve">zation status: green edges mean that both clones are synchronized (i.e., </w:t>
      </w:r>
      <w:r w:rsidR="00CE0AF1" w:rsidRPr="00357912">
        <w:rPr>
          <w:lang w:eastAsia="pt-BR"/>
        </w:rPr>
        <w:t xml:space="preserve">the destination clone has all commits </w:t>
      </w:r>
      <w:r w:rsidR="00625D07" w:rsidRPr="00357912">
        <w:rPr>
          <w:lang w:eastAsia="pt-BR"/>
        </w:rPr>
        <w:t>in the source clone</w:t>
      </w:r>
      <w:r w:rsidR="002461E1" w:rsidRPr="00357912">
        <w:rPr>
          <w:lang w:eastAsia="pt-BR"/>
        </w:rPr>
        <w:t xml:space="preserve">), whereas red edges mean that the pair is not synchronized and indicates the direction that is missing commits. For example, it is possible to observe in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9D552B" w:rsidRPr="00357912">
        <w:t>Figure 4</w:t>
      </w:r>
      <w:r w:rsidR="00D55E06" w:rsidRPr="00357912">
        <w:rPr>
          <w:lang w:eastAsia="pt-BR"/>
        </w:rPr>
        <w:fldChar w:fldCharType="end"/>
      </w:r>
      <w:r w:rsidR="002461E1" w:rsidRPr="00357912">
        <w:rPr>
          <w:lang w:eastAsia="pt-BR"/>
        </w:rPr>
        <w:t xml:space="preserve"> that the current user clone (blue computer) is hosted at </w:t>
      </w:r>
      <w:proofErr w:type="spellStart"/>
      <w:r w:rsidR="002461E1" w:rsidRPr="00357912">
        <w:rPr>
          <w:i/>
          <w:lang w:eastAsia="pt-BR"/>
        </w:rPr>
        <w:t>cmcdell</w:t>
      </w:r>
      <w:proofErr w:type="spellEnd"/>
      <w:r w:rsidR="002461E1" w:rsidRPr="00357912">
        <w:rPr>
          <w:lang w:eastAsia="pt-BR"/>
        </w:rPr>
        <w:t xml:space="preserve"> and is named </w:t>
      </w:r>
      <w:proofErr w:type="spellStart"/>
      <w:r w:rsidR="002461E1" w:rsidRPr="00357912">
        <w:rPr>
          <w:lang w:eastAsia="pt-BR"/>
        </w:rPr>
        <w:t>dyevc</w:t>
      </w:r>
      <w:proofErr w:type="spellEnd"/>
      <w:r w:rsidR="002461E1" w:rsidRPr="00357912">
        <w:rPr>
          <w:lang w:eastAsia="pt-BR"/>
        </w:rPr>
        <w:t xml:space="preserve">. This clone pulls from </w:t>
      </w:r>
      <w:r w:rsidR="002461E1" w:rsidRPr="00357912">
        <w:rPr>
          <w:i/>
          <w:lang w:eastAsia="pt-BR"/>
        </w:rPr>
        <w:t>gems-</w:t>
      </w:r>
      <w:proofErr w:type="spellStart"/>
      <w:r w:rsidR="002461E1" w:rsidRPr="00357912">
        <w:rPr>
          <w:i/>
          <w:lang w:eastAsia="pt-BR"/>
        </w:rPr>
        <w:t>uff</w:t>
      </w:r>
      <w:proofErr w:type="spellEnd"/>
      <w:r w:rsidR="002461E1" w:rsidRPr="00357912">
        <w:rPr>
          <w:i/>
          <w:lang w:eastAsia="pt-BR"/>
        </w:rPr>
        <w:t>/</w:t>
      </w:r>
      <w:proofErr w:type="spellStart"/>
      <w:r w:rsidR="002461E1" w:rsidRPr="00357912">
        <w:rPr>
          <w:i/>
          <w:lang w:eastAsia="pt-BR"/>
        </w:rPr>
        <w:t>dyevc</w:t>
      </w:r>
      <w:proofErr w:type="spellEnd"/>
      <w:r w:rsidR="002461E1" w:rsidRPr="00357912">
        <w:rPr>
          <w:lang w:eastAsia="pt-BR"/>
        </w:rPr>
        <w:t>, which is located at github.com, and there are four tracked commits ready to be pulled. It also pushes to the same peer, having five tracked commits ready to be pushed.</w:t>
      </w:r>
    </w:p>
    <w:p w14:paraId="252C6E44" w14:textId="77777777" w:rsidR="0095796C" w:rsidRPr="00357912" w:rsidRDefault="0095796C" w:rsidP="0095796C">
      <w:pPr>
        <w:pStyle w:val="Heading3"/>
        <w:rPr>
          <w:lang w:eastAsia="pt-BR"/>
        </w:rPr>
      </w:pPr>
      <w:r w:rsidRPr="00357912">
        <w:rPr>
          <w:lang w:eastAsia="pt-BR"/>
        </w:rPr>
        <w:t>Level3: Tracked branches</w:t>
      </w:r>
    </w:p>
    <w:p w14:paraId="348EDB87" w14:textId="214E2E0A" w:rsidR="0095796C" w:rsidRPr="00357912" w:rsidRDefault="00742963" w:rsidP="00F5237E">
      <w:pPr>
        <w:pStyle w:val="EstiloRecuodecorpodetextoPrimeiralinha0cmDepoisde"/>
        <w:rPr>
          <w:lang w:eastAsia="pt-BR"/>
        </w:rPr>
      </w:pPr>
      <w:r w:rsidRPr="00357912">
        <mc:AlternateContent>
          <mc:Choice Requires="wps">
            <w:drawing>
              <wp:anchor distT="0" distB="0" distL="114300" distR="114300" simplePos="0" relativeHeight="251645952" behindDoc="0" locked="1" layoutInCell="1" allowOverlap="1" wp14:anchorId="4A943BF2" wp14:editId="7B1D58F9">
                <wp:simplePos x="0" y="0"/>
                <wp:positionH relativeFrom="margin">
                  <wp:align>right</wp:align>
                </wp:positionH>
                <wp:positionV relativeFrom="margin">
                  <wp:align>top</wp:align>
                </wp:positionV>
                <wp:extent cx="3045460" cy="1821180"/>
                <wp:effectExtent l="0" t="0" r="2540" b="7620"/>
                <wp:wrapSquare wrapText="bothSides"/>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460" cy="1821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641FC7" w14:textId="77777777" w:rsidR="00735A92" w:rsidRDefault="00735A92" w:rsidP="00B21930">
                            <w:pPr>
                              <w:keepNext/>
                            </w:pPr>
                            <w:r w:rsidRPr="000E44CC">
                              <w:rPr>
                                <w:rFonts w:ascii="Calibri" w:hAnsi="Calibri"/>
                                <w:noProof/>
                              </w:rPr>
                              <w:drawing>
                                <wp:inline distT="0" distB="0" distL="0" distR="0" wp14:anchorId="4CF20F60" wp14:editId="7D44BE9F">
                                  <wp:extent cx="3152775" cy="1619250"/>
                                  <wp:effectExtent l="0" t="0" r="9525" b="0"/>
                                  <wp:docPr id="13"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4">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77777777" w:rsidR="00735A92" w:rsidRPr="00BF6153" w:rsidRDefault="00735A92" w:rsidP="00B21930">
                            <w:pPr>
                              <w:pStyle w:val="Caption"/>
                              <w:rPr>
                                <w:rFonts w:cs="Times New Roman"/>
                                <w:noProof/>
                                <w:szCs w:val="20"/>
                              </w:rPr>
                            </w:pPr>
                            <w:bookmarkStart w:id="13" w:name="_Ref447912439"/>
                            <w:proofErr w:type="gramStart"/>
                            <w:r>
                              <w:t xml:space="preserve">Figure </w:t>
                            </w:r>
                            <w:fldSimple w:instr=" SEQ Figure \* ARABIC ">
                              <w:r>
                                <w:rPr>
                                  <w:noProof/>
                                </w:rPr>
                                <w:t>5</w:t>
                              </w:r>
                            </w:fldSimple>
                            <w:bookmarkEnd w:id="13"/>
                            <w:r>
                              <w:t>.</w:t>
                            </w:r>
                            <w:proofErr w:type="gramEnd"/>
                            <w:r>
                              <w:t xml:space="preserve"> </w:t>
                            </w:r>
                            <w:proofErr w:type="spellStart"/>
                            <w:r>
                              <w:t>DyeVC</w:t>
                            </w:r>
                            <w:proofErr w:type="spellEnd"/>
                            <w:r>
                              <w:t xml:space="preserve"> main screen</w:t>
                            </w:r>
                          </w:p>
                          <w:p w14:paraId="0BACD710" w14:textId="77777777" w:rsidR="00735A92" w:rsidRDefault="00735A92" w:rsidP="00B21930"/>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left:0;text-align:left;margin-left:188.6pt;margin-top:0;width:239.8pt;height:143.4pt;z-index:25164595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" stroked="f">
                <v:textbox inset="0,0,0,0">
                  <w:txbxContent>
                    <w:p w14:paraId="7C641FC7" w14:textId="77777777" w:rsidR="00735A92" w:rsidRDefault="00735A92" w:rsidP="00B21930">
                      <w:pPr>
                        <w:keepNext/>
                      </w:pPr>
                      <w:r w:rsidRPr="000E44CC">
                        <w:rPr>
                          <w:rFonts w:ascii="Calibri" w:hAnsi="Calibri"/>
                          <w:noProof/>
                        </w:rPr>
                        <w:drawing>
                          <wp:inline distT="0" distB="0" distL="0" distR="0" wp14:anchorId="4CF20F60" wp14:editId="7D44BE9F">
                            <wp:extent cx="3152775" cy="1619250"/>
                            <wp:effectExtent l="0" t="0" r="9525" b="0"/>
                            <wp:docPr id="13"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4">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77777777" w:rsidR="00735A92" w:rsidRPr="00BF6153" w:rsidRDefault="00735A92" w:rsidP="00B21930">
                      <w:pPr>
                        <w:pStyle w:val="Caption"/>
                        <w:rPr>
                          <w:rFonts w:cs="Times New Roman"/>
                          <w:noProof/>
                          <w:szCs w:val="20"/>
                        </w:rPr>
                      </w:pPr>
                      <w:bookmarkStart w:id="14" w:name="_Ref447912439"/>
                      <w:proofErr w:type="gramStart"/>
                      <w:r>
                        <w:t xml:space="preserve">Figure </w:t>
                      </w:r>
                      <w:fldSimple w:instr=" SEQ Figure \* ARABIC ">
                        <w:r>
                          <w:rPr>
                            <w:noProof/>
                          </w:rPr>
                          <w:t>5</w:t>
                        </w:r>
                      </w:fldSimple>
                      <w:bookmarkEnd w:id="14"/>
                      <w:r>
                        <w:t>.</w:t>
                      </w:r>
                      <w:proofErr w:type="gramEnd"/>
                      <w:r>
                        <w:t xml:space="preserve"> </w:t>
                      </w:r>
                      <w:proofErr w:type="spellStart"/>
                      <w:r>
                        <w:t>DyeVC</w:t>
                      </w:r>
                      <w:proofErr w:type="spellEnd"/>
                      <w:r>
                        <w:t xml:space="preserve"> main screen</w:t>
                      </w:r>
                    </w:p>
                    <w:p w14:paraId="0BACD710" w14:textId="77777777" w:rsidR="00735A92" w:rsidRDefault="00735A92" w:rsidP="00B21930"/>
                  </w:txbxContent>
                </v:textbox>
                <w10:wrap type="square" anchorx="margin" anchory="margin"/>
                <w10:anchorlock/>
              </v:shape>
            </w:pict>
          </mc:Fallback>
        </mc:AlternateContent>
      </w:r>
      <w:r w:rsidR="0095796C" w:rsidRPr="00357912">
        <w:rPr>
          <w:lang w:eastAsia="pt-BR"/>
        </w:rPr>
        <w:t xml:space="preserve">Aiming at answering question Q3, </w:t>
      </w:r>
      <w:proofErr w:type="spellStart"/>
      <w:r w:rsidR="0095796C" w:rsidRPr="00357912">
        <w:rPr>
          <w:lang w:eastAsia="pt-BR"/>
        </w:rPr>
        <w:t>DyeVC’s</w:t>
      </w:r>
      <w:proofErr w:type="spellEnd"/>
      <w:r w:rsidR="0095796C" w:rsidRPr="00357912">
        <w:rPr>
          <w:lang w:eastAsia="pt-BR"/>
        </w:rPr>
        <w:t xml:space="preserve"> main screen (see</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9D552B" w:rsidRPr="00357912">
        <w:t>Figure 5</w:t>
      </w:r>
      <w:r w:rsidR="008D1BC6" w:rsidRPr="00357912">
        <w:rPr>
          <w:lang w:eastAsia="pt-BR"/>
        </w:rPr>
        <w:fldChar w:fldCharType="end"/>
      </w:r>
      <w:r w:rsidR="0095796C" w:rsidRPr="00357912">
        <w:rPr>
          <w:lang w:eastAsia="pt-BR"/>
        </w:rPr>
        <w:t>) shows Level 3 information, allowing one to depict the status of each tracked branch of registered repositories regarding their peers. This information is complemented with that of Level 4, shown in the next section.</w:t>
      </w:r>
    </w:p>
    <w:p w14:paraId="6788A60E" w14:textId="174715B9" w:rsidR="0095796C" w:rsidRPr="00357912" w:rsidRDefault="0095796C" w:rsidP="00F5237E">
      <w:pPr>
        <w:pStyle w:val="EstiloRecuodecorpodetextoPrimeiralinha0cmDepoisde"/>
        <w:rPr>
          <w:lang w:eastAsia="pt-BR"/>
        </w:rPr>
      </w:pPr>
      <w:r w:rsidRPr="00357912">
        <w:rPr>
          <w:lang w:eastAsia="pt-BR"/>
        </w:rPr>
        <w:t xml:space="preserve">The status evaluation considers the existing commits in each repository individually. Due to the nature of </w:t>
      </w:r>
      <w:proofErr w:type="spellStart"/>
      <w:r w:rsidRPr="00357912">
        <w:rPr>
          <w:lang w:eastAsia="pt-BR"/>
        </w:rPr>
        <w:t>DVCS</w:t>
      </w:r>
      <w:proofErr w:type="spellEnd"/>
      <w:r w:rsidRPr="00357912">
        <w:rPr>
          <w:lang w:eastAsia="pt-BR"/>
        </w:rPr>
        <w:t>, old data is almost never deleted and commits are cumulative. Thus, if co</w:t>
      </w:r>
      <w:r w:rsidRPr="00357912">
        <w:rPr>
          <w:lang w:eastAsia="pt-BR"/>
        </w:rPr>
        <w:t>m</w:t>
      </w:r>
      <w:r w:rsidRPr="00357912">
        <w:rPr>
          <w:lang w:eastAsia="pt-BR"/>
        </w:rPr>
        <w:t xml:space="preserve">mit </w:t>
      </w:r>
      <w:r w:rsidRPr="00357912">
        <w:rPr>
          <w:i/>
          <w:lang w:eastAsia="pt-BR"/>
        </w:rPr>
        <w:t>N</w:t>
      </w:r>
      <w:r w:rsidRPr="00357912">
        <w:rPr>
          <w:lang w:eastAsia="pt-BR"/>
        </w:rPr>
        <w:t xml:space="preserve"> is created over commit </w:t>
      </w:r>
      <w:r w:rsidRPr="00357912">
        <w:rPr>
          <w:i/>
          <w:lang w:eastAsia="pt-BR"/>
        </w:rPr>
        <w:t>N – 1</w:t>
      </w:r>
      <w:r w:rsidRPr="00357912">
        <w:rPr>
          <w:lang w:eastAsia="pt-BR"/>
        </w:rPr>
        <w:t xml:space="preserve">, the existence of commit </w:t>
      </w:r>
      <w:r w:rsidRPr="00357912">
        <w:rPr>
          <w:i/>
          <w:lang w:eastAsia="pt-BR"/>
        </w:rPr>
        <w:t>N</w:t>
      </w:r>
      <w:r w:rsidRPr="00357912">
        <w:rPr>
          <w:lang w:eastAsia="pt-BR"/>
        </w:rPr>
        <w:t xml:space="preserve"> in a given repository implies that commit </w:t>
      </w:r>
      <w:r w:rsidRPr="00357912">
        <w:rPr>
          <w:i/>
          <w:lang w:eastAsia="pt-BR"/>
        </w:rPr>
        <w:t>N – 1</w:t>
      </w:r>
      <w:r w:rsidRPr="00357912">
        <w:rPr>
          <w:lang w:eastAsia="pt-BR"/>
        </w:rPr>
        <w:t xml:space="preserve"> also exists in the repository. This way, by using set theory it is possible to subtract the set of commits in the local repository from the set of commits in its peers, resulting in the set of commits not pulled yet. In this case, local repository will be </w:t>
      </w:r>
      <w:r w:rsidRPr="00357912">
        <w:rPr>
          <w:i/>
          <w:lang w:eastAsia="pt-BR"/>
        </w:rPr>
        <w:t>behind</w:t>
      </w:r>
      <w:r w:rsidRPr="00357912">
        <w:rPr>
          <w:lang w:eastAsia="pt-BR"/>
        </w:rPr>
        <w:t xml:space="preserve"> its peers (arrow down in</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9D552B" w:rsidRPr="00357912">
        <w:t>Figure 5</w:t>
      </w:r>
      <w:r w:rsidR="008D1BC6" w:rsidRPr="00357912">
        <w:rPr>
          <w:lang w:eastAsia="pt-BR"/>
        </w:rPr>
        <w:fldChar w:fldCharType="end"/>
      </w:r>
      <w:r w:rsidRPr="00357912">
        <w:rPr>
          <w:lang w:eastAsia="pt-BR"/>
        </w:rPr>
        <w:t>). Conversely, subtracting the sets in the inverse order will result in the set of commits not pushed yet, meaning that local repository is ahead its peers (arrow up). When both sets are em</w:t>
      </w:r>
      <w:r w:rsidRPr="00357912">
        <w:rPr>
          <w:lang w:eastAsia="pt-BR"/>
        </w:rPr>
        <w:t>p</w:t>
      </w:r>
      <w:r w:rsidRPr="00357912">
        <w:rPr>
          <w:lang w:eastAsia="pt-BR"/>
        </w:rPr>
        <w:t>ty, local repository is synchronized (green checkmark in</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9D552B" w:rsidRPr="00357912">
        <w:t>Figure 5</w:t>
      </w:r>
      <w:r w:rsidR="008D1BC6" w:rsidRPr="00357912">
        <w:rPr>
          <w:lang w:eastAsia="pt-BR"/>
        </w:rPr>
        <w:fldChar w:fldCharType="end"/>
      </w:r>
      <w:r w:rsidRPr="00357912">
        <w:rPr>
          <w:lang w:eastAsia="pt-BR"/>
        </w:rPr>
        <w:t>) and when both sets have elements, it is both ahead and behind its peer (arrow up and down in</w:t>
      </w:r>
      <w:r w:rsidR="008D1BC6" w:rsidRPr="00357912">
        <w:rPr>
          <w:lang w:eastAsia="pt-BR"/>
        </w:rPr>
        <w:t xml:space="preserve"> </w:t>
      </w:r>
      <w:r w:rsidR="008D1BC6" w:rsidRPr="00357912">
        <w:rPr>
          <w:lang w:eastAsia="pt-BR"/>
        </w:rPr>
        <w:fldChar w:fldCharType="begin"/>
      </w:r>
      <w:r w:rsidR="008D1BC6" w:rsidRPr="00357912">
        <w:rPr>
          <w:lang w:eastAsia="pt-BR"/>
        </w:rPr>
        <w:instrText xml:space="preserve"> REF _Ref447912439 \h </w:instrText>
      </w:r>
      <w:r w:rsidR="008D1BC6" w:rsidRPr="00357912">
        <w:rPr>
          <w:lang w:eastAsia="pt-BR"/>
        </w:rPr>
      </w:r>
      <w:r w:rsidR="008D1BC6" w:rsidRPr="00357912">
        <w:rPr>
          <w:lang w:eastAsia="pt-BR"/>
        </w:rPr>
        <w:fldChar w:fldCharType="separate"/>
      </w:r>
      <w:r w:rsidR="009D552B" w:rsidRPr="00357912">
        <w:t>Figure 5</w:t>
      </w:r>
      <w:r w:rsidR="008D1BC6" w:rsidRPr="00357912">
        <w:rPr>
          <w:lang w:eastAsia="pt-BR"/>
        </w:rPr>
        <w:fldChar w:fldCharType="end"/>
      </w:r>
      <w:r w:rsidRPr="00357912">
        <w:rPr>
          <w:lang w:eastAsia="pt-BR"/>
        </w:rPr>
        <w:t>).</w:t>
      </w:r>
    </w:p>
    <w:p w14:paraId="00574307" w14:textId="1E385424" w:rsidR="003E7DFF" w:rsidRPr="00357912" w:rsidRDefault="00310BFB" w:rsidP="00F5237E">
      <w:pPr>
        <w:pStyle w:val="EstiloRecuodecorpodetextoPrimeiralinha0cmDepoisde"/>
        <w:rPr>
          <w:lang w:eastAsia="pt-BR"/>
        </w:rPr>
      </w:pPr>
      <w:r w:rsidRPr="00357912">
        <mc:AlternateContent>
          <mc:Choice Requires="wps">
            <w:drawing>
              <wp:anchor distT="0" distB="0" distL="114300" distR="114300" simplePos="0" relativeHeight="251667456" behindDoc="0" locked="1" layoutInCell="1" allowOverlap="0" wp14:anchorId="30B25A1E" wp14:editId="78FB637C">
                <wp:simplePos x="0" y="0"/>
                <wp:positionH relativeFrom="margin">
                  <wp:posOffset>3366135</wp:posOffset>
                </wp:positionH>
                <wp:positionV relativeFrom="margin">
                  <wp:posOffset>6442075</wp:posOffset>
                </wp:positionV>
                <wp:extent cx="3041650" cy="532765"/>
                <wp:effectExtent l="0" t="0" r="6350" b="635"/>
                <wp:wrapSquare wrapText="bothSides"/>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5327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C03DE1" w14:textId="77777777" w:rsidR="00735A92" w:rsidRDefault="00735A92" w:rsidP="00147157">
                            <w:pPr>
                              <w:pStyle w:val="Caption"/>
                            </w:pPr>
                            <w:bookmarkStart w:id="15" w:name="_Ref447913380"/>
                            <w:proofErr w:type="gramStart"/>
                            <w:r>
                              <w:t xml:space="preserve">Table </w:t>
                            </w:r>
                            <w:proofErr w:type="gramEnd"/>
                            <w:r>
                              <w:fldChar w:fldCharType="begin"/>
                            </w:r>
                            <w:r>
                              <w:instrText xml:space="preserve"> SEQ Table \* ARABIC </w:instrText>
                            </w:r>
                            <w:r>
                              <w:fldChar w:fldCharType="separate"/>
                            </w:r>
                            <w:r>
                              <w:rPr>
                                <w:noProof/>
                              </w:rPr>
                              <w:t>1</w:t>
                            </w:r>
                            <w:r>
                              <w:rPr>
                                <w:noProof/>
                              </w:rPr>
                              <w:fldChar w:fldCharType="end"/>
                            </w:r>
                            <w:bookmarkEnd w:id="15"/>
                            <w:proofErr w:type="gramStart"/>
                            <w:r>
                              <w:t>.</w:t>
                            </w:r>
                            <w:proofErr w:type="gramEnd"/>
                            <w:r>
                              <w:t xml:space="preserve"> Existing Commits in Each Repositor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17"/>
                              <w:gridCol w:w="790"/>
                              <w:gridCol w:w="603"/>
                              <w:gridCol w:w="541"/>
                              <w:gridCol w:w="986"/>
                              <w:gridCol w:w="479"/>
                            </w:tblGrid>
                            <w:tr w:rsidR="00735A92" w14:paraId="3AF757A9" w14:textId="77777777" w:rsidTr="00E742F2">
                              <w:trPr>
                                <w:tblHeader/>
                                <w:jc w:val="center"/>
                              </w:trPr>
                              <w:tc>
                                <w:tcPr>
                                  <w:tcW w:w="0" w:type="auto"/>
                                  <w:tcMar>
                                    <w:left w:w="57" w:type="dxa"/>
                                    <w:right w:w="57" w:type="dxa"/>
                                  </w:tcMar>
                                  <w:vAlign w:val="center"/>
                                  <w:hideMark/>
                                </w:tcPr>
                                <w:p w14:paraId="75129B54" w14:textId="77777777" w:rsidR="00735A92" w:rsidRPr="003A4647" w:rsidRDefault="00735A92">
                                  <w:pPr>
                                    <w:pStyle w:val="tablecolhead"/>
                                    <w:rPr>
                                      <w:i/>
                                    </w:rPr>
                                  </w:pPr>
                                  <w:r w:rsidRPr="003A4647">
                                    <w:rPr>
                                      <w:i/>
                                    </w:rPr>
                                    <w:t>Repository</w:t>
                                  </w:r>
                                </w:p>
                              </w:tc>
                              <w:tc>
                                <w:tcPr>
                                  <w:tcW w:w="0" w:type="auto"/>
                                  <w:tcMar>
                                    <w:left w:w="57" w:type="dxa"/>
                                    <w:right w:w="57" w:type="dxa"/>
                                  </w:tcMar>
                                  <w:vAlign w:val="center"/>
                                  <w:hideMark/>
                                </w:tcPr>
                                <w:p w14:paraId="65DDE75D" w14:textId="77777777" w:rsidR="00735A92" w:rsidRPr="003A4647" w:rsidRDefault="00735A92">
                                  <w:pPr>
                                    <w:pStyle w:val="tablecolhead"/>
                                    <w:rPr>
                                      <w:i/>
                                    </w:rPr>
                                  </w:pPr>
                                  <w:r w:rsidRPr="003A4647">
                                    <w:rPr>
                                      <w:i/>
                                    </w:rPr>
                                    <w:t>Wolve</w:t>
                                  </w:r>
                                  <w:r w:rsidRPr="003A4647">
                                    <w:rPr>
                                      <w:i/>
                                    </w:rPr>
                                    <w:t>r</w:t>
                                  </w:r>
                                  <w:r w:rsidRPr="003A4647">
                                    <w:rPr>
                                      <w:i/>
                                    </w:rPr>
                                    <w:t>ine</w:t>
                                  </w:r>
                                </w:p>
                              </w:tc>
                              <w:tc>
                                <w:tcPr>
                                  <w:tcW w:w="0" w:type="auto"/>
                                  <w:tcMar>
                                    <w:left w:w="57" w:type="dxa"/>
                                    <w:right w:w="57" w:type="dxa"/>
                                  </w:tcMar>
                                  <w:vAlign w:val="center"/>
                                  <w:hideMark/>
                                </w:tcPr>
                                <w:p w14:paraId="0D01D2C0" w14:textId="77777777" w:rsidR="00735A92" w:rsidRPr="003A4647" w:rsidRDefault="00735A92">
                                  <w:pPr>
                                    <w:pStyle w:val="tablecolhead"/>
                                    <w:rPr>
                                      <w:i/>
                                    </w:rPr>
                                  </w:pPr>
                                  <w:r w:rsidRPr="003A4647">
                                    <w:rPr>
                                      <w:i/>
                                    </w:rPr>
                                    <w:t>Gambit</w:t>
                                  </w:r>
                                </w:p>
                              </w:tc>
                              <w:tc>
                                <w:tcPr>
                                  <w:tcW w:w="0" w:type="auto"/>
                                  <w:tcMar>
                                    <w:left w:w="57" w:type="dxa"/>
                                    <w:right w:w="57" w:type="dxa"/>
                                  </w:tcMar>
                                  <w:vAlign w:val="center"/>
                                  <w:hideMark/>
                                </w:tcPr>
                                <w:p w14:paraId="19FEBBCF" w14:textId="77777777" w:rsidR="00735A92" w:rsidRPr="003A4647" w:rsidRDefault="00735A92">
                                  <w:pPr>
                                    <w:pStyle w:val="tablecolhead"/>
                                    <w:rPr>
                                      <w:i/>
                                    </w:rPr>
                                  </w:pPr>
                                  <w:r w:rsidRPr="003A4647">
                                    <w:rPr>
                                      <w:i/>
                                    </w:rPr>
                                    <w:t>Rogue</w:t>
                                  </w:r>
                                </w:p>
                              </w:tc>
                              <w:tc>
                                <w:tcPr>
                                  <w:tcW w:w="0" w:type="auto"/>
                                  <w:tcMar>
                                    <w:left w:w="57" w:type="dxa"/>
                                    <w:right w:w="57" w:type="dxa"/>
                                  </w:tcMar>
                                  <w:vAlign w:val="center"/>
                                  <w:hideMark/>
                                </w:tcPr>
                                <w:p w14:paraId="5C77C68B" w14:textId="77777777" w:rsidR="00735A92" w:rsidRPr="003A4647" w:rsidRDefault="00735A92">
                                  <w:pPr>
                                    <w:pStyle w:val="tablecolhead"/>
                                    <w:rPr>
                                      <w:i/>
                                    </w:rPr>
                                  </w:pPr>
                                  <w:proofErr w:type="spellStart"/>
                                  <w:r w:rsidRPr="003A4647">
                                    <w:rPr>
                                      <w:i/>
                                    </w:rPr>
                                    <w:t>Nightcrawler</w:t>
                                  </w:r>
                                  <w:proofErr w:type="spellEnd"/>
                                </w:p>
                              </w:tc>
                              <w:tc>
                                <w:tcPr>
                                  <w:tcW w:w="0" w:type="auto"/>
                                  <w:tcMar>
                                    <w:left w:w="57" w:type="dxa"/>
                                    <w:right w:w="57" w:type="dxa"/>
                                  </w:tcMar>
                                  <w:vAlign w:val="center"/>
                                  <w:hideMark/>
                                </w:tcPr>
                                <w:p w14:paraId="7A08B43C" w14:textId="77777777" w:rsidR="00735A92" w:rsidRPr="003A4647" w:rsidRDefault="00735A92">
                                  <w:pPr>
                                    <w:pStyle w:val="tablecolhead"/>
                                    <w:rPr>
                                      <w:i/>
                                    </w:rPr>
                                  </w:pPr>
                                  <w:r w:rsidRPr="003A4647">
                                    <w:rPr>
                                      <w:i/>
                                    </w:rPr>
                                    <w:t>Beast</w:t>
                                  </w:r>
                                </w:p>
                              </w:tc>
                            </w:tr>
                            <w:tr w:rsidR="00735A92" w14:paraId="0F6CD01F" w14:textId="77777777" w:rsidTr="00E742F2">
                              <w:trPr>
                                <w:jc w:val="center"/>
                              </w:trPr>
                              <w:tc>
                                <w:tcPr>
                                  <w:tcW w:w="0" w:type="auto"/>
                                  <w:tcMar>
                                    <w:left w:w="57" w:type="dxa"/>
                                    <w:right w:w="57" w:type="dxa"/>
                                  </w:tcMar>
                                  <w:vAlign w:val="center"/>
                                  <w:hideMark/>
                                </w:tcPr>
                                <w:p w14:paraId="3DEABD98" w14:textId="77777777" w:rsidR="00735A92" w:rsidRDefault="00735A92">
                                  <w:pPr>
                                    <w:pStyle w:val="tablecopy"/>
                                  </w:pPr>
                                  <w:r>
                                    <w:t>Commits</w:t>
                                  </w:r>
                                </w:p>
                              </w:tc>
                              <w:tc>
                                <w:tcPr>
                                  <w:tcW w:w="0" w:type="auto"/>
                                  <w:tcMar>
                                    <w:left w:w="57" w:type="dxa"/>
                                    <w:right w:w="57" w:type="dxa"/>
                                  </w:tcMar>
                                  <w:vAlign w:val="center"/>
                                  <w:hideMark/>
                                </w:tcPr>
                                <w:p w14:paraId="717849D5" w14:textId="77777777" w:rsidR="00735A92" w:rsidRDefault="00735A92">
                                  <w:pPr>
                                    <w:pStyle w:val="tablecopy"/>
                                    <w:jc w:val="center"/>
                                  </w:pPr>
                                  <w:r>
                                    <w:t>10; 11</w:t>
                                  </w:r>
                                </w:p>
                              </w:tc>
                              <w:tc>
                                <w:tcPr>
                                  <w:tcW w:w="0" w:type="auto"/>
                                  <w:tcMar>
                                    <w:left w:w="57" w:type="dxa"/>
                                    <w:right w:w="57" w:type="dxa"/>
                                  </w:tcMar>
                                  <w:vAlign w:val="center"/>
                                  <w:hideMark/>
                                </w:tcPr>
                                <w:p w14:paraId="2EB55383" w14:textId="77777777" w:rsidR="00735A92" w:rsidRDefault="00735A92">
                                  <w:pPr>
                                    <w:pStyle w:val="tablecopy"/>
                                    <w:jc w:val="center"/>
                                  </w:pPr>
                                  <w:r>
                                    <w:t>10; 11</w:t>
                                  </w:r>
                                </w:p>
                              </w:tc>
                              <w:tc>
                                <w:tcPr>
                                  <w:tcW w:w="0" w:type="auto"/>
                                  <w:tcMar>
                                    <w:left w:w="57" w:type="dxa"/>
                                    <w:right w:w="57" w:type="dxa"/>
                                  </w:tcMar>
                                  <w:vAlign w:val="center"/>
                                  <w:hideMark/>
                                </w:tcPr>
                                <w:p w14:paraId="7D51880D" w14:textId="77777777" w:rsidR="00735A92" w:rsidRDefault="00735A92">
                                  <w:pPr>
                                    <w:pStyle w:val="tablecopy"/>
                                    <w:jc w:val="center"/>
                                  </w:pPr>
                                  <w:r>
                                    <w:t>10; 12</w:t>
                                  </w:r>
                                </w:p>
                              </w:tc>
                              <w:tc>
                                <w:tcPr>
                                  <w:tcW w:w="0" w:type="auto"/>
                                  <w:tcMar>
                                    <w:left w:w="57" w:type="dxa"/>
                                    <w:right w:w="57" w:type="dxa"/>
                                  </w:tcMar>
                                  <w:vAlign w:val="center"/>
                                  <w:hideMark/>
                                </w:tcPr>
                                <w:p w14:paraId="3BDD5528" w14:textId="77777777" w:rsidR="00735A92" w:rsidRDefault="00735A92">
                                  <w:pPr>
                                    <w:pStyle w:val="tablecopy"/>
                                    <w:jc w:val="center"/>
                                  </w:pPr>
                                  <w:r>
                                    <w:t>10; 11; 13</w:t>
                                  </w:r>
                                </w:p>
                              </w:tc>
                              <w:tc>
                                <w:tcPr>
                                  <w:tcW w:w="0" w:type="auto"/>
                                  <w:tcMar>
                                    <w:left w:w="57" w:type="dxa"/>
                                    <w:right w:w="57" w:type="dxa"/>
                                  </w:tcMar>
                                  <w:vAlign w:val="center"/>
                                  <w:hideMark/>
                                </w:tcPr>
                                <w:p w14:paraId="3518B1E1" w14:textId="77777777" w:rsidR="00735A92" w:rsidRDefault="00735A92">
                                  <w:pPr>
                                    <w:pStyle w:val="tablecopy"/>
                                    <w:jc w:val="center"/>
                                  </w:pPr>
                                  <w:r>
                                    <w:t>10</w:t>
                                  </w:r>
                                </w:p>
                              </w:tc>
                            </w:tr>
                          </w:tbl>
                          <w:p w14:paraId="5C78DE65" w14:textId="77777777" w:rsidR="00735A92" w:rsidRDefault="00735A92" w:rsidP="00147157"/>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3" o:spid="_x0000_s1031" type="#_x0000_t202" style="position:absolute;left:0;text-align:left;margin-left:265.05pt;margin-top:507.25pt;width:239.5pt;height:41.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" o:allowoverlap="f" stroked="f">
                <v:textbox inset="0,0,0,0">
                  <w:txbxContent>
                    <w:p w14:paraId="07C03DE1" w14:textId="77777777" w:rsidR="00735A92" w:rsidRDefault="00735A92" w:rsidP="00147157">
                      <w:pPr>
                        <w:pStyle w:val="Caption"/>
                      </w:pPr>
                      <w:bookmarkStart w:id="16" w:name="_Ref447913380"/>
                      <w:proofErr w:type="gramStart"/>
                      <w:r>
                        <w:t xml:space="preserve">Table </w:t>
                      </w:r>
                      <w:proofErr w:type="gramEnd"/>
                      <w:r>
                        <w:fldChar w:fldCharType="begin"/>
                      </w:r>
                      <w:r>
                        <w:instrText xml:space="preserve"> SEQ Table \* ARABIC </w:instrText>
                      </w:r>
                      <w:r>
                        <w:fldChar w:fldCharType="separate"/>
                      </w:r>
                      <w:r>
                        <w:rPr>
                          <w:noProof/>
                        </w:rPr>
                        <w:t>1</w:t>
                      </w:r>
                      <w:r>
                        <w:rPr>
                          <w:noProof/>
                        </w:rPr>
                        <w:fldChar w:fldCharType="end"/>
                      </w:r>
                      <w:bookmarkEnd w:id="16"/>
                      <w:proofErr w:type="gramStart"/>
                      <w:r>
                        <w:t>.</w:t>
                      </w:r>
                      <w:proofErr w:type="gramEnd"/>
                      <w:r>
                        <w:t xml:space="preserve"> Existing Commits in Each Repository</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17"/>
                        <w:gridCol w:w="790"/>
                        <w:gridCol w:w="603"/>
                        <w:gridCol w:w="541"/>
                        <w:gridCol w:w="986"/>
                        <w:gridCol w:w="479"/>
                      </w:tblGrid>
                      <w:tr w:rsidR="00735A92" w14:paraId="3AF757A9" w14:textId="77777777" w:rsidTr="00E742F2">
                        <w:trPr>
                          <w:tblHeader/>
                          <w:jc w:val="center"/>
                        </w:trPr>
                        <w:tc>
                          <w:tcPr>
                            <w:tcW w:w="0" w:type="auto"/>
                            <w:tcMar>
                              <w:left w:w="57" w:type="dxa"/>
                              <w:right w:w="57" w:type="dxa"/>
                            </w:tcMar>
                            <w:vAlign w:val="center"/>
                            <w:hideMark/>
                          </w:tcPr>
                          <w:p w14:paraId="75129B54" w14:textId="77777777" w:rsidR="00735A92" w:rsidRPr="003A4647" w:rsidRDefault="00735A92">
                            <w:pPr>
                              <w:pStyle w:val="tablecolhead"/>
                              <w:rPr>
                                <w:i/>
                              </w:rPr>
                            </w:pPr>
                            <w:r w:rsidRPr="003A4647">
                              <w:rPr>
                                <w:i/>
                              </w:rPr>
                              <w:t>Repository</w:t>
                            </w:r>
                          </w:p>
                        </w:tc>
                        <w:tc>
                          <w:tcPr>
                            <w:tcW w:w="0" w:type="auto"/>
                            <w:tcMar>
                              <w:left w:w="57" w:type="dxa"/>
                              <w:right w:w="57" w:type="dxa"/>
                            </w:tcMar>
                            <w:vAlign w:val="center"/>
                            <w:hideMark/>
                          </w:tcPr>
                          <w:p w14:paraId="65DDE75D" w14:textId="77777777" w:rsidR="00735A92" w:rsidRPr="003A4647" w:rsidRDefault="00735A92">
                            <w:pPr>
                              <w:pStyle w:val="tablecolhead"/>
                              <w:rPr>
                                <w:i/>
                              </w:rPr>
                            </w:pPr>
                            <w:r w:rsidRPr="003A4647">
                              <w:rPr>
                                <w:i/>
                              </w:rPr>
                              <w:t>Wolve</w:t>
                            </w:r>
                            <w:r w:rsidRPr="003A4647">
                              <w:rPr>
                                <w:i/>
                              </w:rPr>
                              <w:t>r</w:t>
                            </w:r>
                            <w:r w:rsidRPr="003A4647">
                              <w:rPr>
                                <w:i/>
                              </w:rPr>
                              <w:t>ine</w:t>
                            </w:r>
                          </w:p>
                        </w:tc>
                        <w:tc>
                          <w:tcPr>
                            <w:tcW w:w="0" w:type="auto"/>
                            <w:tcMar>
                              <w:left w:w="57" w:type="dxa"/>
                              <w:right w:w="57" w:type="dxa"/>
                            </w:tcMar>
                            <w:vAlign w:val="center"/>
                            <w:hideMark/>
                          </w:tcPr>
                          <w:p w14:paraId="0D01D2C0" w14:textId="77777777" w:rsidR="00735A92" w:rsidRPr="003A4647" w:rsidRDefault="00735A92">
                            <w:pPr>
                              <w:pStyle w:val="tablecolhead"/>
                              <w:rPr>
                                <w:i/>
                              </w:rPr>
                            </w:pPr>
                            <w:r w:rsidRPr="003A4647">
                              <w:rPr>
                                <w:i/>
                              </w:rPr>
                              <w:t>Gambit</w:t>
                            </w:r>
                          </w:p>
                        </w:tc>
                        <w:tc>
                          <w:tcPr>
                            <w:tcW w:w="0" w:type="auto"/>
                            <w:tcMar>
                              <w:left w:w="57" w:type="dxa"/>
                              <w:right w:w="57" w:type="dxa"/>
                            </w:tcMar>
                            <w:vAlign w:val="center"/>
                            <w:hideMark/>
                          </w:tcPr>
                          <w:p w14:paraId="19FEBBCF" w14:textId="77777777" w:rsidR="00735A92" w:rsidRPr="003A4647" w:rsidRDefault="00735A92">
                            <w:pPr>
                              <w:pStyle w:val="tablecolhead"/>
                              <w:rPr>
                                <w:i/>
                              </w:rPr>
                            </w:pPr>
                            <w:r w:rsidRPr="003A4647">
                              <w:rPr>
                                <w:i/>
                              </w:rPr>
                              <w:t>Rogue</w:t>
                            </w:r>
                          </w:p>
                        </w:tc>
                        <w:tc>
                          <w:tcPr>
                            <w:tcW w:w="0" w:type="auto"/>
                            <w:tcMar>
                              <w:left w:w="57" w:type="dxa"/>
                              <w:right w:w="57" w:type="dxa"/>
                            </w:tcMar>
                            <w:vAlign w:val="center"/>
                            <w:hideMark/>
                          </w:tcPr>
                          <w:p w14:paraId="5C77C68B" w14:textId="77777777" w:rsidR="00735A92" w:rsidRPr="003A4647" w:rsidRDefault="00735A92">
                            <w:pPr>
                              <w:pStyle w:val="tablecolhead"/>
                              <w:rPr>
                                <w:i/>
                              </w:rPr>
                            </w:pPr>
                            <w:proofErr w:type="spellStart"/>
                            <w:r w:rsidRPr="003A4647">
                              <w:rPr>
                                <w:i/>
                              </w:rPr>
                              <w:t>Nightcrawler</w:t>
                            </w:r>
                            <w:proofErr w:type="spellEnd"/>
                          </w:p>
                        </w:tc>
                        <w:tc>
                          <w:tcPr>
                            <w:tcW w:w="0" w:type="auto"/>
                            <w:tcMar>
                              <w:left w:w="57" w:type="dxa"/>
                              <w:right w:w="57" w:type="dxa"/>
                            </w:tcMar>
                            <w:vAlign w:val="center"/>
                            <w:hideMark/>
                          </w:tcPr>
                          <w:p w14:paraId="7A08B43C" w14:textId="77777777" w:rsidR="00735A92" w:rsidRPr="003A4647" w:rsidRDefault="00735A92">
                            <w:pPr>
                              <w:pStyle w:val="tablecolhead"/>
                              <w:rPr>
                                <w:i/>
                              </w:rPr>
                            </w:pPr>
                            <w:r w:rsidRPr="003A4647">
                              <w:rPr>
                                <w:i/>
                              </w:rPr>
                              <w:t>Beast</w:t>
                            </w:r>
                          </w:p>
                        </w:tc>
                      </w:tr>
                      <w:tr w:rsidR="00735A92" w14:paraId="0F6CD01F" w14:textId="77777777" w:rsidTr="00E742F2">
                        <w:trPr>
                          <w:jc w:val="center"/>
                        </w:trPr>
                        <w:tc>
                          <w:tcPr>
                            <w:tcW w:w="0" w:type="auto"/>
                            <w:tcMar>
                              <w:left w:w="57" w:type="dxa"/>
                              <w:right w:w="57" w:type="dxa"/>
                            </w:tcMar>
                            <w:vAlign w:val="center"/>
                            <w:hideMark/>
                          </w:tcPr>
                          <w:p w14:paraId="3DEABD98" w14:textId="77777777" w:rsidR="00735A92" w:rsidRDefault="00735A92">
                            <w:pPr>
                              <w:pStyle w:val="tablecopy"/>
                            </w:pPr>
                            <w:r>
                              <w:t>Commits</w:t>
                            </w:r>
                          </w:p>
                        </w:tc>
                        <w:tc>
                          <w:tcPr>
                            <w:tcW w:w="0" w:type="auto"/>
                            <w:tcMar>
                              <w:left w:w="57" w:type="dxa"/>
                              <w:right w:w="57" w:type="dxa"/>
                            </w:tcMar>
                            <w:vAlign w:val="center"/>
                            <w:hideMark/>
                          </w:tcPr>
                          <w:p w14:paraId="717849D5" w14:textId="77777777" w:rsidR="00735A92" w:rsidRDefault="00735A92">
                            <w:pPr>
                              <w:pStyle w:val="tablecopy"/>
                              <w:jc w:val="center"/>
                            </w:pPr>
                            <w:r>
                              <w:t>10; 11</w:t>
                            </w:r>
                          </w:p>
                        </w:tc>
                        <w:tc>
                          <w:tcPr>
                            <w:tcW w:w="0" w:type="auto"/>
                            <w:tcMar>
                              <w:left w:w="57" w:type="dxa"/>
                              <w:right w:w="57" w:type="dxa"/>
                            </w:tcMar>
                            <w:vAlign w:val="center"/>
                            <w:hideMark/>
                          </w:tcPr>
                          <w:p w14:paraId="2EB55383" w14:textId="77777777" w:rsidR="00735A92" w:rsidRDefault="00735A92">
                            <w:pPr>
                              <w:pStyle w:val="tablecopy"/>
                              <w:jc w:val="center"/>
                            </w:pPr>
                            <w:r>
                              <w:t>10; 11</w:t>
                            </w:r>
                          </w:p>
                        </w:tc>
                        <w:tc>
                          <w:tcPr>
                            <w:tcW w:w="0" w:type="auto"/>
                            <w:tcMar>
                              <w:left w:w="57" w:type="dxa"/>
                              <w:right w:w="57" w:type="dxa"/>
                            </w:tcMar>
                            <w:vAlign w:val="center"/>
                            <w:hideMark/>
                          </w:tcPr>
                          <w:p w14:paraId="7D51880D" w14:textId="77777777" w:rsidR="00735A92" w:rsidRDefault="00735A92">
                            <w:pPr>
                              <w:pStyle w:val="tablecopy"/>
                              <w:jc w:val="center"/>
                            </w:pPr>
                            <w:r>
                              <w:t>10; 12</w:t>
                            </w:r>
                          </w:p>
                        </w:tc>
                        <w:tc>
                          <w:tcPr>
                            <w:tcW w:w="0" w:type="auto"/>
                            <w:tcMar>
                              <w:left w:w="57" w:type="dxa"/>
                              <w:right w:w="57" w:type="dxa"/>
                            </w:tcMar>
                            <w:vAlign w:val="center"/>
                            <w:hideMark/>
                          </w:tcPr>
                          <w:p w14:paraId="3BDD5528" w14:textId="77777777" w:rsidR="00735A92" w:rsidRDefault="00735A92">
                            <w:pPr>
                              <w:pStyle w:val="tablecopy"/>
                              <w:jc w:val="center"/>
                            </w:pPr>
                            <w:r>
                              <w:t>10; 11; 13</w:t>
                            </w:r>
                          </w:p>
                        </w:tc>
                        <w:tc>
                          <w:tcPr>
                            <w:tcW w:w="0" w:type="auto"/>
                            <w:tcMar>
                              <w:left w:w="57" w:type="dxa"/>
                              <w:right w:w="57" w:type="dxa"/>
                            </w:tcMar>
                            <w:vAlign w:val="center"/>
                            <w:hideMark/>
                          </w:tcPr>
                          <w:p w14:paraId="3518B1E1" w14:textId="77777777" w:rsidR="00735A92" w:rsidRDefault="00735A92">
                            <w:pPr>
                              <w:pStyle w:val="tablecopy"/>
                              <w:jc w:val="center"/>
                            </w:pPr>
                            <w:r>
                              <w:t>10</w:t>
                            </w:r>
                          </w:p>
                        </w:tc>
                      </w:tr>
                    </w:tbl>
                    <w:p w14:paraId="5C78DE65" w14:textId="77777777" w:rsidR="00735A92" w:rsidRDefault="00735A92" w:rsidP="00147157"/>
                  </w:txbxContent>
                </v:textbox>
                <w10:wrap type="square" anchorx="margin" anchory="margin"/>
                <w10:anchorlock/>
              </v:shape>
            </w:pict>
          </mc:Fallback>
        </mc:AlternateContent>
      </w:r>
      <w:r w:rsidR="003E7DFF" w:rsidRPr="00357912">
        <w:rPr>
          <w:lang w:eastAsia="pt-BR"/>
        </w:rPr>
        <w:t>L</w:t>
      </w:r>
      <w:r w:rsidR="008400D9" w:rsidRPr="00357912">
        <mc:AlternateContent>
          <mc:Choice Requires="wps">
            <w:drawing>
              <wp:anchor distT="0" distB="0" distL="114300" distR="114300" simplePos="0" relativeHeight="251732992" behindDoc="0" locked="1" layoutInCell="1" allowOverlap="0" wp14:anchorId="5DF22AFD" wp14:editId="24A17515">
                <wp:simplePos x="0" y="0"/>
                <wp:positionH relativeFrom="margin">
                  <wp:align>right</wp:align>
                </wp:positionH>
                <wp:positionV relativeFrom="margin">
                  <wp:align>bottom</wp:align>
                </wp:positionV>
                <wp:extent cx="3030855" cy="1414780"/>
                <wp:effectExtent l="0" t="0" r="0" b="7620"/>
                <wp:wrapSquare wrapText="bothSides"/>
                <wp:docPr id="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0855" cy="1414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1F558E" w14:textId="77777777" w:rsidR="00735A92" w:rsidRPr="007269EF" w:rsidRDefault="00735A92" w:rsidP="008400D9">
                            <w:pPr>
                              <w:pStyle w:val="Caption"/>
                              <w:rPr>
                                <w:rFonts w:cs="Times New Roman"/>
                                <w:noProof/>
                                <w:szCs w:val="20"/>
                              </w:rPr>
                            </w:pPr>
                            <w:bookmarkStart w:id="17" w:name="_Ref322814498"/>
                            <w:proofErr w:type="gramStart"/>
                            <w:r>
                              <w:t xml:space="preserve">Table </w:t>
                            </w:r>
                            <w:proofErr w:type="gramEnd"/>
                            <w:r>
                              <w:fldChar w:fldCharType="begin"/>
                            </w:r>
                            <w:r>
                              <w:instrText xml:space="preserve"> SEQ Table \* ARABIC </w:instrText>
                            </w:r>
                            <w:r>
                              <w:fldChar w:fldCharType="separate"/>
                            </w:r>
                            <w:r>
                              <w:rPr>
                                <w:noProof/>
                              </w:rPr>
                              <w:t>2</w:t>
                            </w:r>
                            <w:r>
                              <w:rPr>
                                <w:noProof/>
                              </w:rPr>
                              <w:fldChar w:fldCharType="end"/>
                            </w:r>
                            <w:bookmarkEnd w:id="17"/>
                            <w:proofErr w:type="gramStart"/>
                            <w:r>
                              <w:t>.</w:t>
                            </w:r>
                            <w:proofErr w:type="gramEnd"/>
                            <w:r>
                              <w:t xml:space="preserve"> Status of Each Repository Based on Known R</w:t>
                            </w:r>
                            <w:r>
                              <w:t>e</w:t>
                            </w:r>
                            <w:r>
                              <w:t>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735A92" w:rsidRPr="00B32B68" w14:paraId="3519DCD2" w14:textId="77777777" w:rsidTr="00E742F2">
                              <w:trPr>
                                <w:jc w:val="center"/>
                              </w:trPr>
                              <w:tc>
                                <w:tcPr>
                                  <w:tcW w:w="0" w:type="auto"/>
                                  <w:shd w:val="clear" w:color="auto" w:fill="auto"/>
                                  <w:vAlign w:val="center"/>
                                  <w:hideMark/>
                                </w:tcPr>
                                <w:p w14:paraId="0122123D" w14:textId="77777777" w:rsidR="00735A92" w:rsidRPr="003A4647" w:rsidRDefault="00735A92" w:rsidP="00E742F2">
                                  <w:pPr>
                                    <w:pStyle w:val="tablecolhead"/>
                                    <w:jc w:val="left"/>
                                    <w:rPr>
                                      <w:rFonts w:eastAsia="Times New Roman"/>
                                      <w:i/>
                                    </w:rPr>
                                  </w:pPr>
                                  <w:r w:rsidRPr="003A4647">
                                    <w:rPr>
                                      <w:rFonts w:eastAsia="Times New Roman"/>
                                      <w:i/>
                                    </w:rPr>
                                    <w:t>Repository</w:t>
                                  </w:r>
                                </w:p>
                              </w:tc>
                              <w:tc>
                                <w:tcPr>
                                  <w:tcW w:w="0" w:type="auto"/>
                                  <w:shd w:val="clear" w:color="auto" w:fill="auto"/>
                                  <w:vAlign w:val="center"/>
                                  <w:hideMark/>
                                </w:tcPr>
                                <w:p w14:paraId="132265FC" w14:textId="77777777" w:rsidR="00735A92" w:rsidRPr="003A4647" w:rsidRDefault="00735A92">
                                  <w:pPr>
                                    <w:pStyle w:val="tablecolhead"/>
                                    <w:rPr>
                                      <w:rFonts w:eastAsia="Times New Roman"/>
                                      <w:i/>
                                    </w:rPr>
                                  </w:pPr>
                                  <w:r w:rsidRPr="003A4647">
                                    <w:rPr>
                                      <w:rFonts w:eastAsia="Times New Roman"/>
                                      <w:i/>
                                    </w:rPr>
                                    <w:t>Wolverine</w:t>
                                  </w:r>
                                </w:p>
                              </w:tc>
                              <w:tc>
                                <w:tcPr>
                                  <w:tcW w:w="0" w:type="auto"/>
                                  <w:shd w:val="clear" w:color="auto" w:fill="auto"/>
                                  <w:vAlign w:val="center"/>
                                  <w:hideMark/>
                                </w:tcPr>
                                <w:p w14:paraId="29AF3463" w14:textId="77777777" w:rsidR="00735A92" w:rsidRPr="003A4647" w:rsidRDefault="00735A92">
                                  <w:pPr>
                                    <w:pStyle w:val="tablecolhead"/>
                                    <w:rPr>
                                      <w:rFonts w:eastAsia="Times New Roman"/>
                                      <w:i/>
                                    </w:rPr>
                                  </w:pPr>
                                  <w:r w:rsidRPr="003A4647">
                                    <w:rPr>
                                      <w:rFonts w:eastAsia="Times New Roman"/>
                                      <w:i/>
                                    </w:rPr>
                                    <w:t>Gambit</w:t>
                                  </w:r>
                                </w:p>
                              </w:tc>
                              <w:tc>
                                <w:tcPr>
                                  <w:tcW w:w="0" w:type="auto"/>
                                  <w:shd w:val="clear" w:color="auto" w:fill="auto"/>
                                  <w:vAlign w:val="center"/>
                                  <w:hideMark/>
                                </w:tcPr>
                                <w:p w14:paraId="41799604" w14:textId="77777777" w:rsidR="00735A92" w:rsidRPr="003A4647" w:rsidRDefault="00735A92">
                                  <w:pPr>
                                    <w:pStyle w:val="tablecolhead"/>
                                    <w:rPr>
                                      <w:rFonts w:eastAsia="Times New Roman"/>
                                      <w:i/>
                                    </w:rPr>
                                  </w:pPr>
                                  <w:r w:rsidRPr="003A4647">
                                    <w:rPr>
                                      <w:rFonts w:eastAsia="Times New Roman"/>
                                      <w:i/>
                                    </w:rPr>
                                    <w:t>Rogue</w:t>
                                  </w:r>
                                </w:p>
                              </w:tc>
                              <w:tc>
                                <w:tcPr>
                                  <w:tcW w:w="0" w:type="auto"/>
                                  <w:shd w:val="clear" w:color="auto" w:fill="auto"/>
                                  <w:vAlign w:val="center"/>
                                  <w:hideMark/>
                                </w:tcPr>
                                <w:p w14:paraId="707CE3B1" w14:textId="77777777" w:rsidR="00735A92" w:rsidRPr="003A4647" w:rsidRDefault="00735A92">
                                  <w:pPr>
                                    <w:pStyle w:val="tablecolhead"/>
                                    <w:rPr>
                                      <w:rFonts w:eastAsia="Times New Roman"/>
                                      <w:i/>
                                    </w:rPr>
                                  </w:pPr>
                                  <w:proofErr w:type="spellStart"/>
                                  <w:r w:rsidRPr="003A4647">
                                    <w:rPr>
                                      <w:rFonts w:eastAsia="Times New Roman"/>
                                      <w:i/>
                                    </w:rPr>
                                    <w:t>Nightcrawler</w:t>
                                  </w:r>
                                  <w:proofErr w:type="spellEnd"/>
                                </w:p>
                              </w:tc>
                              <w:tc>
                                <w:tcPr>
                                  <w:tcW w:w="0" w:type="auto"/>
                                  <w:shd w:val="clear" w:color="auto" w:fill="auto"/>
                                  <w:vAlign w:val="center"/>
                                  <w:hideMark/>
                                </w:tcPr>
                                <w:p w14:paraId="0237E35B" w14:textId="77777777" w:rsidR="00735A92" w:rsidRPr="003A4647" w:rsidRDefault="00735A92">
                                  <w:pPr>
                                    <w:pStyle w:val="tablecolhead"/>
                                    <w:rPr>
                                      <w:rFonts w:eastAsia="Times New Roman"/>
                                      <w:i/>
                                    </w:rPr>
                                  </w:pPr>
                                  <w:r w:rsidRPr="003A4647">
                                    <w:rPr>
                                      <w:rFonts w:eastAsia="Times New Roman"/>
                                      <w:i/>
                                    </w:rPr>
                                    <w:t>Beast</w:t>
                                  </w:r>
                                </w:p>
                              </w:tc>
                            </w:tr>
                            <w:tr w:rsidR="00735A92" w:rsidRPr="00B32B68" w14:paraId="0920E597" w14:textId="77777777" w:rsidTr="00E742F2">
                              <w:trPr>
                                <w:jc w:val="center"/>
                              </w:trPr>
                              <w:tc>
                                <w:tcPr>
                                  <w:tcW w:w="0" w:type="auto"/>
                                  <w:shd w:val="clear" w:color="auto" w:fill="auto"/>
                                  <w:vAlign w:val="center"/>
                                  <w:hideMark/>
                                </w:tcPr>
                                <w:p w14:paraId="3C393810" w14:textId="77777777" w:rsidR="00735A92" w:rsidRPr="00B32B68" w:rsidRDefault="00735A92">
                                  <w:pPr>
                                    <w:pStyle w:val="tablecopy"/>
                                    <w:rPr>
                                      <w:rFonts w:eastAsia="Times New Roman"/>
                                    </w:rPr>
                                  </w:pPr>
                                  <w:r w:rsidRPr="00B32B68">
                                    <w:rPr>
                                      <w:rFonts w:eastAsia="Times New Roman"/>
                                    </w:rPr>
                                    <w:t>Wolverine</w:t>
                                  </w:r>
                                </w:p>
                              </w:tc>
                              <w:tc>
                                <w:tcPr>
                                  <w:tcW w:w="0" w:type="auto"/>
                                  <w:shd w:val="clear" w:color="auto" w:fill="auto"/>
                                  <w:vAlign w:val="center"/>
                                  <w:hideMark/>
                                </w:tcPr>
                                <w:p w14:paraId="7A288B23"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006EA8F1" w14:textId="77777777" w:rsidR="00735A92" w:rsidRPr="00B32B68" w:rsidRDefault="00735A92"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053D655"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1B5237E0"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C3645CF" w14:textId="77777777" w:rsidR="00735A92" w:rsidRPr="00B32B68" w:rsidRDefault="00735A92" w:rsidP="000C39EB">
                                  <w:pPr>
                                    <w:pStyle w:val="tablecopy"/>
                                    <w:jc w:val="center"/>
                                    <w:rPr>
                                      <w:rFonts w:eastAsia="Times New Roman"/>
                                    </w:rPr>
                                  </w:pPr>
                                  <w:r w:rsidRPr="00B32B68">
                                    <w:rPr>
                                      <w:rFonts w:eastAsia="Times New Roman"/>
                                    </w:rPr>
                                    <w:t>-</w:t>
                                  </w:r>
                                </w:p>
                              </w:tc>
                            </w:tr>
                            <w:tr w:rsidR="00735A92" w:rsidRPr="00B32B68" w14:paraId="7E21D95F" w14:textId="77777777" w:rsidTr="00E742F2">
                              <w:trPr>
                                <w:jc w:val="center"/>
                              </w:trPr>
                              <w:tc>
                                <w:tcPr>
                                  <w:tcW w:w="0" w:type="auto"/>
                                  <w:shd w:val="clear" w:color="auto" w:fill="auto"/>
                                  <w:vAlign w:val="center"/>
                                  <w:hideMark/>
                                </w:tcPr>
                                <w:p w14:paraId="4E14834F" w14:textId="77777777" w:rsidR="00735A92" w:rsidRPr="00B32B68" w:rsidRDefault="00735A92">
                                  <w:pPr>
                                    <w:pStyle w:val="tablecopy"/>
                                    <w:rPr>
                                      <w:rFonts w:eastAsia="Times New Roman"/>
                                    </w:rPr>
                                  </w:pPr>
                                  <w:r w:rsidRPr="00B32B68">
                                    <w:rPr>
                                      <w:rFonts w:eastAsia="Times New Roman"/>
                                    </w:rPr>
                                    <w:t>Gambit</w:t>
                                  </w:r>
                                </w:p>
                              </w:tc>
                              <w:tc>
                                <w:tcPr>
                                  <w:tcW w:w="0" w:type="auto"/>
                                  <w:shd w:val="clear" w:color="auto" w:fill="auto"/>
                                  <w:vAlign w:val="center"/>
                                  <w:hideMark/>
                                </w:tcPr>
                                <w:p w14:paraId="03FE430C"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6C5E9A76" wp14:editId="0458A259">
                                        <wp:extent cx="180975" cy="180975"/>
                                        <wp:effectExtent l="0" t="0" r="9525" b="9525"/>
                                        <wp:docPr id="18"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4C5ED290"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6CC0C8C8" w14:textId="77777777" w:rsidR="00735A92" w:rsidRPr="00B32B68" w:rsidRDefault="00735A92"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AE3A521"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4A42C239" w14:textId="77777777" w:rsidR="00735A92" w:rsidRPr="00B32B68" w:rsidRDefault="00735A92" w:rsidP="000C39EB">
                                  <w:pPr>
                                    <w:pStyle w:val="tablecopy"/>
                                    <w:jc w:val="center"/>
                                    <w:rPr>
                                      <w:rFonts w:eastAsia="Times New Roman"/>
                                    </w:rPr>
                                  </w:pPr>
                                  <w:r w:rsidRPr="00B32B68">
                                    <w:rPr>
                                      <w:rFonts w:eastAsia="Times New Roman"/>
                                      <w:lang w:val="pt-BR" w:eastAsia="pt-BR"/>
                                    </w:rPr>
                                    <w:t>-</w:t>
                                  </w:r>
                                </w:p>
                              </w:tc>
                            </w:tr>
                            <w:tr w:rsidR="00735A92" w:rsidRPr="00B32B68" w14:paraId="6F7E71AC" w14:textId="77777777" w:rsidTr="00E742F2">
                              <w:trPr>
                                <w:jc w:val="center"/>
                              </w:trPr>
                              <w:tc>
                                <w:tcPr>
                                  <w:tcW w:w="0" w:type="auto"/>
                                  <w:shd w:val="clear" w:color="auto" w:fill="auto"/>
                                  <w:vAlign w:val="center"/>
                                  <w:hideMark/>
                                </w:tcPr>
                                <w:p w14:paraId="739D1B74" w14:textId="77777777" w:rsidR="00735A92" w:rsidRPr="00B32B68" w:rsidRDefault="00735A92">
                                  <w:pPr>
                                    <w:pStyle w:val="tablecopy"/>
                                    <w:rPr>
                                      <w:rFonts w:eastAsia="Times New Roman"/>
                                    </w:rPr>
                                  </w:pPr>
                                  <w:r w:rsidRPr="00B32B68">
                                    <w:rPr>
                                      <w:rFonts w:eastAsia="Times New Roman"/>
                                    </w:rPr>
                                    <w:t>Rogue</w:t>
                                  </w:r>
                                </w:p>
                              </w:tc>
                              <w:tc>
                                <w:tcPr>
                                  <w:tcW w:w="0" w:type="auto"/>
                                  <w:shd w:val="clear" w:color="auto" w:fill="auto"/>
                                  <w:vAlign w:val="center"/>
                                  <w:hideMark/>
                                </w:tcPr>
                                <w:p w14:paraId="6D331A6A"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5C89364A"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5758DF03" wp14:editId="07705627">
                                        <wp:extent cx="180975" cy="180975"/>
                                        <wp:effectExtent l="0" t="0" r="9525" b="9525"/>
                                        <wp:docPr id="19"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6F49060"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F535E09"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7C4B4AB8" w14:textId="77777777" w:rsidR="00735A92" w:rsidRPr="00B32B68" w:rsidRDefault="00735A92" w:rsidP="000C39EB">
                                  <w:pPr>
                                    <w:pStyle w:val="tablecopy"/>
                                    <w:jc w:val="center"/>
                                    <w:rPr>
                                      <w:rFonts w:eastAsia="Times New Roman"/>
                                    </w:rPr>
                                  </w:pPr>
                                  <w:r w:rsidRPr="00B32B68">
                                    <w:rPr>
                                      <w:rFonts w:eastAsia="Times New Roman"/>
                                    </w:rPr>
                                    <w:t>-</w:t>
                                  </w:r>
                                </w:p>
                              </w:tc>
                            </w:tr>
                            <w:tr w:rsidR="00735A92" w:rsidRPr="00B32B68" w14:paraId="043CD912" w14:textId="77777777" w:rsidTr="00E742F2">
                              <w:trPr>
                                <w:jc w:val="center"/>
                              </w:trPr>
                              <w:tc>
                                <w:tcPr>
                                  <w:tcW w:w="0" w:type="auto"/>
                                  <w:shd w:val="clear" w:color="auto" w:fill="auto"/>
                                  <w:vAlign w:val="center"/>
                                  <w:hideMark/>
                                </w:tcPr>
                                <w:p w14:paraId="60DBC500" w14:textId="77777777" w:rsidR="00735A92" w:rsidRPr="00B32B68" w:rsidRDefault="00735A92">
                                  <w:pPr>
                                    <w:pStyle w:val="tablecopy"/>
                                    <w:rPr>
                                      <w:rFonts w:eastAsia="Times New Roman"/>
                                    </w:rPr>
                                  </w:pPr>
                                  <w:r w:rsidRPr="00B32B68">
                                    <w:rPr>
                                      <w:rFonts w:eastAsia="Times New Roman"/>
                                    </w:rPr>
                                    <w:t>Nightcrawler</w:t>
                                  </w:r>
                                </w:p>
                              </w:tc>
                              <w:tc>
                                <w:tcPr>
                                  <w:tcW w:w="0" w:type="auto"/>
                                  <w:shd w:val="clear" w:color="auto" w:fill="auto"/>
                                  <w:vAlign w:val="center"/>
                                  <w:hideMark/>
                                </w:tcPr>
                                <w:p w14:paraId="6A217208"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0207F5D"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7BA5C465" wp14:editId="216C59AB">
                                        <wp:extent cx="180975" cy="180975"/>
                                        <wp:effectExtent l="0" t="0" r="9525" b="9525"/>
                                        <wp:docPr id="20"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9C2E030"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54B8BC14" wp14:editId="4E1425A1">
                                        <wp:extent cx="180975" cy="180975"/>
                                        <wp:effectExtent l="0" t="0" r="9525" b="9525"/>
                                        <wp:docPr id="21"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41F5D43"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249CCA7" w14:textId="77777777" w:rsidR="00735A92" w:rsidRPr="00B32B68" w:rsidRDefault="00735A92" w:rsidP="000C39EB">
                                  <w:pPr>
                                    <w:pStyle w:val="tablecopy"/>
                                    <w:jc w:val="center"/>
                                    <w:rPr>
                                      <w:rFonts w:eastAsia="Times New Roman"/>
                                    </w:rPr>
                                  </w:pPr>
                                  <w:r w:rsidRPr="00B32B68">
                                    <w:rPr>
                                      <w:rFonts w:eastAsia="Times New Roman"/>
                                    </w:rPr>
                                    <w:t>-</w:t>
                                  </w:r>
                                </w:p>
                              </w:tc>
                            </w:tr>
                            <w:tr w:rsidR="00735A92" w:rsidRPr="00B32B68" w14:paraId="67E68171" w14:textId="77777777" w:rsidTr="00E742F2">
                              <w:trPr>
                                <w:jc w:val="center"/>
                              </w:trPr>
                              <w:tc>
                                <w:tcPr>
                                  <w:tcW w:w="0" w:type="auto"/>
                                  <w:shd w:val="clear" w:color="auto" w:fill="auto"/>
                                  <w:vAlign w:val="center"/>
                                  <w:hideMark/>
                                </w:tcPr>
                                <w:p w14:paraId="2D603612" w14:textId="77777777" w:rsidR="00735A92" w:rsidRPr="00B32B68" w:rsidRDefault="00735A92">
                                  <w:pPr>
                                    <w:pStyle w:val="tablecopy"/>
                                    <w:rPr>
                                      <w:rFonts w:eastAsia="Times New Roman"/>
                                    </w:rPr>
                                  </w:pPr>
                                  <w:r w:rsidRPr="00B32B68">
                                    <w:rPr>
                                      <w:rFonts w:eastAsia="Times New Roman"/>
                                    </w:rPr>
                                    <w:t>Beast</w:t>
                                  </w:r>
                                </w:p>
                              </w:tc>
                              <w:tc>
                                <w:tcPr>
                                  <w:tcW w:w="0" w:type="auto"/>
                                  <w:shd w:val="clear" w:color="auto" w:fill="auto"/>
                                  <w:vAlign w:val="center"/>
                                  <w:hideMark/>
                                </w:tcPr>
                                <w:p w14:paraId="5F0722A9"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FC98A3B"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75F46D92" wp14:editId="3D1C834F">
                                        <wp:extent cx="180975" cy="180975"/>
                                        <wp:effectExtent l="0" t="0" r="9525" b="9525"/>
                                        <wp:docPr id="22"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1C8D54B"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09E63E8D" wp14:editId="60FA5A52">
                                        <wp:extent cx="180975" cy="180975"/>
                                        <wp:effectExtent l="0" t="0" r="9525" b="9525"/>
                                        <wp:docPr id="23"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70AB929B"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7F67F758" wp14:editId="5288D8F6">
                                        <wp:extent cx="180975" cy="180975"/>
                                        <wp:effectExtent l="0" t="0" r="9525" b="9525"/>
                                        <wp:docPr id="24"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012447E3" w14:textId="77777777" w:rsidR="00735A92" w:rsidRPr="00B32B68" w:rsidRDefault="00735A92" w:rsidP="000C39EB">
                                  <w:pPr>
                                    <w:pStyle w:val="tablecopy"/>
                                    <w:jc w:val="center"/>
                                    <w:rPr>
                                      <w:rFonts w:eastAsia="Times New Roman"/>
                                    </w:rPr>
                                  </w:pPr>
                                  <w:r w:rsidRPr="00B32B68">
                                    <w:rPr>
                                      <w:rFonts w:eastAsia="Times New Roman"/>
                                    </w:rPr>
                                    <w:t>-</w:t>
                                  </w:r>
                                </w:p>
                              </w:tc>
                            </w:tr>
                          </w:tbl>
                          <w:p w14:paraId="1100ABD0" w14:textId="77777777" w:rsidR="00735A92" w:rsidRDefault="00735A92" w:rsidP="008400D9"/>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6" o:spid="_x0000_s1032" type="#_x0000_t202" style="position:absolute;left:0;text-align:left;margin-left:187.45pt;margin-top:0;width:238.65pt;height:111.4pt;z-index:25173299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" o:allowoverlap="f" stroked="f">
                <v:textbox inset="0,0,0,0">
                  <w:txbxContent>
                    <w:p w14:paraId="441F558E" w14:textId="77777777" w:rsidR="00735A92" w:rsidRPr="007269EF" w:rsidRDefault="00735A92" w:rsidP="008400D9">
                      <w:pPr>
                        <w:pStyle w:val="Caption"/>
                        <w:rPr>
                          <w:rFonts w:cs="Times New Roman"/>
                          <w:noProof/>
                          <w:szCs w:val="20"/>
                        </w:rPr>
                      </w:pPr>
                      <w:bookmarkStart w:id="18" w:name="_Ref322814498"/>
                      <w:proofErr w:type="gramStart"/>
                      <w:r>
                        <w:t xml:space="preserve">Table </w:t>
                      </w:r>
                      <w:proofErr w:type="gramEnd"/>
                      <w:r>
                        <w:fldChar w:fldCharType="begin"/>
                      </w:r>
                      <w:r>
                        <w:instrText xml:space="preserve"> SEQ Table \* ARABIC </w:instrText>
                      </w:r>
                      <w:r>
                        <w:fldChar w:fldCharType="separate"/>
                      </w:r>
                      <w:r>
                        <w:rPr>
                          <w:noProof/>
                        </w:rPr>
                        <w:t>2</w:t>
                      </w:r>
                      <w:r>
                        <w:rPr>
                          <w:noProof/>
                        </w:rPr>
                        <w:fldChar w:fldCharType="end"/>
                      </w:r>
                      <w:bookmarkEnd w:id="18"/>
                      <w:proofErr w:type="gramStart"/>
                      <w:r>
                        <w:t>.</w:t>
                      </w:r>
                      <w:proofErr w:type="gramEnd"/>
                      <w:r>
                        <w:t xml:space="preserve"> Status of Each Repository Based on Known R</w:t>
                      </w:r>
                      <w:r>
                        <w:t>e</w:t>
                      </w:r>
                      <w:r>
                        <w:t>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735A92" w:rsidRPr="00B32B68" w14:paraId="3519DCD2" w14:textId="77777777" w:rsidTr="00E742F2">
                        <w:trPr>
                          <w:jc w:val="center"/>
                        </w:trPr>
                        <w:tc>
                          <w:tcPr>
                            <w:tcW w:w="0" w:type="auto"/>
                            <w:shd w:val="clear" w:color="auto" w:fill="auto"/>
                            <w:vAlign w:val="center"/>
                            <w:hideMark/>
                          </w:tcPr>
                          <w:p w14:paraId="0122123D" w14:textId="77777777" w:rsidR="00735A92" w:rsidRPr="003A4647" w:rsidRDefault="00735A92" w:rsidP="00E742F2">
                            <w:pPr>
                              <w:pStyle w:val="tablecolhead"/>
                              <w:jc w:val="left"/>
                              <w:rPr>
                                <w:rFonts w:eastAsia="Times New Roman"/>
                                <w:i/>
                              </w:rPr>
                            </w:pPr>
                            <w:r w:rsidRPr="003A4647">
                              <w:rPr>
                                <w:rFonts w:eastAsia="Times New Roman"/>
                                <w:i/>
                              </w:rPr>
                              <w:t>Repository</w:t>
                            </w:r>
                          </w:p>
                        </w:tc>
                        <w:tc>
                          <w:tcPr>
                            <w:tcW w:w="0" w:type="auto"/>
                            <w:shd w:val="clear" w:color="auto" w:fill="auto"/>
                            <w:vAlign w:val="center"/>
                            <w:hideMark/>
                          </w:tcPr>
                          <w:p w14:paraId="132265FC" w14:textId="77777777" w:rsidR="00735A92" w:rsidRPr="003A4647" w:rsidRDefault="00735A92">
                            <w:pPr>
                              <w:pStyle w:val="tablecolhead"/>
                              <w:rPr>
                                <w:rFonts w:eastAsia="Times New Roman"/>
                                <w:i/>
                              </w:rPr>
                            </w:pPr>
                            <w:r w:rsidRPr="003A4647">
                              <w:rPr>
                                <w:rFonts w:eastAsia="Times New Roman"/>
                                <w:i/>
                              </w:rPr>
                              <w:t>Wolverine</w:t>
                            </w:r>
                          </w:p>
                        </w:tc>
                        <w:tc>
                          <w:tcPr>
                            <w:tcW w:w="0" w:type="auto"/>
                            <w:shd w:val="clear" w:color="auto" w:fill="auto"/>
                            <w:vAlign w:val="center"/>
                            <w:hideMark/>
                          </w:tcPr>
                          <w:p w14:paraId="29AF3463" w14:textId="77777777" w:rsidR="00735A92" w:rsidRPr="003A4647" w:rsidRDefault="00735A92">
                            <w:pPr>
                              <w:pStyle w:val="tablecolhead"/>
                              <w:rPr>
                                <w:rFonts w:eastAsia="Times New Roman"/>
                                <w:i/>
                              </w:rPr>
                            </w:pPr>
                            <w:r w:rsidRPr="003A4647">
                              <w:rPr>
                                <w:rFonts w:eastAsia="Times New Roman"/>
                                <w:i/>
                              </w:rPr>
                              <w:t>Gambit</w:t>
                            </w:r>
                          </w:p>
                        </w:tc>
                        <w:tc>
                          <w:tcPr>
                            <w:tcW w:w="0" w:type="auto"/>
                            <w:shd w:val="clear" w:color="auto" w:fill="auto"/>
                            <w:vAlign w:val="center"/>
                            <w:hideMark/>
                          </w:tcPr>
                          <w:p w14:paraId="41799604" w14:textId="77777777" w:rsidR="00735A92" w:rsidRPr="003A4647" w:rsidRDefault="00735A92">
                            <w:pPr>
                              <w:pStyle w:val="tablecolhead"/>
                              <w:rPr>
                                <w:rFonts w:eastAsia="Times New Roman"/>
                                <w:i/>
                              </w:rPr>
                            </w:pPr>
                            <w:r w:rsidRPr="003A4647">
                              <w:rPr>
                                <w:rFonts w:eastAsia="Times New Roman"/>
                                <w:i/>
                              </w:rPr>
                              <w:t>Rogue</w:t>
                            </w:r>
                          </w:p>
                        </w:tc>
                        <w:tc>
                          <w:tcPr>
                            <w:tcW w:w="0" w:type="auto"/>
                            <w:shd w:val="clear" w:color="auto" w:fill="auto"/>
                            <w:vAlign w:val="center"/>
                            <w:hideMark/>
                          </w:tcPr>
                          <w:p w14:paraId="707CE3B1" w14:textId="77777777" w:rsidR="00735A92" w:rsidRPr="003A4647" w:rsidRDefault="00735A92">
                            <w:pPr>
                              <w:pStyle w:val="tablecolhead"/>
                              <w:rPr>
                                <w:rFonts w:eastAsia="Times New Roman"/>
                                <w:i/>
                              </w:rPr>
                            </w:pPr>
                            <w:proofErr w:type="spellStart"/>
                            <w:r w:rsidRPr="003A4647">
                              <w:rPr>
                                <w:rFonts w:eastAsia="Times New Roman"/>
                                <w:i/>
                              </w:rPr>
                              <w:t>Nightcrawler</w:t>
                            </w:r>
                            <w:proofErr w:type="spellEnd"/>
                          </w:p>
                        </w:tc>
                        <w:tc>
                          <w:tcPr>
                            <w:tcW w:w="0" w:type="auto"/>
                            <w:shd w:val="clear" w:color="auto" w:fill="auto"/>
                            <w:vAlign w:val="center"/>
                            <w:hideMark/>
                          </w:tcPr>
                          <w:p w14:paraId="0237E35B" w14:textId="77777777" w:rsidR="00735A92" w:rsidRPr="003A4647" w:rsidRDefault="00735A92">
                            <w:pPr>
                              <w:pStyle w:val="tablecolhead"/>
                              <w:rPr>
                                <w:rFonts w:eastAsia="Times New Roman"/>
                                <w:i/>
                              </w:rPr>
                            </w:pPr>
                            <w:r w:rsidRPr="003A4647">
                              <w:rPr>
                                <w:rFonts w:eastAsia="Times New Roman"/>
                                <w:i/>
                              </w:rPr>
                              <w:t>Beast</w:t>
                            </w:r>
                          </w:p>
                        </w:tc>
                      </w:tr>
                      <w:tr w:rsidR="00735A92" w:rsidRPr="00B32B68" w14:paraId="0920E597" w14:textId="77777777" w:rsidTr="00E742F2">
                        <w:trPr>
                          <w:jc w:val="center"/>
                        </w:trPr>
                        <w:tc>
                          <w:tcPr>
                            <w:tcW w:w="0" w:type="auto"/>
                            <w:shd w:val="clear" w:color="auto" w:fill="auto"/>
                            <w:vAlign w:val="center"/>
                            <w:hideMark/>
                          </w:tcPr>
                          <w:p w14:paraId="3C393810" w14:textId="77777777" w:rsidR="00735A92" w:rsidRPr="00B32B68" w:rsidRDefault="00735A92">
                            <w:pPr>
                              <w:pStyle w:val="tablecopy"/>
                              <w:rPr>
                                <w:rFonts w:eastAsia="Times New Roman"/>
                              </w:rPr>
                            </w:pPr>
                            <w:r w:rsidRPr="00B32B68">
                              <w:rPr>
                                <w:rFonts w:eastAsia="Times New Roman"/>
                              </w:rPr>
                              <w:t>Wolverine</w:t>
                            </w:r>
                          </w:p>
                        </w:tc>
                        <w:tc>
                          <w:tcPr>
                            <w:tcW w:w="0" w:type="auto"/>
                            <w:shd w:val="clear" w:color="auto" w:fill="auto"/>
                            <w:vAlign w:val="center"/>
                            <w:hideMark/>
                          </w:tcPr>
                          <w:p w14:paraId="7A288B23"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006EA8F1" w14:textId="77777777" w:rsidR="00735A92" w:rsidRPr="00B32B68" w:rsidRDefault="00735A92"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053D655"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1B5237E0"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C3645CF" w14:textId="77777777" w:rsidR="00735A92" w:rsidRPr="00B32B68" w:rsidRDefault="00735A92" w:rsidP="000C39EB">
                            <w:pPr>
                              <w:pStyle w:val="tablecopy"/>
                              <w:jc w:val="center"/>
                              <w:rPr>
                                <w:rFonts w:eastAsia="Times New Roman"/>
                              </w:rPr>
                            </w:pPr>
                            <w:r w:rsidRPr="00B32B68">
                              <w:rPr>
                                <w:rFonts w:eastAsia="Times New Roman"/>
                              </w:rPr>
                              <w:t>-</w:t>
                            </w:r>
                          </w:p>
                        </w:tc>
                      </w:tr>
                      <w:tr w:rsidR="00735A92" w:rsidRPr="00B32B68" w14:paraId="7E21D95F" w14:textId="77777777" w:rsidTr="00E742F2">
                        <w:trPr>
                          <w:jc w:val="center"/>
                        </w:trPr>
                        <w:tc>
                          <w:tcPr>
                            <w:tcW w:w="0" w:type="auto"/>
                            <w:shd w:val="clear" w:color="auto" w:fill="auto"/>
                            <w:vAlign w:val="center"/>
                            <w:hideMark/>
                          </w:tcPr>
                          <w:p w14:paraId="4E14834F" w14:textId="77777777" w:rsidR="00735A92" w:rsidRPr="00B32B68" w:rsidRDefault="00735A92">
                            <w:pPr>
                              <w:pStyle w:val="tablecopy"/>
                              <w:rPr>
                                <w:rFonts w:eastAsia="Times New Roman"/>
                              </w:rPr>
                            </w:pPr>
                            <w:r w:rsidRPr="00B32B68">
                              <w:rPr>
                                <w:rFonts w:eastAsia="Times New Roman"/>
                              </w:rPr>
                              <w:t>Gambit</w:t>
                            </w:r>
                          </w:p>
                        </w:tc>
                        <w:tc>
                          <w:tcPr>
                            <w:tcW w:w="0" w:type="auto"/>
                            <w:shd w:val="clear" w:color="auto" w:fill="auto"/>
                            <w:vAlign w:val="center"/>
                            <w:hideMark/>
                          </w:tcPr>
                          <w:p w14:paraId="03FE430C"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6C5E9A76" wp14:editId="0458A259">
                                  <wp:extent cx="180975" cy="180975"/>
                                  <wp:effectExtent l="0" t="0" r="9525" b="9525"/>
                                  <wp:docPr id="18"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4C5ED290"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6CC0C8C8" w14:textId="77777777" w:rsidR="00735A92" w:rsidRPr="00B32B68" w:rsidRDefault="00735A92" w:rsidP="000C39EB">
                            <w:pPr>
                              <w:pStyle w:val="tablecopy"/>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AE3A521"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4A42C239" w14:textId="77777777" w:rsidR="00735A92" w:rsidRPr="00B32B68" w:rsidRDefault="00735A92" w:rsidP="000C39EB">
                            <w:pPr>
                              <w:pStyle w:val="tablecopy"/>
                              <w:jc w:val="center"/>
                              <w:rPr>
                                <w:rFonts w:eastAsia="Times New Roman"/>
                              </w:rPr>
                            </w:pPr>
                            <w:r w:rsidRPr="00B32B68">
                              <w:rPr>
                                <w:rFonts w:eastAsia="Times New Roman"/>
                                <w:lang w:val="pt-BR" w:eastAsia="pt-BR"/>
                              </w:rPr>
                              <w:t>-</w:t>
                            </w:r>
                          </w:p>
                        </w:tc>
                      </w:tr>
                      <w:tr w:rsidR="00735A92" w:rsidRPr="00B32B68" w14:paraId="6F7E71AC" w14:textId="77777777" w:rsidTr="00E742F2">
                        <w:trPr>
                          <w:jc w:val="center"/>
                        </w:trPr>
                        <w:tc>
                          <w:tcPr>
                            <w:tcW w:w="0" w:type="auto"/>
                            <w:shd w:val="clear" w:color="auto" w:fill="auto"/>
                            <w:vAlign w:val="center"/>
                            <w:hideMark/>
                          </w:tcPr>
                          <w:p w14:paraId="739D1B74" w14:textId="77777777" w:rsidR="00735A92" w:rsidRPr="00B32B68" w:rsidRDefault="00735A92">
                            <w:pPr>
                              <w:pStyle w:val="tablecopy"/>
                              <w:rPr>
                                <w:rFonts w:eastAsia="Times New Roman"/>
                              </w:rPr>
                            </w:pPr>
                            <w:r w:rsidRPr="00B32B68">
                              <w:rPr>
                                <w:rFonts w:eastAsia="Times New Roman"/>
                              </w:rPr>
                              <w:t>Rogue</w:t>
                            </w:r>
                          </w:p>
                        </w:tc>
                        <w:tc>
                          <w:tcPr>
                            <w:tcW w:w="0" w:type="auto"/>
                            <w:shd w:val="clear" w:color="auto" w:fill="auto"/>
                            <w:vAlign w:val="center"/>
                            <w:hideMark/>
                          </w:tcPr>
                          <w:p w14:paraId="6D331A6A"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5C89364A"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5758DF03" wp14:editId="07705627">
                                  <wp:extent cx="180975" cy="180975"/>
                                  <wp:effectExtent l="0" t="0" r="9525" b="9525"/>
                                  <wp:docPr id="19"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6F49060"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3F535E09"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7C4B4AB8" w14:textId="77777777" w:rsidR="00735A92" w:rsidRPr="00B32B68" w:rsidRDefault="00735A92" w:rsidP="000C39EB">
                            <w:pPr>
                              <w:pStyle w:val="tablecopy"/>
                              <w:jc w:val="center"/>
                              <w:rPr>
                                <w:rFonts w:eastAsia="Times New Roman"/>
                              </w:rPr>
                            </w:pPr>
                            <w:r w:rsidRPr="00B32B68">
                              <w:rPr>
                                <w:rFonts w:eastAsia="Times New Roman"/>
                              </w:rPr>
                              <w:t>-</w:t>
                            </w:r>
                          </w:p>
                        </w:tc>
                      </w:tr>
                      <w:tr w:rsidR="00735A92" w:rsidRPr="00B32B68" w14:paraId="043CD912" w14:textId="77777777" w:rsidTr="00E742F2">
                        <w:trPr>
                          <w:jc w:val="center"/>
                        </w:trPr>
                        <w:tc>
                          <w:tcPr>
                            <w:tcW w:w="0" w:type="auto"/>
                            <w:shd w:val="clear" w:color="auto" w:fill="auto"/>
                            <w:vAlign w:val="center"/>
                            <w:hideMark/>
                          </w:tcPr>
                          <w:p w14:paraId="60DBC500" w14:textId="77777777" w:rsidR="00735A92" w:rsidRPr="00B32B68" w:rsidRDefault="00735A92">
                            <w:pPr>
                              <w:pStyle w:val="tablecopy"/>
                              <w:rPr>
                                <w:rFonts w:eastAsia="Times New Roman"/>
                              </w:rPr>
                            </w:pPr>
                            <w:r w:rsidRPr="00B32B68">
                              <w:rPr>
                                <w:rFonts w:eastAsia="Times New Roman"/>
                              </w:rPr>
                              <w:t>Nightcrawler</w:t>
                            </w:r>
                          </w:p>
                        </w:tc>
                        <w:tc>
                          <w:tcPr>
                            <w:tcW w:w="0" w:type="auto"/>
                            <w:shd w:val="clear" w:color="auto" w:fill="auto"/>
                            <w:vAlign w:val="center"/>
                            <w:hideMark/>
                          </w:tcPr>
                          <w:p w14:paraId="6A217208"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0207F5D"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7BA5C465" wp14:editId="216C59AB">
                                  <wp:extent cx="180975" cy="180975"/>
                                  <wp:effectExtent l="0" t="0" r="9525" b="9525"/>
                                  <wp:docPr id="20"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19C2E030"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54B8BC14" wp14:editId="4E1425A1">
                                  <wp:extent cx="180975" cy="180975"/>
                                  <wp:effectExtent l="0" t="0" r="9525" b="9525"/>
                                  <wp:docPr id="21"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41F5D43"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249CCA7" w14:textId="77777777" w:rsidR="00735A92" w:rsidRPr="00B32B68" w:rsidRDefault="00735A92" w:rsidP="000C39EB">
                            <w:pPr>
                              <w:pStyle w:val="tablecopy"/>
                              <w:jc w:val="center"/>
                              <w:rPr>
                                <w:rFonts w:eastAsia="Times New Roman"/>
                              </w:rPr>
                            </w:pPr>
                            <w:r w:rsidRPr="00B32B68">
                              <w:rPr>
                                <w:rFonts w:eastAsia="Times New Roman"/>
                              </w:rPr>
                              <w:t>-</w:t>
                            </w:r>
                          </w:p>
                        </w:tc>
                      </w:tr>
                      <w:tr w:rsidR="00735A92" w:rsidRPr="00B32B68" w14:paraId="67E68171" w14:textId="77777777" w:rsidTr="00E742F2">
                        <w:trPr>
                          <w:jc w:val="center"/>
                        </w:trPr>
                        <w:tc>
                          <w:tcPr>
                            <w:tcW w:w="0" w:type="auto"/>
                            <w:shd w:val="clear" w:color="auto" w:fill="auto"/>
                            <w:vAlign w:val="center"/>
                            <w:hideMark/>
                          </w:tcPr>
                          <w:p w14:paraId="2D603612" w14:textId="77777777" w:rsidR="00735A92" w:rsidRPr="00B32B68" w:rsidRDefault="00735A92">
                            <w:pPr>
                              <w:pStyle w:val="tablecopy"/>
                              <w:rPr>
                                <w:rFonts w:eastAsia="Times New Roman"/>
                              </w:rPr>
                            </w:pPr>
                            <w:r w:rsidRPr="00B32B68">
                              <w:rPr>
                                <w:rFonts w:eastAsia="Times New Roman"/>
                              </w:rPr>
                              <w:t>Beast</w:t>
                            </w:r>
                          </w:p>
                        </w:tc>
                        <w:tc>
                          <w:tcPr>
                            <w:tcW w:w="0" w:type="auto"/>
                            <w:shd w:val="clear" w:color="auto" w:fill="auto"/>
                            <w:vAlign w:val="center"/>
                            <w:hideMark/>
                          </w:tcPr>
                          <w:p w14:paraId="5F0722A9" w14:textId="77777777" w:rsidR="00735A92" w:rsidRPr="00B32B68" w:rsidRDefault="00735A92" w:rsidP="000C39EB">
                            <w:pPr>
                              <w:pStyle w:val="tablecopy"/>
                              <w:jc w:val="center"/>
                              <w:rPr>
                                <w:rFonts w:eastAsia="Times New Roman"/>
                              </w:rPr>
                            </w:pPr>
                            <w:r w:rsidRPr="00B32B68">
                              <w:rPr>
                                <w:rFonts w:eastAsia="Times New Roman"/>
                              </w:rPr>
                              <w:t>-</w:t>
                            </w:r>
                          </w:p>
                        </w:tc>
                        <w:tc>
                          <w:tcPr>
                            <w:tcW w:w="0" w:type="auto"/>
                            <w:shd w:val="clear" w:color="auto" w:fill="auto"/>
                            <w:vAlign w:val="center"/>
                            <w:hideMark/>
                          </w:tcPr>
                          <w:p w14:paraId="2FC98A3B"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75F46D92" wp14:editId="3D1C834F">
                                  <wp:extent cx="180975" cy="180975"/>
                                  <wp:effectExtent l="0" t="0" r="9525" b="9525"/>
                                  <wp:docPr id="22"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61C8D54B"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09E63E8D" wp14:editId="60FA5A52">
                                  <wp:extent cx="180975" cy="180975"/>
                                  <wp:effectExtent l="0" t="0" r="9525" b="9525"/>
                                  <wp:docPr id="23"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70AB929B" w14:textId="77777777" w:rsidR="00735A92" w:rsidRPr="00B32B68" w:rsidRDefault="00735A92" w:rsidP="000C39EB">
                            <w:pPr>
                              <w:pStyle w:val="tablecopy"/>
                              <w:jc w:val="center"/>
                              <w:rPr>
                                <w:rFonts w:eastAsia="Times New Roman"/>
                              </w:rPr>
                            </w:pPr>
                            <w:r w:rsidRPr="000E44CC">
                              <w:rPr>
                                <w:rFonts w:ascii="Calibri" w:eastAsia="Times New Roman" w:hAnsi="Calibri"/>
                              </w:rPr>
                              <w:drawing>
                                <wp:inline distT="0" distB="0" distL="0" distR="0" wp14:anchorId="7F67F758" wp14:editId="5288D8F6">
                                  <wp:extent cx="180975" cy="180975"/>
                                  <wp:effectExtent l="0" t="0" r="9525" b="9525"/>
                                  <wp:docPr id="24"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0" w:type="auto"/>
                            <w:shd w:val="clear" w:color="auto" w:fill="auto"/>
                            <w:vAlign w:val="center"/>
                            <w:hideMark/>
                          </w:tcPr>
                          <w:p w14:paraId="012447E3" w14:textId="77777777" w:rsidR="00735A92" w:rsidRPr="00B32B68" w:rsidRDefault="00735A92" w:rsidP="000C39EB">
                            <w:pPr>
                              <w:pStyle w:val="tablecopy"/>
                              <w:jc w:val="center"/>
                              <w:rPr>
                                <w:rFonts w:eastAsia="Times New Roman"/>
                              </w:rPr>
                            </w:pPr>
                            <w:r w:rsidRPr="00B32B68">
                              <w:rPr>
                                <w:rFonts w:eastAsia="Times New Roman"/>
                              </w:rPr>
                              <w:t>-</w:t>
                            </w:r>
                          </w:p>
                        </w:tc>
                      </w:tr>
                    </w:tbl>
                    <w:p w14:paraId="1100ABD0" w14:textId="77777777" w:rsidR="00735A92" w:rsidRDefault="00735A92" w:rsidP="008400D9"/>
                  </w:txbxContent>
                </v:textbox>
                <w10:wrap type="square" anchorx="margin" anchory="margin"/>
                <w10:anchorlock/>
              </v:shape>
            </w:pict>
          </mc:Fallback>
        </mc:AlternateContent>
      </w:r>
      <w:proofErr w:type="gramStart"/>
      <w:r w:rsidR="003E7DFF" w:rsidRPr="00357912">
        <w:rPr>
          <w:lang w:eastAsia="pt-BR"/>
        </w:rPr>
        <w:t>et</w:t>
      </w:r>
      <w:proofErr w:type="gramEnd"/>
      <w:r w:rsidR="003E7DFF" w:rsidRPr="00357912">
        <w:rPr>
          <w:lang w:eastAsia="pt-BR"/>
        </w:rPr>
        <w:t xml:space="preserve"> us assume that each commit is represented by an integer nu</w:t>
      </w:r>
      <w:r w:rsidR="003E7DFF" w:rsidRPr="00357912">
        <w:rPr>
          <w:lang w:eastAsia="pt-BR"/>
        </w:rPr>
        <w:t>m</w:t>
      </w:r>
      <w:r w:rsidR="003E7DFF" w:rsidRPr="00357912">
        <w:rPr>
          <w:lang w:eastAsia="pt-BR"/>
        </w:rPr>
        <w:t>ber to illustrate how our approach works. At a giving moment, the local repositories of each developer have the commits shown in</w:t>
      </w:r>
      <w:r w:rsidR="007269EF" w:rsidRPr="00357912">
        <w:rPr>
          <w:lang w:eastAsia="pt-BR"/>
        </w:rPr>
        <w:t xml:space="preserve"> </w:t>
      </w:r>
      <w:r w:rsidR="007269EF" w:rsidRPr="00357912">
        <w:rPr>
          <w:lang w:eastAsia="pt-BR"/>
        </w:rPr>
        <w:fldChar w:fldCharType="begin"/>
      </w:r>
      <w:r w:rsidR="007269EF" w:rsidRPr="00357912">
        <w:rPr>
          <w:lang w:eastAsia="pt-BR"/>
        </w:rPr>
        <w:instrText xml:space="preserve"> REF _Ref447913380 \h </w:instrText>
      </w:r>
      <w:r w:rsidR="007269EF" w:rsidRPr="00357912">
        <w:rPr>
          <w:lang w:eastAsia="pt-BR"/>
        </w:rPr>
      </w:r>
      <w:r w:rsidR="007269EF" w:rsidRPr="00357912">
        <w:rPr>
          <w:lang w:eastAsia="pt-BR"/>
        </w:rPr>
        <w:fldChar w:fldCharType="separate"/>
      </w:r>
      <w:r w:rsidR="009D552B" w:rsidRPr="00357912">
        <w:t>Table 1</w:t>
      </w:r>
      <w:r w:rsidR="007269EF" w:rsidRPr="00357912">
        <w:rPr>
          <w:lang w:eastAsia="pt-BR"/>
        </w:rPr>
        <w:fldChar w:fldCharType="end"/>
      </w:r>
      <w:r w:rsidR="003E7DFF" w:rsidRPr="00357912">
        <w:rPr>
          <w:lang w:eastAsia="pt-BR"/>
        </w:rPr>
        <w:t>. Considering the synchronization paths presented in</w:t>
      </w:r>
      <w:r w:rsidR="00E30BAA" w:rsidRPr="00357912">
        <w:rPr>
          <w:lang w:eastAsia="pt-BR"/>
        </w:rPr>
        <w:t xml:space="preserve"> </w:t>
      </w:r>
      <w:r w:rsidR="00E30BAA" w:rsidRPr="00357912">
        <w:rPr>
          <w:lang w:eastAsia="pt-BR"/>
        </w:rPr>
        <w:fldChar w:fldCharType="begin"/>
      </w:r>
      <w:r w:rsidR="00E30BAA" w:rsidRPr="00357912">
        <w:rPr>
          <w:lang w:eastAsia="pt-BR"/>
        </w:rPr>
        <w:instrText xml:space="preserve"> REF _Ref447912610 \h </w:instrText>
      </w:r>
      <w:r w:rsidR="00E30BAA" w:rsidRPr="00357912">
        <w:rPr>
          <w:lang w:eastAsia="pt-BR"/>
        </w:rPr>
      </w:r>
      <w:r w:rsidR="00E30BAA" w:rsidRPr="00357912">
        <w:rPr>
          <w:lang w:eastAsia="pt-BR"/>
        </w:rPr>
        <w:fldChar w:fldCharType="separate"/>
      </w:r>
      <w:r w:rsidR="009D552B" w:rsidRPr="00357912">
        <w:t>Fi</w:t>
      </w:r>
      <w:r w:rsidR="009D552B" w:rsidRPr="00357912">
        <w:t>g</w:t>
      </w:r>
      <w:r w:rsidR="009D552B" w:rsidRPr="00357912">
        <w:t>ure 6</w:t>
      </w:r>
      <w:r w:rsidR="00E30BAA" w:rsidRPr="00357912">
        <w:rPr>
          <w:lang w:eastAsia="pt-BR"/>
        </w:rPr>
        <w:fldChar w:fldCharType="end"/>
      </w:r>
      <w:r w:rsidR="003E7DFF" w:rsidRPr="00357912">
        <w:rPr>
          <w:lang w:eastAsia="pt-BR"/>
        </w:rPr>
        <w:t>, the perception of each developer regarding to their known peers is shown in</w:t>
      </w:r>
      <w:r w:rsidR="00140EE8" w:rsidRPr="00357912">
        <w:rPr>
          <w:lang w:eastAsia="pt-BR"/>
        </w:rPr>
        <w:t xml:space="preserve"> </w:t>
      </w:r>
      <w:r w:rsidR="00140EE8" w:rsidRPr="00357912">
        <w:rPr>
          <w:lang w:eastAsia="pt-BR"/>
        </w:rPr>
        <w:fldChar w:fldCharType="begin"/>
      </w:r>
      <w:r w:rsidR="00140EE8" w:rsidRPr="00357912">
        <w:rPr>
          <w:lang w:eastAsia="pt-BR"/>
        </w:rPr>
        <w:instrText xml:space="preserve"> REF _Ref322814498 \h </w:instrText>
      </w:r>
      <w:r w:rsidR="00140EE8" w:rsidRPr="00357912">
        <w:rPr>
          <w:lang w:eastAsia="pt-BR"/>
        </w:rPr>
      </w:r>
      <w:r w:rsidR="00140EE8" w:rsidRPr="00357912">
        <w:rPr>
          <w:lang w:eastAsia="pt-BR"/>
        </w:rPr>
        <w:fldChar w:fldCharType="separate"/>
      </w:r>
      <w:r w:rsidR="009D552B" w:rsidRPr="00357912">
        <w:t>Table 2</w:t>
      </w:r>
      <w:r w:rsidR="00140EE8" w:rsidRPr="00357912">
        <w:rPr>
          <w:lang w:eastAsia="pt-BR"/>
        </w:rPr>
        <w:fldChar w:fldCharType="end"/>
      </w:r>
      <w:r w:rsidR="003E7DFF" w:rsidRPr="00357912">
        <w:rPr>
          <w:lang w:eastAsia="pt-BR"/>
        </w:rPr>
        <w:t xml:space="preserve">. Notice that the perceptions are not symmetric. For instance, as Gambit does not pull updates from </w:t>
      </w:r>
      <w:proofErr w:type="spellStart"/>
      <w:r w:rsidR="003E7DFF" w:rsidRPr="00357912">
        <w:rPr>
          <w:lang w:eastAsia="pt-BR"/>
        </w:rPr>
        <w:t>Nightcrawler</w:t>
      </w:r>
      <w:proofErr w:type="spellEnd"/>
      <w:r w:rsidR="003E7DFF" w:rsidRPr="00357912">
        <w:rPr>
          <w:lang w:eastAsia="pt-BR"/>
        </w:rPr>
        <w:t>, there is no sense in giving him information regar</w:t>
      </w:r>
      <w:r w:rsidR="003E7DFF" w:rsidRPr="00357912">
        <w:rPr>
          <w:lang w:eastAsia="pt-BR"/>
        </w:rPr>
        <w:t>d</w:t>
      </w:r>
      <w:r w:rsidR="003E7DFF" w:rsidRPr="00357912">
        <w:rPr>
          <w:lang w:eastAsia="pt-BR"/>
        </w:rPr>
        <w:t xml:space="preserve">ing </w:t>
      </w:r>
      <w:proofErr w:type="spellStart"/>
      <w:r w:rsidR="003E7DFF" w:rsidRPr="00357912">
        <w:rPr>
          <w:lang w:eastAsia="pt-BR"/>
        </w:rPr>
        <w:t>Nightcrawler</w:t>
      </w:r>
      <w:proofErr w:type="spellEnd"/>
      <w:r w:rsidR="003E7DFF" w:rsidRPr="00357912">
        <w:rPr>
          <w:lang w:eastAsia="pt-BR"/>
        </w:rPr>
        <w:t xml:space="preserve">. Furthermore, it is uncommon to have a scenario where pushes are performed from a developer to another (such as the one between Beast and Gambit). Generally, what happens is that a developer pulls from another (for example, between Gambit and </w:t>
      </w:r>
      <w:proofErr w:type="spellStart"/>
      <w:r w:rsidR="003E7DFF" w:rsidRPr="00357912">
        <w:rPr>
          <w:lang w:eastAsia="pt-BR"/>
        </w:rPr>
        <w:t>Nightcrawler</w:t>
      </w:r>
      <w:proofErr w:type="spellEnd"/>
      <w:r w:rsidR="003E7DFF" w:rsidRPr="00357912">
        <w:rPr>
          <w:lang w:eastAsia="pt-BR"/>
        </w:rPr>
        <w:t>). This avoids inadvertent inclusion of commits inside others’ clones. Although infrequent, this scenario helps in understanding the need to have awareness about who are the peers in a project and what are their interdependencies</w:t>
      </w:r>
    </w:p>
    <w:p w14:paraId="2EB31226" w14:textId="77777777" w:rsidR="003E7DFF" w:rsidRPr="00357912" w:rsidRDefault="003E7DFF" w:rsidP="003E7DFF">
      <w:pPr>
        <w:pStyle w:val="Heading3"/>
        <w:rPr>
          <w:lang w:eastAsia="pt-BR"/>
        </w:rPr>
      </w:pPr>
      <w:r w:rsidRPr="00357912">
        <w:rPr>
          <w:lang w:eastAsia="pt-BR"/>
        </w:rPr>
        <w:t>Level 4: Commits</w:t>
      </w:r>
    </w:p>
    <w:p w14:paraId="26CC14E6" w14:textId="764EF96B" w:rsidR="003E7DFF" w:rsidRPr="00357912" w:rsidRDefault="0097426D" w:rsidP="00F5237E">
      <w:pPr>
        <w:pStyle w:val="EstiloRecuodecorpodetextoPrimeiralinha0cmDepoisde"/>
        <w:rPr>
          <w:lang w:eastAsia="pt-BR"/>
        </w:rPr>
      </w:pPr>
      <w:r w:rsidRPr="00357912">
        <mc:AlternateContent>
          <mc:Choice Requires="wps">
            <w:drawing>
              <wp:anchor distT="0" distB="0" distL="114300" distR="114300" simplePos="0" relativeHeight="251587584" behindDoc="1" locked="1" layoutInCell="1" allowOverlap="0" wp14:anchorId="1120906C" wp14:editId="66CFEF38">
                <wp:simplePos x="0" y="0"/>
                <wp:positionH relativeFrom="margin">
                  <wp:align>left</wp:align>
                </wp:positionH>
                <wp:positionV relativeFrom="margin">
                  <wp:align>top</wp:align>
                </wp:positionV>
                <wp:extent cx="3056255" cy="2186305"/>
                <wp:effectExtent l="0" t="0" r="0" b="0"/>
                <wp:wrapSquare wrapText="bothSides"/>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2186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A4BD5C" w14:textId="77777777" w:rsidR="00735A92" w:rsidRDefault="00735A92" w:rsidP="00C45784">
                            <w:pPr>
                              <w:keepNext/>
                              <w:jc w:val="center"/>
                            </w:pPr>
                            <w:r w:rsidRPr="00823D5C">
                              <w:rPr>
                                <w:noProof/>
                              </w:rPr>
                              <w:drawing>
                                <wp:inline distT="0" distB="0" distL="0" distR="0" wp14:anchorId="4D20F8AF" wp14:editId="04F13143">
                                  <wp:extent cx="962025" cy="19050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03013350" w14:textId="05AFB8FA" w:rsidR="00735A92" w:rsidRPr="00F5435D" w:rsidRDefault="00735A92" w:rsidP="00C45784">
                            <w:pPr>
                              <w:pStyle w:val="Caption"/>
                              <w:rPr>
                                <w:rFonts w:cs="Times New Roman"/>
                                <w:noProof/>
                                <w:szCs w:val="20"/>
                              </w:rPr>
                            </w:pPr>
                            <w:bookmarkStart w:id="19" w:name="_Ref447912610"/>
                            <w:proofErr w:type="gramStart"/>
                            <w:r>
                              <w:t xml:space="preserve">Figure </w:t>
                            </w:r>
                            <w:fldSimple w:instr=" SEQ Figure \* ARABIC ">
                              <w:r>
                                <w:rPr>
                                  <w:noProof/>
                                </w:rPr>
                                <w:t>6</w:t>
                              </w:r>
                            </w:fldSimple>
                            <w:bookmarkEnd w:id="19"/>
                            <w:r>
                              <w:t>.</w:t>
                            </w:r>
                            <w:proofErr w:type="gramEnd"/>
                            <w:r>
                              <w:t xml:space="preserve"> A scenario involving some developers</w:t>
                            </w:r>
                          </w:p>
                          <w:p w14:paraId="601A4313" w14:textId="77777777" w:rsidR="00735A92" w:rsidRDefault="00735A92" w:rsidP="00C45784">
                            <w:pPr>
                              <w:pStyle w:val="Caption"/>
                            </w:pPr>
                          </w:p>
                          <w:p w14:paraId="6A8C26E3" w14:textId="77777777" w:rsidR="00735A92" w:rsidRDefault="00735A92" w:rsidP="00C45784">
                            <w:pPr>
                              <w:keepNext/>
                            </w:pPr>
                          </w:p>
                          <w:p w14:paraId="1DBCD465" w14:textId="77777777" w:rsidR="00735A92" w:rsidRDefault="00735A92" w:rsidP="00C45784"/>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id="Caixa de Texto 2" o:spid="_x0000_s1033" type="#_x0000_t202" style="position:absolute;left:0;text-align:left;margin-left:0;margin-top:0;width:240.65pt;height:172.15pt;z-index:-25172889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" o:allowoverlap="f" stroked="f">
                <v:textbox>
                  <w:txbxContent>
                    <w:p w14:paraId="18A4BD5C" w14:textId="77777777" w:rsidR="00735A92" w:rsidRDefault="00735A92" w:rsidP="00C45784">
                      <w:pPr>
                        <w:keepNext/>
                        <w:jc w:val="center"/>
                      </w:pPr>
                      <w:r w:rsidRPr="00823D5C">
                        <w:rPr>
                          <w:noProof/>
                        </w:rPr>
                        <w:drawing>
                          <wp:inline distT="0" distB="0" distL="0" distR="0" wp14:anchorId="4D20F8AF" wp14:editId="04F13143">
                            <wp:extent cx="962025" cy="1905000"/>
                            <wp:effectExtent l="0" t="0" r="0" b="0"/>
                            <wp:docPr id="69" name="Image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03013350" w14:textId="05AFB8FA" w:rsidR="00735A92" w:rsidRPr="00F5435D" w:rsidRDefault="00735A92" w:rsidP="00C45784">
                      <w:pPr>
                        <w:pStyle w:val="Caption"/>
                        <w:rPr>
                          <w:rFonts w:cs="Times New Roman"/>
                          <w:noProof/>
                          <w:szCs w:val="20"/>
                        </w:rPr>
                      </w:pPr>
                      <w:bookmarkStart w:id="20" w:name="_Ref447912610"/>
                      <w:proofErr w:type="gramStart"/>
                      <w:r>
                        <w:t xml:space="preserve">Figure </w:t>
                      </w:r>
                      <w:fldSimple w:instr=" SEQ Figure \* ARABIC ">
                        <w:r>
                          <w:rPr>
                            <w:noProof/>
                          </w:rPr>
                          <w:t>6</w:t>
                        </w:r>
                      </w:fldSimple>
                      <w:bookmarkEnd w:id="20"/>
                      <w:r>
                        <w:t>.</w:t>
                      </w:r>
                      <w:proofErr w:type="gramEnd"/>
                      <w:r>
                        <w:t xml:space="preserve"> A scenario involving some developers</w:t>
                      </w:r>
                    </w:p>
                    <w:p w14:paraId="601A4313" w14:textId="77777777" w:rsidR="00735A92" w:rsidRDefault="00735A92" w:rsidP="00C45784">
                      <w:pPr>
                        <w:pStyle w:val="Caption"/>
                      </w:pPr>
                    </w:p>
                    <w:p w14:paraId="6A8C26E3" w14:textId="77777777" w:rsidR="00735A92" w:rsidRDefault="00735A92" w:rsidP="00C45784">
                      <w:pPr>
                        <w:keepNext/>
                      </w:pPr>
                    </w:p>
                    <w:p w14:paraId="1DBCD465" w14:textId="77777777" w:rsidR="00735A92" w:rsidRDefault="00735A92" w:rsidP="00C45784"/>
                  </w:txbxContent>
                </v:textbox>
                <w10:wrap type="square" anchorx="margin" anchory="margin"/>
                <w10:anchorlock/>
              </v:shape>
            </w:pict>
          </mc:Fallback>
        </mc:AlternateContent>
      </w:r>
      <w:r w:rsidR="003E7DFF" w:rsidRPr="00357912">
        <w:rPr>
          <w:lang w:eastAsia="pt-BR"/>
        </w:rPr>
        <w:t>Level 4 complements information of Level 3 in order to provide an answer to Question Q3. Differently from the usual repository version graph, it presents a combined version graph of the whole topology (</w:t>
      </w:r>
      <w:r w:rsidR="00E524D5" w:rsidRPr="00357912">
        <w:rPr>
          <w:lang w:eastAsia="pt-BR"/>
        </w:rPr>
        <w:fldChar w:fldCharType="begin"/>
      </w:r>
      <w:r w:rsidR="00E524D5" w:rsidRPr="00357912">
        <w:rPr>
          <w:lang w:eastAsia="pt-BR"/>
        </w:rPr>
        <w:instrText xml:space="preserve"> REF _Ref447913488 \h </w:instrText>
      </w:r>
      <w:r w:rsidR="00E524D5" w:rsidRPr="00357912">
        <w:rPr>
          <w:lang w:eastAsia="pt-BR"/>
        </w:rPr>
      </w:r>
      <w:r w:rsidR="00E524D5" w:rsidRPr="00357912">
        <w:rPr>
          <w:lang w:eastAsia="pt-BR"/>
        </w:rPr>
        <w:fldChar w:fldCharType="separate"/>
      </w:r>
      <w:r w:rsidR="009D552B" w:rsidRPr="00357912">
        <w:t>Figure 7</w:t>
      </w:r>
      <w:r w:rsidR="00E524D5" w:rsidRPr="00357912">
        <w:rPr>
          <w:lang w:eastAsia="pt-BR"/>
        </w:rPr>
        <w:fldChar w:fldCharType="end"/>
      </w:r>
      <w:r w:rsidR="00E524D5" w:rsidRPr="00357912">
        <w:rPr>
          <w:lang w:eastAsia="pt-BR"/>
        </w:rPr>
        <w:t>)</w:t>
      </w:r>
      <w:r w:rsidR="003E7DFF" w:rsidRPr="00357912">
        <w:rPr>
          <w:lang w:eastAsia="pt-BR"/>
        </w:rPr>
        <w:t xml:space="preserve">. Each vertex in the graph represents either a known commit in the topology (which is named after its hash’s five initial characters, such as the node labeled </w:t>
      </w:r>
      <w:r w:rsidR="003E7DFF" w:rsidRPr="00357912">
        <w:rPr>
          <w:i/>
          <w:lang w:eastAsia="pt-BR"/>
        </w:rPr>
        <w:t>2e10a</w:t>
      </w:r>
      <w:r w:rsidR="003E7DFF" w:rsidRPr="00357912">
        <w:rPr>
          <w:lang w:eastAsia="pt-BR"/>
        </w:rPr>
        <w:t>) or a co</w:t>
      </w:r>
      <w:r w:rsidR="003E7DFF" w:rsidRPr="00357912">
        <w:rPr>
          <w:lang w:eastAsia="pt-BR"/>
        </w:rPr>
        <w:t>l</w:t>
      </w:r>
      <w:r w:rsidR="003E7DFF" w:rsidRPr="00357912">
        <w:rPr>
          <w:lang w:eastAsia="pt-BR"/>
        </w:rPr>
        <w:t>lapsed node representing several commits (which is named after the number of contained nodes, such as the white node containing 118 commits and the green node containing 24 commits). Collap</w:t>
      </w:r>
      <w:r w:rsidR="003E7DFF" w:rsidRPr="00357912">
        <w:rPr>
          <w:lang w:eastAsia="pt-BR"/>
        </w:rPr>
        <w:t>s</w:t>
      </w:r>
      <w:r w:rsidR="003E7DFF" w:rsidRPr="00357912">
        <w:rPr>
          <w:lang w:eastAsia="pt-BR"/>
        </w:rPr>
        <w:t>ing is done manually and is a way of providing a better unde</w:t>
      </w:r>
      <w:r w:rsidR="003E7DFF" w:rsidRPr="00357912">
        <w:rPr>
          <w:lang w:eastAsia="pt-BR"/>
        </w:rPr>
        <w:t>r</w:t>
      </w:r>
      <w:r w:rsidR="003E7DFF" w:rsidRPr="00357912">
        <w:rPr>
          <w:lang w:eastAsia="pt-BR"/>
        </w:rPr>
        <w:t xml:space="preserve">standing </w:t>
      </w:r>
      <w:r w:rsidR="001864D7" w:rsidRPr="00357912">
        <w:rPr>
          <w:lang w:eastAsia="pt-BR"/>
        </w:rPr>
        <w:t>over</w:t>
      </w:r>
      <w:r w:rsidR="003E7DFF" w:rsidRPr="00357912">
        <w:rPr>
          <w:lang w:eastAsia="pt-BR"/>
        </w:rPr>
        <w:t xml:space="preserve"> huge amounts of data. Thicker borders denote that the commit is a branch’s head (e.g., commit </w:t>
      </w:r>
      <w:r w:rsidR="00755B63" w:rsidRPr="00357912">
        <w:rPr>
          <w:i/>
          <w:lang w:eastAsia="pt-BR"/>
        </w:rPr>
        <w:t>ea6a4</w:t>
      </w:r>
      <w:r w:rsidR="003E7DFF" w:rsidRPr="00357912">
        <w:rPr>
          <w:lang w:eastAsia="pt-BR"/>
        </w:rPr>
        <w:t xml:space="preserve">). Commits are drawn according to their precedence order. Thus, if a commit </w:t>
      </w:r>
      <w:r w:rsidR="003E7DFF" w:rsidRPr="00357912">
        <w:rPr>
          <w:i/>
          <w:lang w:eastAsia="pt-BR"/>
        </w:rPr>
        <w:t>N</w:t>
      </w:r>
      <w:r w:rsidR="003E7DFF" w:rsidRPr="00357912">
        <w:rPr>
          <w:lang w:eastAsia="pt-BR"/>
        </w:rPr>
        <w:t xml:space="preserve"> is created over a commit </w:t>
      </w:r>
      <w:r w:rsidR="003E7DFF" w:rsidRPr="00357912">
        <w:rPr>
          <w:i/>
          <w:lang w:eastAsia="pt-BR"/>
        </w:rPr>
        <w:t>N – 1</w:t>
      </w:r>
      <w:r w:rsidR="003E7DFF" w:rsidRPr="00357912">
        <w:rPr>
          <w:lang w:eastAsia="pt-BR"/>
        </w:rPr>
        <w:t xml:space="preserve">, then commit </w:t>
      </w:r>
      <w:r w:rsidR="003E7DFF" w:rsidRPr="00357912">
        <w:rPr>
          <w:i/>
          <w:lang w:eastAsia="pt-BR"/>
        </w:rPr>
        <w:t>N</w:t>
      </w:r>
      <w:r w:rsidR="003E7DFF" w:rsidRPr="00357912">
        <w:rPr>
          <w:lang w:eastAsia="pt-BR"/>
        </w:rPr>
        <w:t xml:space="preserve"> will be located in the right hand side of commit </w:t>
      </w:r>
      <w:r w:rsidR="003E7DFF" w:rsidRPr="00357912">
        <w:rPr>
          <w:i/>
          <w:lang w:eastAsia="pt-BR"/>
        </w:rPr>
        <w:t>N – 1</w:t>
      </w:r>
      <w:r w:rsidR="003E7DFF" w:rsidRPr="00357912">
        <w:rPr>
          <w:lang w:eastAsia="pt-BR"/>
        </w:rPr>
        <w:t xml:space="preserve">. For each commit, </w:t>
      </w:r>
      <w:proofErr w:type="spellStart"/>
      <w:r w:rsidR="003E7DFF" w:rsidRPr="00357912">
        <w:rPr>
          <w:lang w:eastAsia="pt-BR"/>
        </w:rPr>
        <w:t>DyeVC</w:t>
      </w:r>
      <w:proofErr w:type="spellEnd"/>
      <w:r w:rsidR="003E7DFF" w:rsidRPr="00357912">
        <w:rPr>
          <w:lang w:eastAsia="pt-BR"/>
        </w:rPr>
        <w:t xml:space="preserve"> pr</w:t>
      </w:r>
      <w:r w:rsidR="003E7DFF" w:rsidRPr="00357912">
        <w:rPr>
          <w:lang w:eastAsia="pt-BR"/>
        </w:rPr>
        <w:t>e</w:t>
      </w:r>
      <w:r w:rsidR="003E7DFF" w:rsidRPr="00357912">
        <w:rPr>
          <w:lang w:eastAsia="pt-BR"/>
        </w:rPr>
        <w:t xml:space="preserve">sents the information described in </w:t>
      </w:r>
      <w:r w:rsidR="00E524D5" w:rsidRPr="00357912">
        <w:rPr>
          <w:lang w:eastAsia="pt-BR"/>
        </w:rPr>
        <w:fldChar w:fldCharType="begin"/>
      </w:r>
      <w:r w:rsidR="00E524D5" w:rsidRPr="00357912">
        <w:rPr>
          <w:lang w:eastAsia="pt-BR"/>
        </w:rPr>
        <w:instrText xml:space="preserve"> REF _Ref447910457 \h </w:instrText>
      </w:r>
      <w:r w:rsidR="00E524D5" w:rsidRPr="00357912">
        <w:rPr>
          <w:lang w:eastAsia="pt-BR"/>
        </w:rPr>
      </w:r>
      <w:r w:rsidR="00E524D5" w:rsidRPr="00357912">
        <w:rPr>
          <w:lang w:eastAsia="pt-BR"/>
        </w:rPr>
        <w:fldChar w:fldCharType="separate"/>
      </w:r>
      <w:r w:rsidR="009D552B" w:rsidRPr="00357912">
        <w:t>Figure 2</w:t>
      </w:r>
      <w:r w:rsidR="00E524D5" w:rsidRPr="00357912">
        <w:rPr>
          <w:lang w:eastAsia="pt-BR"/>
        </w:rPr>
        <w:fldChar w:fldCharType="end"/>
      </w:r>
      <w:r w:rsidR="00E524D5" w:rsidRPr="00357912">
        <w:rPr>
          <w:lang w:eastAsia="pt-BR"/>
        </w:rPr>
        <w:t xml:space="preserve"> </w:t>
      </w:r>
      <w:r w:rsidR="003E7DFF" w:rsidRPr="00357912">
        <w:rPr>
          <w:lang w:eastAsia="pt-BR"/>
        </w:rPr>
        <w:t xml:space="preserve">(gathered from the central database), along with information that is read in real time from the repository metadata, such as branches that point to that commit and </w:t>
      </w:r>
      <w:r w:rsidR="00755B63" w:rsidRPr="00357912">
        <w:rPr>
          <w:lang w:eastAsia="pt-BR"/>
        </w:rPr>
        <w:t xml:space="preserve">affected </w:t>
      </w:r>
      <w:r w:rsidR="003E7DFF" w:rsidRPr="00357912">
        <w:rPr>
          <w:lang w:eastAsia="pt-BR"/>
        </w:rPr>
        <w:t>files (</w:t>
      </w:r>
      <w:r w:rsidR="001864D7" w:rsidRPr="00357912">
        <w:rPr>
          <w:lang w:eastAsia="pt-BR"/>
        </w:rPr>
        <w:t>added, edited</w:t>
      </w:r>
      <w:r w:rsidR="003E7DFF" w:rsidRPr="00357912">
        <w:rPr>
          <w:lang w:eastAsia="pt-BR"/>
        </w:rPr>
        <w:t xml:space="preserve">, </w:t>
      </w:r>
      <w:r w:rsidR="001864D7" w:rsidRPr="00357912">
        <w:rPr>
          <w:lang w:eastAsia="pt-BR"/>
        </w:rPr>
        <w:t xml:space="preserve">and </w:t>
      </w:r>
      <w:r w:rsidR="003E7DFF" w:rsidRPr="00357912">
        <w:rPr>
          <w:lang w:eastAsia="pt-BR"/>
        </w:rPr>
        <w:t>deleted).</w:t>
      </w:r>
    </w:p>
    <w:p w14:paraId="7E4A7C4A" w14:textId="6981923C" w:rsidR="003E7DFF" w:rsidRPr="00357912" w:rsidRDefault="0097426D" w:rsidP="00F5237E">
      <w:pPr>
        <w:pStyle w:val="EstiloRecuodecorpodetextoPrimeiralinha0cmDepoisde"/>
        <w:rPr>
          <w:lang w:eastAsia="pt-BR"/>
        </w:rPr>
      </w:pPr>
      <w:r w:rsidRPr="00357912">
        <mc:AlternateContent>
          <mc:Choice Requires="wps">
            <w:drawing>
              <wp:anchor distT="0" distB="0" distL="114300" distR="114300" simplePos="0" relativeHeight="251726848" behindDoc="0" locked="1" layoutInCell="1" allowOverlap="1" wp14:anchorId="2D2FA97A" wp14:editId="18857F38">
                <wp:simplePos x="0" y="0"/>
                <wp:positionH relativeFrom="margin">
                  <wp:posOffset>-2540</wp:posOffset>
                </wp:positionH>
                <wp:positionV relativeFrom="paragraph">
                  <wp:posOffset>5715</wp:posOffset>
                </wp:positionV>
                <wp:extent cx="3056255" cy="1936750"/>
                <wp:effectExtent l="0" t="0" r="0" b="6350"/>
                <wp:wrapSquare wrapText="bothSides"/>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936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86B7A0" w14:textId="77777777" w:rsidR="00735A92" w:rsidRDefault="00735A92" w:rsidP="007269EF">
                            <w:pPr>
                              <w:keepNext/>
                              <w:jc w:val="center"/>
                            </w:pPr>
                            <w:r w:rsidRPr="000E44CC">
                              <w:rPr>
                                <w:rFonts w:ascii="Calibri" w:hAnsi="Calibri"/>
                                <w:noProof/>
                              </w:rPr>
                              <w:drawing>
                                <wp:inline distT="0" distB="0" distL="0" distR="0" wp14:anchorId="33FB8918" wp14:editId="53C72892">
                                  <wp:extent cx="2910840" cy="1637348"/>
                                  <wp:effectExtent l="0" t="0" r="3810" b="127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9">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77777777" w:rsidR="00735A92" w:rsidRPr="00171835" w:rsidRDefault="00735A92" w:rsidP="007269EF">
                            <w:pPr>
                              <w:pStyle w:val="Caption"/>
                              <w:rPr>
                                <w:rFonts w:cs="Times New Roman"/>
                                <w:noProof/>
                                <w:szCs w:val="20"/>
                              </w:rPr>
                            </w:pPr>
                            <w:bookmarkStart w:id="21" w:name="_Ref447913488"/>
                            <w:proofErr w:type="gramStart"/>
                            <w:r>
                              <w:t xml:space="preserve">Figure </w:t>
                            </w:r>
                            <w:fldSimple w:instr=" SEQ Figure \* ARABIC ">
                              <w:r>
                                <w:rPr>
                                  <w:noProof/>
                                </w:rPr>
                                <w:t>7</w:t>
                              </w:r>
                            </w:fldSimple>
                            <w:bookmarkEnd w:id="21"/>
                            <w:r>
                              <w:t>.</w:t>
                            </w:r>
                            <w:proofErr w:type="gramEnd"/>
                            <w:r>
                              <w:t xml:space="preserve"> Collapsed commit history</w:t>
                            </w:r>
                          </w:p>
                          <w:p w14:paraId="2B9272CB" w14:textId="77777777" w:rsidR="00735A92" w:rsidRDefault="00735A92" w:rsidP="007269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9" o:spid="_x0000_s1034" type="#_x0000_t202" style="position:absolute;left:0;text-align:left;margin-left:-.15pt;margin-top:.45pt;width:240.65pt;height:152.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" stroked="f">
                <v:textbox>
                  <w:txbxContent>
                    <w:p w14:paraId="0386B7A0" w14:textId="77777777" w:rsidR="00735A92" w:rsidRDefault="00735A92" w:rsidP="007269EF">
                      <w:pPr>
                        <w:keepNext/>
                        <w:jc w:val="center"/>
                      </w:pPr>
                      <w:r w:rsidRPr="000E44CC">
                        <w:rPr>
                          <w:rFonts w:ascii="Calibri" w:hAnsi="Calibri"/>
                          <w:noProof/>
                        </w:rPr>
                        <w:drawing>
                          <wp:inline distT="0" distB="0" distL="0" distR="0" wp14:anchorId="33FB8918" wp14:editId="53C72892">
                            <wp:extent cx="2910840" cy="1637348"/>
                            <wp:effectExtent l="0" t="0" r="3810" b="127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9">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77777777" w:rsidR="00735A92" w:rsidRPr="00171835" w:rsidRDefault="00735A92" w:rsidP="007269EF">
                      <w:pPr>
                        <w:pStyle w:val="Caption"/>
                        <w:rPr>
                          <w:rFonts w:cs="Times New Roman"/>
                          <w:noProof/>
                          <w:szCs w:val="20"/>
                        </w:rPr>
                      </w:pPr>
                      <w:bookmarkStart w:id="22" w:name="_Ref447913488"/>
                      <w:proofErr w:type="gramStart"/>
                      <w:r>
                        <w:t xml:space="preserve">Figure </w:t>
                      </w:r>
                      <w:fldSimple w:instr=" SEQ Figure \* ARABIC ">
                        <w:r>
                          <w:rPr>
                            <w:noProof/>
                          </w:rPr>
                          <w:t>7</w:t>
                        </w:r>
                      </w:fldSimple>
                      <w:bookmarkEnd w:id="22"/>
                      <w:r>
                        <w:t>.</w:t>
                      </w:r>
                      <w:proofErr w:type="gramEnd"/>
                      <w:r>
                        <w:t xml:space="preserve"> Collapsed commit history</w:t>
                      </w:r>
                    </w:p>
                    <w:p w14:paraId="2B9272CB" w14:textId="77777777" w:rsidR="00735A92" w:rsidRDefault="00735A92" w:rsidP="007269EF"/>
                  </w:txbxContent>
                </v:textbox>
                <w10:wrap type="square" anchorx="margin"/>
                <w10:anchorlock/>
              </v:shape>
            </w:pict>
          </mc:Fallback>
        </mc:AlternateContent>
      </w:r>
      <w:r w:rsidR="00110E23" w:rsidRPr="00357912">
        <w:rPr>
          <w:lang w:eastAsia="pt-BR"/>
        </w:rPr>
        <w:t>T</w:t>
      </w:r>
      <w:r w:rsidR="003E7DFF" w:rsidRPr="00357912">
        <w:rPr>
          <w:lang w:eastAsia="pt-BR"/>
        </w:rPr>
        <w:t>his visualization contains all commits of all clones in an int</w:t>
      </w:r>
      <w:r w:rsidR="003E7DFF" w:rsidRPr="00357912">
        <w:rPr>
          <w:lang w:eastAsia="pt-BR"/>
        </w:rPr>
        <w:t>e</w:t>
      </w:r>
      <w:r w:rsidR="003E7DFF" w:rsidRPr="00357912">
        <w:rPr>
          <w:lang w:eastAsia="pt-BR"/>
        </w:rPr>
        <w:t>grated graph. Each commit is painted according to its existence in the local repository and in the peers’ repositories. Ordinary co</w:t>
      </w:r>
      <w:r w:rsidR="003E7DFF" w:rsidRPr="00357912">
        <w:rPr>
          <w:lang w:eastAsia="pt-BR"/>
        </w:rPr>
        <w:t>m</w:t>
      </w:r>
      <w:r w:rsidR="003E7DFF" w:rsidRPr="00357912">
        <w:rPr>
          <w:lang w:eastAsia="pt-BR"/>
        </w:rPr>
        <w:t>mits that exist locally and in all peers are painted in white. Green commits are ready to be pushed, as they exist locally but do not exist in peers of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belong to non-tracked branches, meaning that they can neither be pushed nor pulled.</w:t>
      </w:r>
    </w:p>
    <w:p w14:paraId="0A8F20B1" w14:textId="77777777" w:rsidR="00E524D5" w:rsidRPr="00357912" w:rsidRDefault="00E524D5" w:rsidP="00F5237E">
      <w:pPr>
        <w:pStyle w:val="EstiloRecuodecorpodetextoPrimeiralinha0cmDepoisde"/>
        <w:rPr>
          <w:lang w:eastAsia="pt-BR"/>
        </w:rPr>
      </w:pPr>
      <w:r w:rsidRPr="00357912">
        <w:rPr>
          <w:lang w:eastAsia="pt-BR"/>
        </w:rPr>
        <w:t xml:space="preserve">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 </w:t>
      </w:r>
      <w:proofErr w:type="spellStart"/>
      <w:r w:rsidRPr="00357912">
        <w:rPr>
          <w:lang w:eastAsia="pt-BR"/>
        </w:rPr>
        <w:t>DyeVC</w:t>
      </w:r>
      <w:proofErr w:type="spellEnd"/>
      <w:r w:rsidRPr="00357912">
        <w:rPr>
          <w:lang w:eastAsia="pt-BR"/>
        </w:rPr>
        <w:t xml:space="preserve"> positions the graph so that these commits are shown when opening the visualization.</w:t>
      </w:r>
    </w:p>
    <w:p w14:paraId="2FE5D8E1" w14:textId="77777777" w:rsidR="00E524D5" w:rsidRPr="00357912" w:rsidRDefault="00E524D5" w:rsidP="00E524D5">
      <w:pPr>
        <w:pStyle w:val="Heading2"/>
        <w:rPr>
          <w:lang w:eastAsia="pt-BR"/>
        </w:rPr>
      </w:pPr>
      <w:bookmarkStart w:id="23" w:name="_Ref448229062"/>
      <w:r w:rsidRPr="00357912">
        <w:rPr>
          <w:lang w:eastAsia="pt-BR"/>
        </w:rPr>
        <w:t>Behind the Scenes</w:t>
      </w:r>
      <w:bookmarkEnd w:id="23"/>
    </w:p>
    <w:p w14:paraId="1FBDFA85" w14:textId="77777777" w:rsidR="00E524D5" w:rsidRPr="00357912" w:rsidRDefault="00E524D5" w:rsidP="00F5237E">
      <w:pPr>
        <w:pStyle w:val="EstiloRecuodecorpodetextoPrimeiralinha0cmDepoisde"/>
        <w:rPr>
          <w:lang w:eastAsia="pt-BR"/>
        </w:rPr>
      </w:pPr>
      <w:r w:rsidRPr="00357912">
        <w:rPr>
          <w:lang w:eastAsia="pt-BR"/>
        </w:rPr>
        <w:fldChar w:fldCharType="begin"/>
      </w:r>
      <w:r w:rsidRPr="00357912">
        <w:rPr>
          <w:lang w:eastAsia="pt-BR"/>
        </w:rPr>
        <w:instrText xml:space="preserve"> REF _Ref402630254 \h  \* MERGEFORMAT </w:instrText>
      </w:r>
      <w:r w:rsidRPr="00357912">
        <w:rPr>
          <w:lang w:eastAsia="pt-BR"/>
        </w:rPr>
      </w:r>
      <w:r w:rsidRPr="00357912">
        <w:rPr>
          <w:lang w:eastAsia="pt-BR"/>
        </w:rPr>
        <w:fldChar w:fldCharType="separate"/>
      </w:r>
      <w:r w:rsidR="009D552B" w:rsidRPr="00357912">
        <w:rPr>
          <w:lang w:eastAsia="pt-BR"/>
        </w:rPr>
        <w:t>Algorithm 1</w:t>
      </w:r>
      <w:r w:rsidRPr="00357912">
        <w:rPr>
          <w:lang w:eastAsia="pt-BR"/>
        </w:rPr>
        <w:fldChar w:fldCharType="end"/>
      </w:r>
      <w:r w:rsidRPr="00357912">
        <w:rPr>
          <w:lang w:eastAsia="pt-BR"/>
        </w:rPr>
        <w:t xml:space="preserve"> shows how </w:t>
      </w:r>
      <w:proofErr w:type="spellStart"/>
      <w:r w:rsidRPr="00357912">
        <w:rPr>
          <w:lang w:eastAsia="pt-BR"/>
        </w:rPr>
        <w:t>DyeVC</w:t>
      </w:r>
      <w:proofErr w:type="spellEnd"/>
      <w:r w:rsidRPr="00357912">
        <w:rPr>
          <w:lang w:eastAsia="pt-BR"/>
        </w:rPr>
        <w:t xml:space="preserve"> updates its database with co</w:t>
      </w:r>
      <w:r w:rsidRPr="00357912">
        <w:rPr>
          <w:lang w:eastAsia="pt-BR"/>
        </w:rPr>
        <w:t>m</w:t>
      </w:r>
      <w:r w:rsidRPr="00357912">
        <w:rPr>
          <w:lang w:eastAsia="pt-BR"/>
        </w:rPr>
        <w:t xml:space="preserve">mits in the topology. The process is based on Set Theory and is executed for each repository </w:t>
      </w:r>
      <w:r w:rsidRPr="00357912">
        <w:rPr>
          <w:i/>
          <w:lang w:eastAsia="pt-BR"/>
        </w:rPr>
        <w:t>rep</w:t>
      </w:r>
      <w:r w:rsidRPr="00357912">
        <w:rPr>
          <w:lang w:eastAsia="pt-BR"/>
        </w:rPr>
        <w:t xml:space="preserve"> monitored by </w:t>
      </w:r>
      <w:proofErr w:type="spellStart"/>
      <w:r w:rsidRPr="00357912">
        <w:rPr>
          <w:lang w:eastAsia="pt-BR"/>
        </w:rPr>
        <w:t>DyeVC</w:t>
      </w:r>
      <w:proofErr w:type="spellEnd"/>
      <w:r w:rsidRPr="00357912">
        <w:rPr>
          <w:lang w:eastAsia="pt-BR"/>
        </w:rPr>
        <w:t>. The alg</w:t>
      </w:r>
      <w:r w:rsidRPr="00357912">
        <w:rPr>
          <w:lang w:eastAsia="pt-BR"/>
        </w:rPr>
        <w:t>o</w:t>
      </w:r>
      <w:r w:rsidRPr="00357912">
        <w:rPr>
          <w:lang w:eastAsia="pt-BR"/>
        </w:rPr>
        <w:t>rithm receives as input the repository being monitored (</w:t>
      </w:r>
      <w:r w:rsidRPr="00357912">
        <w:rPr>
          <w:i/>
          <w:lang w:eastAsia="pt-BR"/>
        </w:rPr>
        <w:t>rep</w:t>
      </w:r>
      <w:r w:rsidRPr="00357912">
        <w:rPr>
          <w:lang w:eastAsia="pt-BR"/>
        </w:rPr>
        <w:t>), the set of existing commits in the database (</w:t>
      </w:r>
      <w:proofErr w:type="spellStart"/>
      <w:r w:rsidRPr="00357912">
        <w:rPr>
          <w:i/>
          <w:lang w:eastAsia="pt-BR"/>
        </w:rPr>
        <w:t>db.commits</w:t>
      </w:r>
      <w:proofErr w:type="spellEnd"/>
      <w:r w:rsidRPr="00357912">
        <w:rPr>
          <w:lang w:eastAsia="pt-BR"/>
        </w:rPr>
        <w:t xml:space="preserve">), the set of existing commits in </w:t>
      </w:r>
      <w:r w:rsidRPr="00357912">
        <w:rPr>
          <w:i/>
          <w:lang w:eastAsia="pt-BR"/>
        </w:rPr>
        <w:t>rep</w:t>
      </w:r>
      <w:r w:rsidRPr="00357912">
        <w:rPr>
          <w:lang w:eastAsia="pt-BR"/>
        </w:rPr>
        <w:t xml:space="preserve"> at the previous monitoring cycle (</w:t>
      </w:r>
      <w:proofErr w:type="spellStart"/>
      <w:r w:rsidRPr="00357912">
        <w:rPr>
          <w:i/>
          <w:lang w:eastAsia="pt-BR"/>
        </w:rPr>
        <w:t>prev</w:t>
      </w:r>
      <w:r w:rsidRPr="00357912">
        <w:rPr>
          <w:i/>
          <w:lang w:eastAsia="pt-BR"/>
        </w:rPr>
        <w:t>i</w:t>
      </w:r>
      <w:r w:rsidRPr="00357912">
        <w:rPr>
          <w:i/>
          <w:lang w:eastAsia="pt-BR"/>
        </w:rPr>
        <w:t>ousSnapshot</w:t>
      </w:r>
      <w:proofErr w:type="spellEnd"/>
      <w:r w:rsidRPr="00357912">
        <w:rPr>
          <w:lang w:eastAsia="pt-BR"/>
        </w:rPr>
        <w:t xml:space="preserve">), and the set of existing commits in </w:t>
      </w:r>
      <w:r w:rsidRPr="00357912">
        <w:rPr>
          <w:i/>
          <w:lang w:eastAsia="pt-BR"/>
        </w:rPr>
        <w:t>rep</w:t>
      </w:r>
      <w:r w:rsidRPr="00357912">
        <w:rPr>
          <w:lang w:eastAsia="pt-BR"/>
        </w:rPr>
        <w:t xml:space="preserve"> at the current monitoring cycle (</w:t>
      </w:r>
      <w:proofErr w:type="spellStart"/>
      <w:r w:rsidRPr="00357912">
        <w:rPr>
          <w:i/>
          <w:lang w:eastAsia="pt-BR"/>
        </w:rPr>
        <w:t>currentSnapshot</w:t>
      </w:r>
      <w:proofErr w:type="spellEnd"/>
      <w:r w:rsidRPr="00357912">
        <w:rPr>
          <w:lang w:eastAsia="pt-BR"/>
        </w:rPr>
        <w:t>).</w:t>
      </w:r>
    </w:p>
    <w:p w14:paraId="56407E6E" w14:textId="77777777" w:rsidR="00E524D5" w:rsidRPr="00357912" w:rsidRDefault="00E524D5" w:rsidP="00F5237E">
      <w:pPr>
        <w:pStyle w:val="EstiloRecuodecorpodetextoPrimeiralinha0cmDepoisde"/>
        <w:rPr>
          <w:lang w:eastAsia="pt-BR"/>
        </w:rPr>
      </w:pPr>
      <w:r w:rsidRPr="00357912">
        <w:rPr>
          <w:lang w:eastAsia="pt-BR"/>
        </w:rPr>
        <w:t xml:space="preserve">First of all, we subtract </w:t>
      </w:r>
      <w:proofErr w:type="spellStart"/>
      <w:r w:rsidRPr="00357912">
        <w:rPr>
          <w:i/>
          <w:lang w:eastAsia="pt-BR"/>
        </w:rPr>
        <w:t>currentSnapshot</w:t>
      </w:r>
      <w:proofErr w:type="spellEnd"/>
      <w:r w:rsidRPr="00357912">
        <w:rPr>
          <w:lang w:eastAsia="pt-BR"/>
        </w:rPr>
        <w:t xml:space="preserve"> from </w:t>
      </w:r>
      <w:proofErr w:type="spellStart"/>
      <w:r w:rsidRPr="00357912">
        <w:rPr>
          <w:i/>
          <w:lang w:eastAsia="pt-BR"/>
        </w:rPr>
        <w:t>previousSnapshot</w:t>
      </w:r>
      <w:proofErr w:type="spellEnd"/>
      <w:r w:rsidRPr="00357912">
        <w:rPr>
          <w:lang w:eastAsia="pt-BR"/>
        </w:rPr>
        <w:t xml:space="preserve"> to find </w:t>
      </w:r>
      <w:proofErr w:type="spellStart"/>
      <w:r w:rsidRPr="00357912">
        <w:rPr>
          <w:i/>
          <w:lang w:eastAsia="pt-BR"/>
        </w:rPr>
        <w:t>commitsToDelete</w:t>
      </w:r>
      <w:proofErr w:type="spellEnd"/>
      <w:r w:rsidRPr="00357912">
        <w:rPr>
          <w:lang w:eastAsia="pt-BR"/>
        </w:rPr>
        <w:t xml:space="preserve">, that contains commits that were deleted since the previous monitoring cycle (line 2) and we delete them from the database, in order to cover the rare situations where a commit is deleted (line 3). Conversely, we subtract </w:t>
      </w:r>
      <w:proofErr w:type="spellStart"/>
      <w:r w:rsidRPr="00357912">
        <w:rPr>
          <w:i/>
          <w:lang w:eastAsia="pt-BR"/>
        </w:rPr>
        <w:t>previousSna</w:t>
      </w:r>
      <w:r w:rsidRPr="00357912">
        <w:rPr>
          <w:i/>
          <w:lang w:eastAsia="pt-BR"/>
        </w:rPr>
        <w:t>p</w:t>
      </w:r>
      <w:r w:rsidRPr="00357912">
        <w:rPr>
          <w:i/>
          <w:lang w:eastAsia="pt-BR"/>
        </w:rPr>
        <w:t>shot</w:t>
      </w:r>
      <w:proofErr w:type="spellEnd"/>
      <w:r w:rsidRPr="00357912">
        <w:rPr>
          <w:lang w:eastAsia="pt-BR"/>
        </w:rPr>
        <w:t xml:space="preserve"> from </w:t>
      </w:r>
      <w:proofErr w:type="spellStart"/>
      <w:r w:rsidRPr="00357912">
        <w:rPr>
          <w:i/>
          <w:lang w:eastAsia="pt-BR"/>
        </w:rPr>
        <w:t>currentSnapshot</w:t>
      </w:r>
      <w:proofErr w:type="spellEnd"/>
      <w:r w:rsidRPr="00357912">
        <w:rPr>
          <w:lang w:eastAsia="pt-BR"/>
        </w:rPr>
        <w:t xml:space="preserve"> to find </w:t>
      </w:r>
      <w:proofErr w:type="spellStart"/>
      <w:r w:rsidRPr="00357912">
        <w:rPr>
          <w:i/>
          <w:lang w:eastAsia="pt-BR"/>
        </w:rPr>
        <w:t>newCommits</w:t>
      </w:r>
      <w:proofErr w:type="spellEnd"/>
      <w:r w:rsidRPr="00357912">
        <w:rPr>
          <w:lang w:eastAsia="pt-BR"/>
        </w:rPr>
        <w:t xml:space="preserve">, which contains commits that are new in </w:t>
      </w:r>
      <w:r w:rsidRPr="00357912">
        <w:rPr>
          <w:i/>
          <w:lang w:eastAsia="pt-BR"/>
        </w:rPr>
        <w:t>rep</w:t>
      </w:r>
      <w:r w:rsidRPr="00357912">
        <w:rPr>
          <w:lang w:eastAsia="pt-BR"/>
        </w:rPr>
        <w:t xml:space="preserve"> since the previous monitoring cycle (line 5).</w:t>
      </w:r>
    </w:p>
    <w:p w14:paraId="033F320F" w14:textId="6FE4B8FA" w:rsidR="00E524D5" w:rsidRPr="00357912" w:rsidRDefault="00E524D5" w:rsidP="00F5237E">
      <w:pPr>
        <w:pStyle w:val="EstiloRecuodecorpodetextoPrimeiralinha0cmDepoisde"/>
        <w:rPr>
          <w:lang w:eastAsia="pt-BR"/>
        </w:rPr>
      </w:pPr>
      <w:r w:rsidRPr="00357912">
        <w:rPr>
          <w:lang w:eastAsia="pt-BR"/>
        </w:rPr>
        <w:t xml:space="preserve">Next, we find </w:t>
      </w:r>
      <w:proofErr w:type="gramStart"/>
      <w:r w:rsidRPr="00357912">
        <w:rPr>
          <w:lang w:eastAsia="pt-BR"/>
        </w:rPr>
        <w:t>out which</w:t>
      </w:r>
      <w:proofErr w:type="gramEnd"/>
      <w:r w:rsidRPr="00357912">
        <w:rPr>
          <w:lang w:eastAsia="pt-BR"/>
        </w:rPr>
        <w:t xml:space="preserve"> commits in </w:t>
      </w:r>
      <w:proofErr w:type="spellStart"/>
      <w:r w:rsidRPr="00357912">
        <w:rPr>
          <w:i/>
          <w:lang w:eastAsia="pt-BR"/>
        </w:rPr>
        <w:t>newCommits</w:t>
      </w:r>
      <w:proofErr w:type="spellEnd"/>
      <w:r w:rsidRPr="00357912">
        <w:rPr>
          <w:lang w:eastAsia="pt-BR"/>
        </w:rPr>
        <w:t xml:space="preserve"> </w:t>
      </w:r>
      <w:r w:rsidR="00C23B88" w:rsidRPr="00357912">
        <w:rPr>
          <w:lang w:eastAsia="pt-BR"/>
        </w:rPr>
        <w:t xml:space="preserve">need </w:t>
      </w:r>
      <w:r w:rsidRPr="00357912">
        <w:rPr>
          <w:lang w:eastAsia="pt-BR"/>
        </w:rPr>
        <w:t>to be inserted into the database, by subtracting the existing commits in the database (</w:t>
      </w:r>
      <w:proofErr w:type="spellStart"/>
      <w:r w:rsidRPr="00357912">
        <w:rPr>
          <w:lang w:eastAsia="pt-BR"/>
        </w:rPr>
        <w:t>db.</w:t>
      </w:r>
      <w:r w:rsidRPr="00357912">
        <w:rPr>
          <w:i/>
          <w:lang w:eastAsia="pt-BR"/>
        </w:rPr>
        <w:t>commits</w:t>
      </w:r>
      <w:proofErr w:type="spellEnd"/>
      <w:r w:rsidRPr="00357912">
        <w:rPr>
          <w:lang w:eastAsia="pt-BR"/>
        </w:rPr>
        <w:t xml:space="preserve">) from </w:t>
      </w:r>
      <w:proofErr w:type="spellStart"/>
      <w:r w:rsidRPr="00357912">
        <w:rPr>
          <w:i/>
          <w:lang w:eastAsia="pt-BR"/>
        </w:rPr>
        <w:t>newCommits</w:t>
      </w:r>
      <w:proofErr w:type="spellEnd"/>
      <w:r w:rsidRPr="00357912">
        <w:rPr>
          <w:lang w:eastAsia="pt-BR"/>
        </w:rPr>
        <w:t xml:space="preserve"> (line 6). This step is necessary because some of the new commits might have already been inserted into the database by another instance of </w:t>
      </w:r>
      <w:proofErr w:type="spellStart"/>
      <w:r w:rsidRPr="00357912">
        <w:rPr>
          <w:lang w:eastAsia="pt-BR"/>
        </w:rPr>
        <w:t>DyeVC</w:t>
      </w:r>
      <w:proofErr w:type="spellEnd"/>
      <w:r w:rsidRPr="00357912">
        <w:rPr>
          <w:lang w:eastAsia="pt-BR"/>
        </w:rPr>
        <w:t xml:space="preserve">. Commits that might </w:t>
      </w:r>
      <w:r w:rsidR="00C23B88" w:rsidRPr="00357912">
        <w:rPr>
          <w:lang w:eastAsia="pt-BR"/>
        </w:rPr>
        <w:t xml:space="preserve">need to </w:t>
      </w:r>
      <w:r w:rsidRPr="00357912">
        <w:rPr>
          <w:lang w:eastAsia="pt-BR"/>
        </w:rPr>
        <w:t xml:space="preserve">be updated are represented by </w:t>
      </w:r>
      <w:proofErr w:type="spellStart"/>
      <w:r w:rsidRPr="00357912">
        <w:rPr>
          <w:i/>
          <w:lang w:eastAsia="pt-BR"/>
        </w:rPr>
        <w:t>co</w:t>
      </w:r>
      <w:r w:rsidRPr="00357912">
        <w:rPr>
          <w:i/>
          <w:lang w:eastAsia="pt-BR"/>
        </w:rPr>
        <w:t>m</w:t>
      </w:r>
      <w:r w:rsidRPr="00357912">
        <w:rPr>
          <w:i/>
          <w:lang w:eastAsia="pt-BR"/>
        </w:rPr>
        <w:t>mitsToUpdate</w:t>
      </w:r>
      <w:proofErr w:type="spellEnd"/>
      <w:r w:rsidRPr="00357912">
        <w:rPr>
          <w:lang w:eastAsia="pt-BR"/>
        </w:rPr>
        <w:t xml:space="preserve"> (line 7)</w:t>
      </w:r>
      <w:r w:rsidR="00C23B88" w:rsidRPr="00357912">
        <w:rPr>
          <w:lang w:eastAsia="pt-BR"/>
        </w:rPr>
        <w:t>. T</w:t>
      </w:r>
      <w:r w:rsidRPr="00357912">
        <w:rPr>
          <w:lang w:eastAsia="pt-BR"/>
        </w:rPr>
        <w:t xml:space="preserve">hey consist of those commits that exist in the database, but were not found in at least one of the repositories related to </w:t>
      </w:r>
      <w:r w:rsidRPr="00357912">
        <w:rPr>
          <w:i/>
          <w:lang w:eastAsia="pt-BR"/>
        </w:rPr>
        <w:t>rep</w:t>
      </w:r>
      <w:r w:rsidRPr="00357912">
        <w:rPr>
          <w:lang w:eastAsia="pt-BR"/>
        </w:rPr>
        <w:t xml:space="preserve"> on the last monitoring cycle.</w:t>
      </w:r>
    </w:p>
    <w:p w14:paraId="2A7012BD" w14:textId="77777777" w:rsidR="00E524D5" w:rsidRPr="00357912" w:rsidRDefault="00E524D5" w:rsidP="00F5237E">
      <w:pPr>
        <w:pStyle w:val="EstiloRecuodecorpodetextoPrimeiralinha0cmDepoisde"/>
        <w:rPr>
          <w:lang w:eastAsia="pt-BR"/>
        </w:rPr>
      </w:pPr>
      <w:r w:rsidRPr="00357912">
        <w:rPr>
          <w:lang w:eastAsia="pt-BR"/>
        </w:rPr>
        <w:t xml:space="preserve">Commits to be inserted or updated must be verified to check where they exist, thus updating the </w:t>
      </w:r>
      <w:proofErr w:type="spellStart"/>
      <w:r w:rsidRPr="00357912">
        <w:rPr>
          <w:i/>
          <w:lang w:eastAsia="pt-BR"/>
        </w:rPr>
        <w:t>c.foundIn</w:t>
      </w:r>
      <w:proofErr w:type="spellEnd"/>
      <w:r w:rsidRPr="00357912">
        <w:rPr>
          <w:lang w:eastAsia="pt-BR"/>
        </w:rPr>
        <w:t xml:space="preserve"> attribute. This ver</w:t>
      </w:r>
      <w:r w:rsidRPr="00357912">
        <w:rPr>
          <w:lang w:eastAsia="pt-BR"/>
        </w:rPr>
        <w:t>i</w:t>
      </w:r>
      <w:r w:rsidRPr="00357912">
        <w:rPr>
          <w:lang w:eastAsia="pt-BR"/>
        </w:rPr>
        <w:t xml:space="preserve">fication is done using the procedure </w:t>
      </w:r>
      <w:proofErr w:type="spellStart"/>
      <w:r w:rsidRPr="00357912">
        <w:rPr>
          <w:i/>
          <w:lang w:eastAsia="pt-BR"/>
        </w:rPr>
        <w:t>updateFoundIn</w:t>
      </w:r>
      <w:proofErr w:type="spellEnd"/>
      <w:r w:rsidRPr="00357912">
        <w:rPr>
          <w:i/>
          <w:lang w:eastAsia="pt-BR"/>
        </w:rPr>
        <w:t xml:space="preserve"> </w:t>
      </w:r>
      <w:r w:rsidRPr="00357912">
        <w:rPr>
          <w:lang w:eastAsia="pt-BR"/>
        </w:rPr>
        <w:t xml:space="preserve">(lines 23-45), which is called in lines 10 and 14. This procedure finds out where each commit </w:t>
      </w:r>
      <w:r w:rsidRPr="00357912">
        <w:rPr>
          <w:i/>
          <w:lang w:eastAsia="pt-BR"/>
        </w:rPr>
        <w:t xml:space="preserve">c </w:t>
      </w:r>
      <w:r w:rsidRPr="00357912">
        <w:rPr>
          <w:lang w:eastAsia="pt-BR"/>
        </w:rPr>
        <w:t>exists based on its local existence or in any repos</w:t>
      </w:r>
      <w:r w:rsidRPr="00357912">
        <w:rPr>
          <w:lang w:eastAsia="pt-BR"/>
        </w:rPr>
        <w:t>i</w:t>
      </w:r>
      <w:r w:rsidRPr="00357912">
        <w:rPr>
          <w:lang w:eastAsia="pt-BR"/>
        </w:rPr>
        <w:t xml:space="preserve">tory in the push or pull lists. This procedure verifies if </w:t>
      </w:r>
      <w:r w:rsidRPr="00357912">
        <w:rPr>
          <w:i/>
          <w:lang w:eastAsia="pt-BR"/>
        </w:rPr>
        <w:t>rep</w:t>
      </w:r>
      <w:r w:rsidRPr="00357912">
        <w:rPr>
          <w:lang w:eastAsia="pt-BR"/>
        </w:rPr>
        <w:t xml:space="preserve"> is ahead of any repository in its push list regarding </w:t>
      </w:r>
      <w:r w:rsidRPr="00357912">
        <w:rPr>
          <w:i/>
          <w:lang w:eastAsia="pt-BR"/>
        </w:rPr>
        <w:t xml:space="preserve">c </w:t>
      </w:r>
      <w:r w:rsidRPr="00357912">
        <w:rPr>
          <w:lang w:eastAsia="pt-BR"/>
        </w:rPr>
        <w:t xml:space="preserve">(line 24), i.e., if </w:t>
      </w:r>
      <w:r w:rsidRPr="00357912">
        <w:rPr>
          <w:i/>
          <w:lang w:eastAsia="pt-BR"/>
        </w:rPr>
        <w:t xml:space="preserve">c </w:t>
      </w:r>
      <w:r w:rsidRPr="00357912">
        <w:rPr>
          <w:lang w:eastAsia="pt-BR"/>
        </w:rPr>
        <w:t xml:space="preserve">exists and if there is at least one repository that </w:t>
      </w:r>
      <w:r w:rsidRPr="00357912">
        <w:rPr>
          <w:i/>
          <w:lang w:eastAsia="pt-BR"/>
        </w:rPr>
        <w:t>rep</w:t>
      </w:r>
      <w:r w:rsidRPr="00357912">
        <w:rPr>
          <w:lang w:eastAsia="pt-BR"/>
        </w:rPr>
        <w:t xml:space="preserve"> pushes to that does not contain </w:t>
      </w:r>
      <w:r w:rsidRPr="00357912">
        <w:rPr>
          <w:i/>
          <w:lang w:eastAsia="pt-BR"/>
        </w:rPr>
        <w:t>c</w:t>
      </w:r>
      <w:r w:rsidRPr="00357912">
        <w:rPr>
          <w:lang w:eastAsia="pt-BR"/>
        </w:rPr>
        <w:t xml:space="preserve">. Likewise, it verifies if </w:t>
      </w:r>
      <w:r w:rsidRPr="00357912">
        <w:rPr>
          <w:i/>
          <w:lang w:eastAsia="pt-BR"/>
        </w:rPr>
        <w:t>rep</w:t>
      </w:r>
      <w:r w:rsidRPr="00357912">
        <w:rPr>
          <w:lang w:eastAsia="pt-BR"/>
        </w:rPr>
        <w:t xml:space="preserve"> is behind of any repository in its pull list regarding </w:t>
      </w:r>
      <w:r w:rsidRPr="00357912">
        <w:rPr>
          <w:i/>
          <w:lang w:eastAsia="pt-BR"/>
        </w:rPr>
        <w:t xml:space="preserve">c </w:t>
      </w:r>
      <w:r w:rsidRPr="00357912">
        <w:rPr>
          <w:lang w:eastAsia="pt-BR"/>
        </w:rPr>
        <w:t xml:space="preserve">(line 25), i.e., if </w:t>
      </w:r>
      <w:r w:rsidRPr="00357912">
        <w:rPr>
          <w:i/>
          <w:lang w:eastAsia="pt-BR"/>
        </w:rPr>
        <w:t>c</w:t>
      </w:r>
      <w:r w:rsidRPr="00357912">
        <w:rPr>
          <w:lang w:eastAsia="pt-BR"/>
        </w:rPr>
        <w:t xml:space="preserve"> does not exist locally and if there is at least one repository that </w:t>
      </w:r>
      <w:r w:rsidRPr="00357912">
        <w:rPr>
          <w:i/>
          <w:lang w:eastAsia="pt-BR"/>
        </w:rPr>
        <w:t>rep</w:t>
      </w:r>
      <w:r w:rsidRPr="00357912">
        <w:rPr>
          <w:lang w:eastAsia="pt-BR"/>
        </w:rPr>
        <w:t xml:space="preserve"> pulls from that contains </w:t>
      </w:r>
      <w:r w:rsidRPr="00357912">
        <w:rPr>
          <w:i/>
          <w:lang w:eastAsia="pt-BR"/>
        </w:rPr>
        <w:t>c</w:t>
      </w:r>
      <w:r w:rsidRPr="00357912">
        <w:rPr>
          <w:lang w:eastAsia="pt-BR"/>
        </w:rPr>
        <w:t xml:space="preserve">. If </w:t>
      </w:r>
      <w:r w:rsidRPr="00357912">
        <w:rPr>
          <w:i/>
          <w:lang w:eastAsia="pt-BR"/>
        </w:rPr>
        <w:t xml:space="preserve">rep </w:t>
      </w:r>
      <w:r w:rsidRPr="00357912">
        <w:rPr>
          <w:lang w:eastAsia="pt-BR"/>
        </w:rPr>
        <w:t xml:space="preserve">is behind, then all repositories in </w:t>
      </w:r>
      <w:r w:rsidRPr="00357912">
        <w:rPr>
          <w:i/>
          <w:lang w:eastAsia="pt-BR"/>
        </w:rPr>
        <w:t>rep’s</w:t>
      </w:r>
      <w:r w:rsidRPr="00357912">
        <w:rPr>
          <w:lang w:eastAsia="pt-BR"/>
        </w:rPr>
        <w:t xml:space="preserve"> pull list that contain </w:t>
      </w:r>
      <w:r w:rsidRPr="00357912">
        <w:rPr>
          <w:i/>
          <w:lang w:eastAsia="pt-BR"/>
        </w:rPr>
        <w:t>c</w:t>
      </w:r>
      <w:r w:rsidRPr="00357912">
        <w:rPr>
          <w:lang w:eastAsia="pt-BR"/>
        </w:rPr>
        <w:t xml:space="preserve"> are added to </w:t>
      </w:r>
      <w:proofErr w:type="spellStart"/>
      <w:r w:rsidRPr="00357912">
        <w:rPr>
          <w:i/>
          <w:lang w:eastAsia="pt-BR"/>
        </w:rPr>
        <w:t>c</w:t>
      </w:r>
      <w:r w:rsidRPr="00357912">
        <w:rPr>
          <w:lang w:eastAsia="pt-BR"/>
        </w:rPr>
        <w:t>.</w:t>
      </w:r>
      <w:r w:rsidRPr="00357912">
        <w:rPr>
          <w:i/>
          <w:lang w:eastAsia="pt-BR"/>
        </w:rPr>
        <w:t>foundIn</w:t>
      </w:r>
      <w:proofErr w:type="spellEnd"/>
      <w:r w:rsidRPr="00357912">
        <w:rPr>
          <w:lang w:eastAsia="pt-BR"/>
        </w:rPr>
        <w:t xml:space="preserve"> (lines 27-29). If </w:t>
      </w:r>
      <w:r w:rsidRPr="00357912">
        <w:rPr>
          <w:i/>
          <w:lang w:eastAsia="pt-BR"/>
        </w:rPr>
        <w:t>rep</w:t>
      </w:r>
      <w:r w:rsidRPr="00357912">
        <w:rPr>
          <w:lang w:eastAsia="pt-BR"/>
        </w:rPr>
        <w:t xml:space="preserve"> is ahead, then </w:t>
      </w:r>
      <w:r w:rsidRPr="00357912">
        <w:rPr>
          <w:i/>
          <w:lang w:eastAsia="pt-BR"/>
        </w:rPr>
        <w:t>rep</w:t>
      </w:r>
      <w:r w:rsidRPr="00357912">
        <w:rPr>
          <w:lang w:eastAsia="pt-BR"/>
        </w:rPr>
        <w:t xml:space="preserve"> and all repositories in </w:t>
      </w:r>
      <w:r w:rsidRPr="00357912">
        <w:rPr>
          <w:i/>
          <w:lang w:eastAsia="pt-BR"/>
        </w:rPr>
        <w:t>rep’s</w:t>
      </w:r>
      <w:r w:rsidRPr="00357912">
        <w:rPr>
          <w:lang w:eastAsia="pt-BR"/>
        </w:rPr>
        <w:t xml:space="preserve"> push list that co</w:t>
      </w:r>
      <w:r w:rsidRPr="00357912">
        <w:rPr>
          <w:lang w:eastAsia="pt-BR"/>
        </w:rPr>
        <w:t>n</w:t>
      </w:r>
      <w:r w:rsidRPr="00357912">
        <w:rPr>
          <w:lang w:eastAsia="pt-BR"/>
        </w:rPr>
        <w:t xml:space="preserve">tain </w:t>
      </w:r>
      <w:r w:rsidRPr="00357912">
        <w:rPr>
          <w:i/>
          <w:lang w:eastAsia="pt-BR"/>
        </w:rPr>
        <w:t>c</w:t>
      </w:r>
      <w:r w:rsidRPr="00357912">
        <w:rPr>
          <w:lang w:eastAsia="pt-BR"/>
        </w:rPr>
        <w:t xml:space="preserve"> are added to </w:t>
      </w:r>
      <w:proofErr w:type="spellStart"/>
      <w:r w:rsidRPr="00357912">
        <w:rPr>
          <w:i/>
          <w:lang w:eastAsia="pt-BR"/>
        </w:rPr>
        <w:t>c.foundIn</w:t>
      </w:r>
      <w:proofErr w:type="spellEnd"/>
      <w:r w:rsidRPr="00357912">
        <w:rPr>
          <w:lang w:eastAsia="pt-BR"/>
        </w:rPr>
        <w:t xml:space="preserve"> list (lines 30-32). It may happen that </w:t>
      </w:r>
      <w:r w:rsidRPr="00357912">
        <w:rPr>
          <w:i/>
          <w:lang w:eastAsia="pt-BR"/>
        </w:rPr>
        <w:t>rep</w:t>
      </w:r>
      <w:r w:rsidRPr="00357912">
        <w:rPr>
          <w:lang w:eastAsia="pt-BR"/>
        </w:rPr>
        <w:t xml:space="preserve"> is neither ahead nor behind any repository (line 33)</w:t>
      </w:r>
      <w:r w:rsidRPr="00357912">
        <w:rPr>
          <w:i/>
          <w:lang w:eastAsia="pt-BR"/>
        </w:rPr>
        <w:t>.</w:t>
      </w:r>
      <w:r w:rsidRPr="00357912">
        <w:rPr>
          <w:lang w:eastAsia="pt-BR"/>
        </w:rPr>
        <w:t xml:space="preserve"> In such case, one of the following three scenarios may happen: In scenario 1, </w:t>
      </w:r>
      <w:r w:rsidRPr="00357912">
        <w:rPr>
          <w:i/>
          <w:lang w:eastAsia="pt-BR"/>
        </w:rPr>
        <w:t>c</w:t>
      </w:r>
      <w:r w:rsidRPr="00357912">
        <w:rPr>
          <w:lang w:eastAsia="pt-BR"/>
        </w:rPr>
        <w:t xml:space="preserve"> does not exist in the current snapshot (line 34), meaning that it also does not exist in any of the related repositories, thus we remove </w:t>
      </w:r>
      <w:r w:rsidRPr="00357912">
        <w:rPr>
          <w:i/>
          <w:lang w:eastAsia="pt-BR"/>
        </w:rPr>
        <w:t>rep</w:t>
      </w:r>
      <w:r w:rsidRPr="00357912">
        <w:rPr>
          <w:lang w:eastAsia="pt-BR"/>
        </w:rPr>
        <w:t xml:space="preserve"> and all its related repositories from </w:t>
      </w:r>
      <w:proofErr w:type="spellStart"/>
      <w:r w:rsidRPr="00357912">
        <w:rPr>
          <w:i/>
          <w:lang w:eastAsia="pt-BR"/>
        </w:rPr>
        <w:t>c.foundIn</w:t>
      </w:r>
      <w:proofErr w:type="spellEnd"/>
      <w:r w:rsidRPr="00357912">
        <w:rPr>
          <w:lang w:eastAsia="pt-BR"/>
        </w:rPr>
        <w:t xml:space="preserve"> (line 35). For scenarios 2 and 3, we first depict if </w:t>
      </w:r>
      <w:r w:rsidRPr="00357912">
        <w:rPr>
          <w:i/>
          <w:lang w:eastAsia="pt-BR"/>
        </w:rPr>
        <w:t xml:space="preserve">c </w:t>
      </w:r>
      <w:r w:rsidRPr="00357912">
        <w:rPr>
          <w:lang w:eastAsia="pt-BR"/>
        </w:rPr>
        <w:t xml:space="preserve">is reachable from a tracked branch, i.e., if at least one of </w:t>
      </w:r>
      <w:proofErr w:type="spellStart"/>
      <w:r w:rsidRPr="00357912">
        <w:rPr>
          <w:i/>
          <w:lang w:eastAsia="pt-BR"/>
        </w:rPr>
        <w:t>rep.branches</w:t>
      </w:r>
      <w:proofErr w:type="spellEnd"/>
      <w:r w:rsidRPr="00357912">
        <w:rPr>
          <w:lang w:eastAsia="pt-BR"/>
        </w:rPr>
        <w:t xml:space="preserve"> is tracked and has </w:t>
      </w:r>
      <w:r w:rsidRPr="00357912">
        <w:rPr>
          <w:i/>
          <w:lang w:eastAsia="pt-BR"/>
        </w:rPr>
        <w:t>c</w:t>
      </w:r>
      <w:r w:rsidRPr="00357912">
        <w:rPr>
          <w:lang w:eastAsia="pt-BR"/>
        </w:rPr>
        <w:t xml:space="preserve"> as one of its commits (line 37). In scenario 2, </w:t>
      </w:r>
      <w:r w:rsidRPr="00357912">
        <w:rPr>
          <w:i/>
          <w:lang w:eastAsia="pt-BR"/>
        </w:rPr>
        <w:t>c</w:t>
      </w:r>
      <w:r w:rsidRPr="00357912">
        <w:rPr>
          <w:lang w:eastAsia="pt-BR"/>
        </w:rPr>
        <w:t xml:space="preserve"> is in a tracked branch, meaning that it also exists in all related reposit</w:t>
      </w:r>
      <w:r w:rsidRPr="00357912">
        <w:rPr>
          <w:lang w:eastAsia="pt-BR"/>
        </w:rPr>
        <w:t>o</w:t>
      </w:r>
      <w:r w:rsidRPr="00357912">
        <w:rPr>
          <w:lang w:eastAsia="pt-BR"/>
        </w:rPr>
        <w:t xml:space="preserve">ries (remember that </w:t>
      </w:r>
      <w:r w:rsidRPr="00357912">
        <w:rPr>
          <w:i/>
          <w:lang w:eastAsia="pt-BR"/>
        </w:rPr>
        <w:t xml:space="preserve">rep </w:t>
      </w:r>
      <w:r w:rsidRPr="00357912">
        <w:rPr>
          <w:lang w:eastAsia="pt-BR"/>
        </w:rPr>
        <w:t xml:space="preserve">is neither ahead nor behind their partners), thus we include </w:t>
      </w:r>
      <w:r w:rsidRPr="00357912">
        <w:rPr>
          <w:i/>
          <w:lang w:eastAsia="pt-BR"/>
        </w:rPr>
        <w:t>rep</w:t>
      </w:r>
      <w:r w:rsidRPr="00357912">
        <w:rPr>
          <w:lang w:eastAsia="pt-BR"/>
        </w:rPr>
        <w:t xml:space="preserve"> and all its related repositories in </w:t>
      </w:r>
      <w:proofErr w:type="spellStart"/>
      <w:r w:rsidRPr="00357912">
        <w:rPr>
          <w:i/>
          <w:lang w:eastAsia="pt-BR"/>
        </w:rPr>
        <w:t>c.foundIn</w:t>
      </w:r>
      <w:proofErr w:type="spellEnd"/>
      <w:r w:rsidRPr="00357912">
        <w:rPr>
          <w:lang w:eastAsia="pt-BR"/>
        </w:rPr>
        <w:t xml:space="preserve"> (line 39). Finally, in scenario 3, </w:t>
      </w:r>
      <w:r w:rsidRPr="00357912">
        <w:rPr>
          <w:i/>
          <w:lang w:eastAsia="pt-BR"/>
        </w:rPr>
        <w:t>c</w:t>
      </w:r>
      <w:r w:rsidRPr="00357912">
        <w:rPr>
          <w:lang w:eastAsia="pt-BR"/>
        </w:rPr>
        <w:t xml:space="preserve"> is not in a tracked branch, mea</w:t>
      </w:r>
      <w:r w:rsidRPr="00357912">
        <w:rPr>
          <w:lang w:eastAsia="pt-BR"/>
        </w:rPr>
        <w:t>n</w:t>
      </w:r>
      <w:r w:rsidRPr="00357912">
        <w:rPr>
          <w:lang w:eastAsia="pt-BR"/>
        </w:rPr>
        <w:t xml:space="preserve">ing that it exists only in </w:t>
      </w:r>
      <w:r w:rsidRPr="00357912">
        <w:rPr>
          <w:i/>
          <w:lang w:eastAsia="pt-BR"/>
        </w:rPr>
        <w:t>rep</w:t>
      </w:r>
      <w:r w:rsidRPr="00357912">
        <w:rPr>
          <w:lang w:eastAsia="pt-BR"/>
        </w:rPr>
        <w:t xml:space="preserve">, thus we include only </w:t>
      </w:r>
      <w:r w:rsidRPr="00357912">
        <w:rPr>
          <w:i/>
          <w:lang w:eastAsia="pt-BR"/>
        </w:rPr>
        <w:t>rep</w:t>
      </w:r>
      <w:r w:rsidRPr="00357912">
        <w:rPr>
          <w:lang w:eastAsia="pt-BR"/>
        </w:rPr>
        <w:t xml:space="preserve"> in </w:t>
      </w:r>
      <w:proofErr w:type="spellStart"/>
      <w:r w:rsidRPr="00357912">
        <w:rPr>
          <w:i/>
          <w:lang w:eastAsia="pt-BR"/>
        </w:rPr>
        <w:t>c.foundIn</w:t>
      </w:r>
      <w:proofErr w:type="spellEnd"/>
      <w:r w:rsidRPr="00357912">
        <w:rPr>
          <w:lang w:eastAsia="pt-BR"/>
        </w:rPr>
        <w:t xml:space="preserve"> (line 41).</w:t>
      </w:r>
    </w:p>
    <w:p w14:paraId="288B935D" w14:textId="77777777" w:rsidR="00E524D5" w:rsidRPr="00357912" w:rsidRDefault="005E7746" w:rsidP="00F5237E">
      <w:pPr>
        <w:pStyle w:val="EstiloRecuodecorpodetextoPrimeiralinha0cmDepoisde"/>
        <w:rPr>
          <w:lang w:eastAsia="pt-BR"/>
        </w:rPr>
      </w:pPr>
      <w:r w:rsidRPr="00357912">
        <mc:AlternateContent>
          <mc:Choice Requires="wps">
            <w:drawing>
              <wp:anchor distT="0" distB="0" distL="114300" distR="114300" simplePos="0" relativeHeight="251730944" behindDoc="0" locked="0" layoutInCell="1" allowOverlap="1" wp14:anchorId="546E4F46" wp14:editId="26E418A8">
                <wp:simplePos x="0" y="0"/>
                <wp:positionH relativeFrom="margin">
                  <wp:posOffset>-1988</wp:posOffset>
                </wp:positionH>
                <wp:positionV relativeFrom="margin">
                  <wp:posOffset>-1988</wp:posOffset>
                </wp:positionV>
                <wp:extent cx="3207385" cy="7606665"/>
                <wp:effectExtent l="0" t="0" r="0" b="0"/>
                <wp:wrapSquare wrapText="bothSides"/>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7606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22CE7F" w14:textId="77777777" w:rsidR="00735A92" w:rsidRDefault="00735A92" w:rsidP="00F5237E">
                            <w:pPr>
                              <w:pStyle w:val="Caption"/>
                              <w:spacing w:after="0"/>
                              <w:jc w:val="both"/>
                            </w:pPr>
                            <w:bookmarkStart w:id="24" w:name="_Ref402630254"/>
                            <w:r>
                              <w:t xml:space="preserve">Algorithm </w:t>
                            </w:r>
                            <w:fldSimple w:instr=" SEQ Algorithm \* ARABIC ">
                              <w:r>
                                <w:rPr>
                                  <w:noProof/>
                                </w:rPr>
                                <w:t>1</w:t>
                              </w:r>
                            </w:fldSimple>
                            <w:bookmarkEnd w:id="24"/>
                            <w:r>
                              <w:t>: Updating commits in the topology</w:t>
                            </w:r>
                          </w:p>
                          <w:p w14:paraId="0658C3AB" w14:textId="190F0B4A" w:rsidR="00735A92" w:rsidRDefault="00735A92" w:rsidP="00E524D5">
                            <w:pPr>
                              <w:rPr>
                                <w:sz w:val="16"/>
                                <w:szCs w:val="16"/>
                              </w:rPr>
                            </w:pPr>
                            <w:proofErr w:type="gramStart"/>
                            <w:r>
                              <w:rPr>
                                <w:b/>
                                <w:sz w:val="16"/>
                                <w:szCs w:val="16"/>
                              </w:rPr>
                              <w:t>input</w:t>
                            </w:r>
                            <w:proofErr w:type="gramEnd"/>
                            <w:r>
                              <w:rPr>
                                <w:sz w:val="16"/>
                                <w:szCs w:val="16"/>
                              </w:rPr>
                              <w:t xml:space="preserve">: a </w:t>
                            </w:r>
                            <w:proofErr w:type="spellStart"/>
                            <w:r>
                              <w:rPr>
                                <w:i/>
                                <w:sz w:val="16"/>
                                <w:szCs w:val="16"/>
                              </w:rPr>
                              <w:t>RepositoryInfo</w:t>
                            </w:r>
                            <w:proofErr w:type="spellEnd"/>
                            <w:r>
                              <w:rPr>
                                <w:sz w:val="16"/>
                                <w:szCs w:val="16"/>
                              </w:rPr>
                              <w:t xml:space="preserve"> </w:t>
                            </w:r>
                            <w:r>
                              <w:rPr>
                                <w:i/>
                                <w:sz w:val="16"/>
                                <w:szCs w:val="16"/>
                              </w:rPr>
                              <w:t>rep</w:t>
                            </w:r>
                            <w:r>
                              <w:rPr>
                                <w:sz w:val="16"/>
                                <w:szCs w:val="16"/>
                              </w:rPr>
                              <w:t xml:space="preserve"> representing the repository being analyzed and three sets of </w:t>
                            </w:r>
                            <w:proofErr w:type="spellStart"/>
                            <w:r>
                              <w:rPr>
                                <w:i/>
                                <w:sz w:val="16"/>
                                <w:szCs w:val="16"/>
                              </w:rPr>
                              <w:t>CommitInfo</w:t>
                            </w:r>
                            <w:proofErr w:type="spellEnd"/>
                            <w:r>
                              <w:rPr>
                                <w:sz w:val="16"/>
                                <w:szCs w:val="16"/>
                              </w:rPr>
                              <w:t xml:space="preserve"> </w:t>
                            </w:r>
                            <w:proofErr w:type="spellStart"/>
                            <w:r>
                              <w:rPr>
                                <w:i/>
                                <w:sz w:val="16"/>
                                <w:szCs w:val="16"/>
                              </w:rPr>
                              <w:t>db.commits</w:t>
                            </w:r>
                            <w:proofErr w:type="spellEnd"/>
                            <w:r>
                              <w:rPr>
                                <w:sz w:val="16"/>
                                <w:szCs w:val="16"/>
                              </w:rPr>
                              <w:t xml:space="preserve">, </w:t>
                            </w:r>
                            <w:proofErr w:type="spellStart"/>
                            <w:r>
                              <w:rPr>
                                <w:i/>
                                <w:sz w:val="16"/>
                                <w:szCs w:val="16"/>
                              </w:rPr>
                              <w:t>previousSnapshot</w:t>
                            </w:r>
                            <w:proofErr w:type="spellEnd"/>
                            <w:r>
                              <w:rPr>
                                <w:sz w:val="16"/>
                                <w:szCs w:val="16"/>
                              </w:rPr>
                              <w:t xml:space="preserve">, and </w:t>
                            </w:r>
                            <w:proofErr w:type="spellStart"/>
                            <w:r>
                              <w:rPr>
                                <w:i/>
                                <w:sz w:val="16"/>
                                <w:szCs w:val="16"/>
                              </w:rPr>
                              <w:t>currentSnapshot</w:t>
                            </w:r>
                            <w:proofErr w:type="spellEnd"/>
                            <w:r>
                              <w:rPr>
                                <w:sz w:val="16"/>
                                <w:szCs w:val="16"/>
                              </w:rPr>
                              <w:t>.</w:t>
                            </w:r>
                          </w:p>
                          <w:p w14:paraId="16572F52" w14:textId="77777777" w:rsidR="00735A92" w:rsidRDefault="00735A92" w:rsidP="00E524D5">
                            <w:pPr>
                              <w:jc w:val="left"/>
                              <w:rPr>
                                <w:sz w:val="16"/>
                                <w:szCs w:val="16"/>
                                <w:lang w:val="pt-BR"/>
                              </w:rPr>
                            </w:pPr>
                            <w:r w:rsidRPr="000E44CC">
                              <w:rPr>
                                <w:rFonts w:ascii="Calibri" w:hAnsi="Calibri"/>
                                <w:noProof/>
                              </w:rPr>
                              <w:drawing>
                                <wp:inline distT="0" distB="0" distL="0" distR="0" wp14:anchorId="1A6C547D" wp14:editId="48F20505">
                                  <wp:extent cx="3152775" cy="7153275"/>
                                  <wp:effectExtent l="0" t="0" r="9525" b="952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 o:spid="_x0000_s1035" type="#_x0000_t202" style="position:absolute;left:0;text-align:left;margin-left:-.1pt;margin-top:-.1pt;width:252.55pt;height:598.9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" stroked="f">
                <v:textbox inset="0,0,0,0">
                  <w:txbxContent>
                    <w:p w14:paraId="4422CE7F" w14:textId="77777777" w:rsidR="00735A92" w:rsidRDefault="00735A92" w:rsidP="00F5237E">
                      <w:pPr>
                        <w:pStyle w:val="Caption"/>
                        <w:spacing w:after="0"/>
                        <w:jc w:val="both"/>
                      </w:pPr>
                      <w:bookmarkStart w:id="25" w:name="_Ref402630254"/>
                      <w:r>
                        <w:t xml:space="preserve">Algorithm </w:t>
                      </w:r>
                      <w:fldSimple w:instr=" SEQ Algorithm \* ARABIC ">
                        <w:r>
                          <w:rPr>
                            <w:noProof/>
                          </w:rPr>
                          <w:t>1</w:t>
                        </w:r>
                      </w:fldSimple>
                      <w:bookmarkEnd w:id="25"/>
                      <w:r>
                        <w:t>: Updating commits in the topology</w:t>
                      </w:r>
                    </w:p>
                    <w:p w14:paraId="0658C3AB" w14:textId="190F0B4A" w:rsidR="00735A92" w:rsidRDefault="00735A92" w:rsidP="00E524D5">
                      <w:pPr>
                        <w:rPr>
                          <w:sz w:val="16"/>
                          <w:szCs w:val="16"/>
                        </w:rPr>
                      </w:pPr>
                      <w:proofErr w:type="gramStart"/>
                      <w:r>
                        <w:rPr>
                          <w:b/>
                          <w:sz w:val="16"/>
                          <w:szCs w:val="16"/>
                        </w:rPr>
                        <w:t>input</w:t>
                      </w:r>
                      <w:proofErr w:type="gramEnd"/>
                      <w:r>
                        <w:rPr>
                          <w:sz w:val="16"/>
                          <w:szCs w:val="16"/>
                        </w:rPr>
                        <w:t xml:space="preserve">: a </w:t>
                      </w:r>
                      <w:proofErr w:type="spellStart"/>
                      <w:r>
                        <w:rPr>
                          <w:i/>
                          <w:sz w:val="16"/>
                          <w:szCs w:val="16"/>
                        </w:rPr>
                        <w:t>RepositoryInfo</w:t>
                      </w:r>
                      <w:proofErr w:type="spellEnd"/>
                      <w:r>
                        <w:rPr>
                          <w:sz w:val="16"/>
                          <w:szCs w:val="16"/>
                        </w:rPr>
                        <w:t xml:space="preserve"> </w:t>
                      </w:r>
                      <w:r>
                        <w:rPr>
                          <w:i/>
                          <w:sz w:val="16"/>
                          <w:szCs w:val="16"/>
                        </w:rPr>
                        <w:t>rep</w:t>
                      </w:r>
                      <w:r>
                        <w:rPr>
                          <w:sz w:val="16"/>
                          <w:szCs w:val="16"/>
                        </w:rPr>
                        <w:t xml:space="preserve"> representing the repository being analyzed and three sets of </w:t>
                      </w:r>
                      <w:proofErr w:type="spellStart"/>
                      <w:r>
                        <w:rPr>
                          <w:i/>
                          <w:sz w:val="16"/>
                          <w:szCs w:val="16"/>
                        </w:rPr>
                        <w:t>CommitInfo</w:t>
                      </w:r>
                      <w:proofErr w:type="spellEnd"/>
                      <w:r>
                        <w:rPr>
                          <w:sz w:val="16"/>
                          <w:szCs w:val="16"/>
                        </w:rPr>
                        <w:t xml:space="preserve"> </w:t>
                      </w:r>
                      <w:proofErr w:type="spellStart"/>
                      <w:r>
                        <w:rPr>
                          <w:i/>
                          <w:sz w:val="16"/>
                          <w:szCs w:val="16"/>
                        </w:rPr>
                        <w:t>db.commits</w:t>
                      </w:r>
                      <w:proofErr w:type="spellEnd"/>
                      <w:r>
                        <w:rPr>
                          <w:sz w:val="16"/>
                          <w:szCs w:val="16"/>
                        </w:rPr>
                        <w:t xml:space="preserve">, </w:t>
                      </w:r>
                      <w:proofErr w:type="spellStart"/>
                      <w:r>
                        <w:rPr>
                          <w:i/>
                          <w:sz w:val="16"/>
                          <w:szCs w:val="16"/>
                        </w:rPr>
                        <w:t>previousSnapshot</w:t>
                      </w:r>
                      <w:proofErr w:type="spellEnd"/>
                      <w:r>
                        <w:rPr>
                          <w:sz w:val="16"/>
                          <w:szCs w:val="16"/>
                        </w:rPr>
                        <w:t xml:space="preserve">, and </w:t>
                      </w:r>
                      <w:proofErr w:type="spellStart"/>
                      <w:r>
                        <w:rPr>
                          <w:i/>
                          <w:sz w:val="16"/>
                          <w:szCs w:val="16"/>
                        </w:rPr>
                        <w:t>currentSnapshot</w:t>
                      </w:r>
                      <w:proofErr w:type="spellEnd"/>
                      <w:r>
                        <w:rPr>
                          <w:sz w:val="16"/>
                          <w:szCs w:val="16"/>
                        </w:rPr>
                        <w:t>.</w:t>
                      </w:r>
                    </w:p>
                    <w:p w14:paraId="16572F52" w14:textId="77777777" w:rsidR="00735A92" w:rsidRDefault="00735A92" w:rsidP="00E524D5">
                      <w:pPr>
                        <w:jc w:val="left"/>
                        <w:rPr>
                          <w:sz w:val="16"/>
                          <w:szCs w:val="16"/>
                          <w:lang w:val="pt-BR"/>
                        </w:rPr>
                      </w:pPr>
                      <w:r w:rsidRPr="000E44CC">
                        <w:rPr>
                          <w:rFonts w:ascii="Calibri" w:hAnsi="Calibri"/>
                          <w:noProof/>
                        </w:rPr>
                        <w:drawing>
                          <wp:inline distT="0" distB="0" distL="0" distR="0" wp14:anchorId="1A6C547D" wp14:editId="48F20505">
                            <wp:extent cx="3152775" cy="7153275"/>
                            <wp:effectExtent l="0" t="0" r="9525" b="952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square" anchorx="margin" anchory="margin"/>
              </v:shape>
            </w:pict>
          </mc:Fallback>
        </mc:AlternateContent>
      </w:r>
      <w:r w:rsidR="00E524D5" w:rsidRPr="00357912">
        <w:rPr>
          <w:lang w:eastAsia="pt-BR"/>
        </w:rPr>
        <w:t xml:space="preserve">After updating where each commit is found, commits in </w:t>
      </w:r>
      <w:proofErr w:type="spellStart"/>
      <w:r w:rsidR="00E524D5" w:rsidRPr="00357912">
        <w:rPr>
          <w:i/>
          <w:lang w:eastAsia="pt-BR"/>
        </w:rPr>
        <w:t>commi</w:t>
      </w:r>
      <w:r w:rsidR="00E524D5" w:rsidRPr="00357912">
        <w:rPr>
          <w:i/>
          <w:lang w:eastAsia="pt-BR"/>
        </w:rPr>
        <w:t>t</w:t>
      </w:r>
      <w:r w:rsidR="00E524D5" w:rsidRPr="00357912">
        <w:rPr>
          <w:i/>
          <w:lang w:eastAsia="pt-BR"/>
        </w:rPr>
        <w:t>sToInsert</w:t>
      </w:r>
      <w:proofErr w:type="spellEnd"/>
      <w:r w:rsidR="00E524D5" w:rsidRPr="00357912">
        <w:rPr>
          <w:lang w:eastAsia="pt-BR"/>
        </w:rPr>
        <w:t xml:space="preserve"> are inserted into the database (line 17) and commits in </w:t>
      </w:r>
      <w:proofErr w:type="spellStart"/>
      <w:r w:rsidR="00E524D5" w:rsidRPr="00357912">
        <w:rPr>
          <w:i/>
          <w:lang w:eastAsia="pt-BR"/>
        </w:rPr>
        <w:t>commitsToUpdate</w:t>
      </w:r>
      <w:proofErr w:type="spellEnd"/>
      <w:r w:rsidR="00E524D5" w:rsidRPr="00357912">
        <w:rPr>
          <w:lang w:eastAsia="pt-BR"/>
        </w:rPr>
        <w:t xml:space="preserve"> are updated in the database (line 18). Finally, it may happen that some commits end up with an empty </w:t>
      </w:r>
      <w:proofErr w:type="spellStart"/>
      <w:r w:rsidR="00E524D5" w:rsidRPr="00357912">
        <w:rPr>
          <w:i/>
          <w:lang w:eastAsia="pt-BR"/>
        </w:rPr>
        <w:t>foundIn</w:t>
      </w:r>
      <w:proofErr w:type="spellEnd"/>
      <w:r w:rsidR="00E524D5" w:rsidRPr="00357912">
        <w:rPr>
          <w:lang w:eastAsia="pt-BR"/>
        </w:rPr>
        <w:t xml:space="preserve"> attribute, meaning that they do not exist anywhere in the topology (line 19). These so-called </w:t>
      </w:r>
      <w:proofErr w:type="spellStart"/>
      <w:r w:rsidR="00E524D5" w:rsidRPr="00357912">
        <w:rPr>
          <w:i/>
          <w:lang w:eastAsia="pt-BR"/>
        </w:rPr>
        <w:t>orphanedCommits</w:t>
      </w:r>
      <w:proofErr w:type="spellEnd"/>
      <w:r w:rsidR="00E524D5" w:rsidRPr="00357912">
        <w:rPr>
          <w:lang w:eastAsia="pt-BR"/>
        </w:rPr>
        <w:t xml:space="preserve"> are then removed from the database (line 20) and the algorithm ends.</w:t>
      </w:r>
    </w:p>
    <w:p w14:paraId="669DD96F" w14:textId="77777777" w:rsidR="00F5237E" w:rsidRPr="00357912" w:rsidRDefault="00F5237E" w:rsidP="00F5237E">
      <w:pPr>
        <w:pStyle w:val="Heading1"/>
        <w:rPr>
          <w:lang w:eastAsia="pt-BR"/>
        </w:rPr>
      </w:pPr>
      <w:bookmarkStart w:id="26" w:name="_Ref447919087"/>
      <w:r w:rsidRPr="00357912">
        <w:rPr>
          <w:lang w:eastAsia="pt-BR"/>
        </w:rPr>
        <w:t>Implementation</w:t>
      </w:r>
      <w:bookmarkEnd w:id="26"/>
    </w:p>
    <w:p w14:paraId="50AB6B8A" w14:textId="290A676B" w:rsidR="000C39EB" w:rsidRPr="00357912" w:rsidRDefault="000C39EB" w:rsidP="000C39EB">
      <w:pPr>
        <w:pStyle w:val="EstiloRecuodecorpodetextoPrimeiralinha0cmDepoisde"/>
        <w:rPr>
          <w:lang w:eastAsia="pt-BR"/>
        </w:rPr>
      </w:pPr>
      <w:r w:rsidRPr="00357912">
        <w:rPr>
          <w:lang w:eastAsia="pt-BR"/>
        </w:rPr>
        <w:t xml:space="preserve">We implemented our approach as a Java application launched via Java Web Start Technology. It currently monitors </w:t>
      </w:r>
      <w:proofErr w:type="spellStart"/>
      <w:r w:rsidRPr="00357912">
        <w:rPr>
          <w:lang w:eastAsia="pt-BR"/>
        </w:rPr>
        <w:t>Git</w:t>
      </w:r>
      <w:proofErr w:type="spellEnd"/>
      <w:r w:rsidRPr="00357912">
        <w:rPr>
          <w:lang w:eastAsia="pt-BR"/>
        </w:rPr>
        <w:t xml:space="preserve"> repositories, as it is the most used </w:t>
      </w:r>
      <w:proofErr w:type="spellStart"/>
      <w:r w:rsidRPr="00357912">
        <w:rPr>
          <w:lang w:eastAsia="pt-BR"/>
        </w:rPr>
        <w:t>DVCS</w:t>
      </w:r>
      <w:proofErr w:type="spellEnd"/>
      <w:r w:rsidRPr="00357912">
        <w:rPr>
          <w:lang w:eastAsia="pt-BR"/>
        </w:rPr>
        <w:t xml:space="preserve"> nowadays </w:t>
      </w:r>
      <w:r w:rsidRPr="00357912">
        <w:rPr>
          <w:lang w:eastAsia="pt-BR"/>
        </w:rPr>
        <w:fldChar w:fldCharType="begin"/>
      </w:r>
      <w:r w:rsidR="00F04BE5" w:rsidRPr="00357912">
        <w:rPr>
          <w:lang w:eastAsia="pt-BR"/>
        </w:rPr>
        <w:instrText xml:space="preserve"> ADDIN ZOTERO_ITEM CSL_CITATION {"citationID":"3eep60n8j","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Pr="00357912">
        <w:rPr>
          <w:lang w:eastAsia="pt-BR"/>
        </w:rPr>
        <w:fldChar w:fldCharType="separate"/>
      </w:r>
      <w:r w:rsidR="0039461E" w:rsidRPr="00357912">
        <w:t>[8]</w:t>
      </w:r>
      <w:r w:rsidRPr="00357912">
        <w:rPr>
          <w:lang w:eastAsia="pt-BR"/>
        </w:rPr>
        <w:fldChar w:fldCharType="end"/>
      </w:r>
      <w:r w:rsidRPr="00357912">
        <w:rPr>
          <w:lang w:eastAsia="pt-BR"/>
        </w:rPr>
        <w:t xml:space="preserve">. The source code and the link to download the tool via Java Web Start can be found at https://github.com/gems-uff/dyevc. The </w:t>
      </w:r>
      <w:r w:rsidR="004D3F42" w:rsidRPr="00357912">
        <w:rPr>
          <w:lang w:eastAsia="pt-BR"/>
        </w:rPr>
        <w:t>tool</w:t>
      </w:r>
      <w:r w:rsidRPr="00357912">
        <w:rPr>
          <w:lang w:eastAsia="pt-BR"/>
        </w:rPr>
        <w:t xml:space="preserve"> gathers information from repositories using </w:t>
      </w:r>
      <w:proofErr w:type="spellStart"/>
      <w:r w:rsidRPr="00357912">
        <w:rPr>
          <w:lang w:eastAsia="pt-BR"/>
        </w:rPr>
        <w:t>JGit</w:t>
      </w:r>
      <w:proofErr w:type="spellEnd"/>
      <w:r w:rsidRPr="00357912">
        <w:rPr>
          <w:lang w:eastAsia="pt-BR"/>
        </w:rPr>
        <w:t xml:space="preserve"> library</w:t>
      </w:r>
      <w:r w:rsidRPr="00357912">
        <w:rPr>
          <w:vertAlign w:val="superscript"/>
          <w:lang w:eastAsia="pt-BR"/>
        </w:rPr>
        <w:footnoteReference w:id="2"/>
      </w:r>
      <w:r w:rsidRPr="00357912">
        <w:rPr>
          <w:lang w:eastAsia="pt-BR"/>
        </w:rPr>
        <w:t xml:space="preserve">, which allows using our approach without having a </w:t>
      </w:r>
      <w:proofErr w:type="spellStart"/>
      <w:r w:rsidRPr="00357912">
        <w:rPr>
          <w:lang w:eastAsia="pt-BR"/>
        </w:rPr>
        <w:t>Git</w:t>
      </w:r>
      <w:proofErr w:type="spellEnd"/>
      <w:r w:rsidRPr="00357912">
        <w:rPr>
          <w:lang w:eastAsia="pt-BR"/>
        </w:rPr>
        <w:t xml:space="preserve"> client installed. </w:t>
      </w:r>
    </w:p>
    <w:p w14:paraId="5B495C68" w14:textId="7DC83BE5" w:rsidR="000C39EB" w:rsidRPr="00357912" w:rsidRDefault="000C39EB" w:rsidP="000C39EB">
      <w:pPr>
        <w:pStyle w:val="EstiloRecuodecorpodetextoPrimeiralinha0cmDepoisde"/>
        <w:rPr>
          <w:lang w:eastAsia="pt-BR"/>
        </w:rPr>
      </w:pPr>
      <w:r w:rsidRPr="00357912">
        <w:rPr>
          <w:lang w:eastAsia="pt-BR"/>
        </w:rPr>
        <w:t xml:space="preserve">Gathered information is stored in a central document database running </w:t>
      </w:r>
      <w:proofErr w:type="spellStart"/>
      <w:r w:rsidRPr="00357912">
        <w:rPr>
          <w:lang w:eastAsia="pt-BR"/>
        </w:rPr>
        <w:t>MongoDB</w:t>
      </w:r>
      <w:proofErr w:type="spellEnd"/>
      <w:r w:rsidRPr="00357912">
        <w:rPr>
          <w:lang w:eastAsia="pt-BR"/>
        </w:rPr>
        <w:t xml:space="preserve">. We hosted our database on a free </w:t>
      </w:r>
      <w:proofErr w:type="spellStart"/>
      <w:r w:rsidRPr="00357912">
        <w:rPr>
          <w:lang w:eastAsia="pt-BR"/>
        </w:rPr>
        <w:t>MongoDB</w:t>
      </w:r>
      <w:proofErr w:type="spellEnd"/>
      <w:r w:rsidRPr="00357912">
        <w:rPr>
          <w:lang w:eastAsia="pt-BR"/>
        </w:rPr>
        <w:t xml:space="preserve"> instance provided by </w:t>
      </w:r>
      <w:proofErr w:type="spellStart"/>
      <w:r w:rsidRPr="00357912">
        <w:rPr>
          <w:lang w:eastAsia="pt-BR"/>
        </w:rPr>
        <w:t>MongoLab</w:t>
      </w:r>
      <w:proofErr w:type="spellEnd"/>
      <w:r w:rsidRPr="00357912">
        <w:rPr>
          <w:lang w:eastAsia="pt-BR"/>
        </w:rPr>
        <w:t xml:space="preserve">. We did not use </w:t>
      </w:r>
      <w:proofErr w:type="spellStart"/>
      <w:r w:rsidRPr="00357912">
        <w:rPr>
          <w:lang w:eastAsia="pt-BR"/>
        </w:rPr>
        <w:t>MongoDB</w:t>
      </w:r>
      <w:proofErr w:type="spellEnd"/>
      <w:r w:rsidRPr="00357912">
        <w:rPr>
          <w:lang w:eastAsia="pt-BR"/>
        </w:rPr>
        <w:t xml:space="preserve"> proprietary API, which would demand opening specific ports to connect to </w:t>
      </w:r>
      <w:proofErr w:type="spellStart"/>
      <w:r w:rsidRPr="00357912">
        <w:rPr>
          <w:lang w:eastAsia="pt-BR"/>
        </w:rPr>
        <w:t>MongoDB</w:t>
      </w:r>
      <w:proofErr w:type="spellEnd"/>
      <w:r w:rsidRPr="00357912">
        <w:rPr>
          <w:lang w:eastAsia="pt-BR"/>
        </w:rPr>
        <w:t xml:space="preserve">. Instead, we opted to use </w:t>
      </w:r>
      <w:proofErr w:type="spellStart"/>
      <w:r w:rsidRPr="00357912">
        <w:rPr>
          <w:lang w:eastAsia="pt-BR"/>
        </w:rPr>
        <w:t>MongoLab’s</w:t>
      </w:r>
      <w:proofErr w:type="spellEnd"/>
      <w:r w:rsidRPr="00357912">
        <w:rPr>
          <w:lang w:eastAsia="pt-BR"/>
        </w:rPr>
        <w:t xml:space="preserve"> </w:t>
      </w:r>
      <w:proofErr w:type="spellStart"/>
      <w:r w:rsidRPr="00357912">
        <w:rPr>
          <w:lang w:eastAsia="pt-BR"/>
        </w:rPr>
        <w:t>RESTful</w:t>
      </w:r>
      <w:proofErr w:type="spellEnd"/>
      <w:r w:rsidRPr="00357912">
        <w:rPr>
          <w:lang w:eastAsia="pt-BR"/>
        </w:rPr>
        <w:t xml:space="preserve"> (</w:t>
      </w:r>
      <w:r w:rsidRPr="00357912">
        <w:rPr>
          <w:i/>
          <w:lang w:eastAsia="pt-BR"/>
        </w:rPr>
        <w:t>Representational State Transfer</w:t>
      </w:r>
      <w:r w:rsidRPr="00357912">
        <w:rPr>
          <w:lang w:eastAsia="pt-BR"/>
        </w:rPr>
        <w:t xml:space="preserve">) API. </w:t>
      </w:r>
      <w:proofErr w:type="spellStart"/>
      <w:r w:rsidRPr="00357912">
        <w:rPr>
          <w:lang w:eastAsia="pt-BR"/>
        </w:rPr>
        <w:t>RESTful</w:t>
      </w:r>
      <w:proofErr w:type="spellEnd"/>
      <w:r w:rsidRPr="00357912">
        <w:rPr>
          <w:lang w:eastAsia="pt-BR"/>
        </w:rPr>
        <w:t xml:space="preserve"> APIs </w:t>
      </w:r>
      <w:r w:rsidRPr="00357912">
        <w:rPr>
          <w:lang w:eastAsia="pt-BR"/>
        </w:rPr>
        <w:fldChar w:fldCharType="begin"/>
      </w:r>
      <w:r w:rsidR="00F04BE5" w:rsidRPr="00357912">
        <w:rPr>
          <w:lang w:eastAsia="pt-BR"/>
        </w:rPr>
        <w:instrText xml:space="preserve"> ADDIN ZOTERO_ITEM CSL_CITATION {"citationID":"4eu9o70rr","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Pr="00357912">
        <w:rPr>
          <w:lang w:eastAsia="pt-BR"/>
        </w:rPr>
        <w:fldChar w:fldCharType="separate"/>
      </w:r>
      <w:r w:rsidR="0039461E" w:rsidRPr="00357912">
        <w:t>[22]</w:t>
      </w:r>
      <w:r w:rsidRPr="00357912">
        <w:rPr>
          <w:lang w:eastAsia="pt-BR"/>
        </w:rPr>
        <w:fldChar w:fldCharType="end"/>
      </w:r>
      <w:r w:rsidRPr="00357912">
        <w:rPr>
          <w:lang w:eastAsia="pt-BR"/>
        </w:rPr>
        <w:t xml:space="preserve"> have the advantage of being available using standard HTTP and HTTPS protocols. This way, our approach can be used </w:t>
      </w:r>
      <w:r w:rsidR="00D7191D" w:rsidRPr="00357912">
        <w:rPr>
          <w:lang w:eastAsia="pt-BR"/>
        </w:rPr>
        <w:t>in environments protected with</w:t>
      </w:r>
      <w:r w:rsidRPr="00357912">
        <w:rPr>
          <w:lang w:eastAsia="pt-BR"/>
        </w:rPr>
        <w:t xml:space="preserve"> </w:t>
      </w:r>
      <w:r w:rsidR="00D7191D" w:rsidRPr="00357912">
        <w:rPr>
          <w:lang w:eastAsia="pt-BR"/>
        </w:rPr>
        <w:t>firewalls</w:t>
      </w:r>
      <w:r w:rsidRPr="00357912">
        <w:rPr>
          <w:lang w:eastAsia="pt-BR"/>
        </w:rPr>
        <w:t xml:space="preserve"> without major problems. In order to use this </w:t>
      </w:r>
      <w:proofErr w:type="spellStart"/>
      <w:r w:rsidRPr="00357912">
        <w:rPr>
          <w:lang w:eastAsia="pt-BR"/>
        </w:rPr>
        <w:t>RESTful</w:t>
      </w:r>
      <w:proofErr w:type="spellEnd"/>
      <w:r w:rsidRPr="00357912">
        <w:rPr>
          <w:lang w:eastAsia="pt-BR"/>
        </w:rPr>
        <w:t xml:space="preserve"> API, we implemented a </w:t>
      </w:r>
      <w:proofErr w:type="spellStart"/>
      <w:r w:rsidRPr="00357912">
        <w:rPr>
          <w:i/>
          <w:lang w:eastAsia="pt-BR"/>
        </w:rPr>
        <w:t>MongoLabPr</w:t>
      </w:r>
      <w:r w:rsidRPr="00357912">
        <w:rPr>
          <w:i/>
          <w:lang w:eastAsia="pt-BR"/>
        </w:rPr>
        <w:t>o</w:t>
      </w:r>
      <w:r w:rsidRPr="00357912">
        <w:rPr>
          <w:i/>
          <w:lang w:eastAsia="pt-BR"/>
        </w:rPr>
        <w:t>vider</w:t>
      </w:r>
      <w:proofErr w:type="spellEnd"/>
      <w:r w:rsidRPr="00357912">
        <w:rPr>
          <w:lang w:eastAsia="pt-BR"/>
        </w:rPr>
        <w:t xml:space="preserve">, which translates the application methods into </w:t>
      </w:r>
      <w:proofErr w:type="spellStart"/>
      <w:r w:rsidRPr="00357912">
        <w:rPr>
          <w:lang w:eastAsia="pt-BR"/>
        </w:rPr>
        <w:t>RESTful</w:t>
      </w:r>
      <w:proofErr w:type="spellEnd"/>
      <w:r w:rsidRPr="00357912">
        <w:rPr>
          <w:lang w:eastAsia="pt-BR"/>
        </w:rPr>
        <w:t xml:space="preserve"> commands and vice-versa. It also serializes and </w:t>
      </w:r>
      <w:proofErr w:type="spellStart"/>
      <w:r w:rsidRPr="00357912">
        <w:rPr>
          <w:lang w:eastAsia="pt-BR"/>
        </w:rPr>
        <w:t>deserializes</w:t>
      </w:r>
      <w:proofErr w:type="spellEnd"/>
      <w:r w:rsidRPr="00357912">
        <w:rPr>
          <w:lang w:eastAsia="pt-BR"/>
        </w:rPr>
        <w:t xml:space="preserve"> the application objects to and from </w:t>
      </w:r>
      <w:proofErr w:type="spellStart"/>
      <w:r w:rsidRPr="00357912">
        <w:rPr>
          <w:lang w:eastAsia="pt-BR"/>
        </w:rPr>
        <w:t>JSON</w:t>
      </w:r>
      <w:proofErr w:type="spellEnd"/>
      <w:r w:rsidRPr="00357912">
        <w:rPr>
          <w:lang w:eastAsia="pt-BR"/>
        </w:rPr>
        <w:t xml:space="preserve"> (</w:t>
      </w:r>
      <w:r w:rsidRPr="00357912">
        <w:rPr>
          <w:i/>
          <w:lang w:eastAsia="pt-BR"/>
        </w:rPr>
        <w:t>JavaScript Object Not</w:t>
      </w:r>
      <w:r w:rsidRPr="00357912">
        <w:rPr>
          <w:i/>
          <w:lang w:eastAsia="pt-BR"/>
        </w:rPr>
        <w:t>a</w:t>
      </w:r>
      <w:r w:rsidRPr="00357912">
        <w:rPr>
          <w:i/>
          <w:lang w:eastAsia="pt-BR"/>
        </w:rPr>
        <w:t>tion</w:t>
      </w:r>
      <w:r w:rsidRPr="00357912">
        <w:rPr>
          <w:lang w:eastAsia="pt-BR"/>
        </w:rPr>
        <w:t xml:space="preserve">) representations to be sent and received through the </w:t>
      </w:r>
      <w:proofErr w:type="spellStart"/>
      <w:r w:rsidRPr="00357912">
        <w:rPr>
          <w:lang w:eastAsia="pt-BR"/>
        </w:rPr>
        <w:t>RESTful</w:t>
      </w:r>
      <w:proofErr w:type="spellEnd"/>
      <w:r w:rsidRPr="00357912">
        <w:rPr>
          <w:lang w:eastAsia="pt-BR"/>
        </w:rPr>
        <w:t xml:space="preserve"> commands.</w:t>
      </w:r>
    </w:p>
    <w:p w14:paraId="286AE25E" w14:textId="13625DC8" w:rsidR="000C39EB" w:rsidRPr="00357912" w:rsidRDefault="000C39EB" w:rsidP="000C39EB">
      <w:pPr>
        <w:pStyle w:val="EstiloRecuodecorpodetextoPrimeiralinha0cmDepoisde"/>
        <w:rPr>
          <w:lang w:eastAsia="pt-BR"/>
        </w:rPr>
      </w:pPr>
      <w:r w:rsidRPr="00357912">
        <w:rPr>
          <w:lang w:eastAsia="pt-BR"/>
        </w:rPr>
        <w:t>We present the gathered information as a series of graphs by using</w:t>
      </w:r>
      <w:r w:rsidR="00AE1C9E" w:rsidRPr="00357912">
        <w:rPr>
          <w:lang w:eastAsia="pt-BR"/>
        </w:rPr>
        <w:t xml:space="preserve"> the</w:t>
      </w:r>
      <w:r w:rsidRPr="00357912">
        <w:rPr>
          <w:lang w:eastAsia="pt-BR"/>
        </w:rPr>
        <w:t xml:space="preserve"> JUNG (</w:t>
      </w:r>
      <w:r w:rsidRPr="00357912">
        <w:rPr>
          <w:i/>
          <w:lang w:eastAsia="pt-BR"/>
        </w:rPr>
        <w:t>Java Universal Network/Graph</w:t>
      </w:r>
      <w:r w:rsidRPr="00357912">
        <w:rPr>
          <w:lang w:eastAsia="pt-BR"/>
        </w:rPr>
        <w:t>) library</w:t>
      </w:r>
      <w:r w:rsidRPr="00357912">
        <w:rPr>
          <w:vertAlign w:val="superscript"/>
          <w:lang w:eastAsia="pt-BR"/>
        </w:rPr>
        <w:footnoteReference w:id="3"/>
      </w:r>
      <w:r w:rsidRPr="00357912">
        <w:rPr>
          <w:lang w:eastAsia="pt-BR"/>
        </w:rPr>
        <w:t xml:space="preserve">, from which </w:t>
      </w:r>
      <w:proofErr w:type="spellStart"/>
      <w:r w:rsidRPr="00357912">
        <w:rPr>
          <w:lang w:eastAsia="pt-BR"/>
        </w:rPr>
        <w:t>DyeVC</w:t>
      </w:r>
      <w:proofErr w:type="spellEnd"/>
      <w:r w:rsidRPr="00357912">
        <w:rPr>
          <w:lang w:eastAsia="pt-BR"/>
        </w:rPr>
        <w:t xml:space="preserve"> inherits the ability to extend existing layouts and filters. All graphs present similar behavior, allowing the window to be zoomed in or out, whether the user wants to see details of a pa</w:t>
      </w:r>
      <w:r w:rsidRPr="00357912">
        <w:rPr>
          <w:lang w:eastAsia="pt-BR"/>
        </w:rPr>
        <w:t>r</w:t>
      </w:r>
      <w:r w:rsidRPr="00357912">
        <w:rPr>
          <w:lang w:eastAsia="pt-BR"/>
        </w:rPr>
        <w:t xml:space="preserve">ticular area or an overview of the entire graph. By changing the window mode from </w:t>
      </w:r>
      <w:r w:rsidRPr="00357912">
        <w:rPr>
          <w:i/>
          <w:lang w:eastAsia="pt-BR"/>
        </w:rPr>
        <w:t>transforming</w:t>
      </w:r>
      <w:r w:rsidRPr="00357912">
        <w:rPr>
          <w:lang w:eastAsia="pt-BR"/>
        </w:rPr>
        <w:t xml:space="preserve"> to </w:t>
      </w:r>
      <w:r w:rsidRPr="00357912">
        <w:rPr>
          <w:i/>
          <w:lang w:eastAsia="pt-BR"/>
        </w:rPr>
        <w:t>picking</w:t>
      </w:r>
      <w:r w:rsidRPr="00357912">
        <w:rPr>
          <w:lang w:eastAsia="pt-BR"/>
        </w:rPr>
        <w:t>, it is possible to select a group of nodes and collapse them into one node, or simply drag them into new positions to have a better understanding of parts with too many crossing lines.</w:t>
      </w:r>
    </w:p>
    <w:p w14:paraId="277AE8CC" w14:textId="77777777" w:rsidR="000C39EB" w:rsidRPr="00357912" w:rsidRDefault="000C39EB" w:rsidP="000C39EB">
      <w:pPr>
        <w:pStyle w:val="Heading1"/>
        <w:rPr>
          <w:lang w:eastAsia="pt-BR"/>
        </w:rPr>
      </w:pPr>
      <w:bookmarkStart w:id="27" w:name="_Ref447919103"/>
      <w:r w:rsidRPr="00357912">
        <w:rPr>
          <w:lang w:eastAsia="pt-BR"/>
        </w:rPr>
        <w:t>Evaluation</w:t>
      </w:r>
      <w:bookmarkEnd w:id="27"/>
    </w:p>
    <w:p w14:paraId="314199E0" w14:textId="77777777" w:rsidR="000C39EB" w:rsidRPr="00357912" w:rsidRDefault="000C39EB" w:rsidP="000C39EB">
      <w:pPr>
        <w:pStyle w:val="EstiloRecuodecorpodetextoPrimeiralinha0cmDepoisde"/>
        <w:rPr>
          <w:lang w:eastAsia="pt-BR"/>
        </w:rPr>
      </w:pPr>
      <w:r w:rsidRPr="00357912">
        <w:rPr>
          <w:lang w:eastAsia="pt-BR"/>
        </w:rPr>
        <w:t xml:space="preserve">In order to evaluate our approach we performed two experiments and an observational study. First, we conducted a </w:t>
      </w:r>
      <w:r w:rsidRPr="00357912">
        <w:rPr>
          <w:i/>
          <w:lang w:eastAsia="pt-BR"/>
        </w:rPr>
        <w:t>post-hoc</w:t>
      </w:r>
      <w:r w:rsidRPr="00357912">
        <w:rPr>
          <w:lang w:eastAsia="pt-BR"/>
        </w:rPr>
        <w:t xml:space="preserve"> anal</w:t>
      </w:r>
      <w:r w:rsidRPr="00357912">
        <w:rPr>
          <w:lang w:eastAsia="pt-BR"/>
        </w:rPr>
        <w:t>y</w:t>
      </w:r>
      <w:r w:rsidRPr="00357912">
        <w:rPr>
          <w:lang w:eastAsia="pt-BR"/>
        </w:rPr>
        <w:t xml:space="preserve">sis over the </w:t>
      </w:r>
      <w:proofErr w:type="spellStart"/>
      <w:r w:rsidRPr="00357912">
        <w:rPr>
          <w:lang w:eastAsia="pt-BR"/>
        </w:rPr>
        <w:t>JQuery</w:t>
      </w:r>
      <w:proofErr w:type="spellEnd"/>
      <w:r w:rsidRPr="00357912">
        <w:rPr>
          <w:lang w:eastAsia="pt-BR"/>
        </w:rPr>
        <w:t xml:space="preserve"> project</w:t>
      </w:r>
      <w:r w:rsidRPr="00357912">
        <w:rPr>
          <w:vertAlign w:val="superscript"/>
          <w:lang w:eastAsia="pt-BR"/>
        </w:rPr>
        <w:footnoteReference w:id="4"/>
      </w:r>
      <w:r w:rsidRPr="00357912">
        <w:rPr>
          <w:lang w:eastAsia="pt-BR"/>
        </w:rPr>
        <w:t xml:space="preserve">, an open-source project, aiming at checking if </w:t>
      </w:r>
      <w:proofErr w:type="spellStart"/>
      <w:r w:rsidRPr="00357912">
        <w:rPr>
          <w:lang w:eastAsia="pt-BR"/>
        </w:rPr>
        <w:t>DyeVC</w:t>
      </w:r>
      <w:proofErr w:type="spellEnd"/>
      <w:r w:rsidRPr="00357912">
        <w:rPr>
          <w:lang w:eastAsia="pt-BR"/>
        </w:rPr>
        <w:t xml:space="preserve"> can help answering questions Q1-Q3. Next, we conducted an observational study involving four participants that used </w:t>
      </w:r>
      <w:proofErr w:type="spellStart"/>
      <w:r w:rsidRPr="00357912">
        <w:rPr>
          <w:lang w:eastAsia="pt-BR"/>
        </w:rPr>
        <w:t>DyeVC</w:t>
      </w:r>
      <w:proofErr w:type="spellEnd"/>
      <w:r w:rsidRPr="00357912">
        <w:rPr>
          <w:lang w:eastAsia="pt-BR"/>
        </w:rPr>
        <w:t xml:space="preserve">. This study also used the </w:t>
      </w:r>
      <w:proofErr w:type="spellStart"/>
      <w:r w:rsidRPr="00357912">
        <w:rPr>
          <w:lang w:eastAsia="pt-BR"/>
        </w:rPr>
        <w:t>JQuery</w:t>
      </w:r>
      <w:proofErr w:type="spellEnd"/>
      <w:r w:rsidRPr="00357912">
        <w:rPr>
          <w:lang w:eastAsia="pt-BR"/>
        </w:rPr>
        <w:t xml:space="preserve"> project. Fina</w:t>
      </w:r>
      <w:r w:rsidRPr="00357912">
        <w:rPr>
          <w:lang w:eastAsia="pt-BR"/>
        </w:rPr>
        <w:t>l</w:t>
      </w:r>
      <w:r w:rsidRPr="00357912">
        <w:rPr>
          <w:lang w:eastAsia="pt-BR"/>
        </w:rPr>
        <w:t xml:space="preserve">ly, we run </w:t>
      </w:r>
      <w:proofErr w:type="spellStart"/>
      <w:r w:rsidRPr="00357912">
        <w:rPr>
          <w:lang w:eastAsia="pt-BR"/>
        </w:rPr>
        <w:t>DyeVC</w:t>
      </w:r>
      <w:proofErr w:type="spellEnd"/>
      <w:r w:rsidRPr="00357912">
        <w:rPr>
          <w:lang w:eastAsia="pt-BR"/>
        </w:rPr>
        <w:t xml:space="preserve"> over some open-source projects of different sizes and from different sources, aiming at evaluating the scalabi</w:t>
      </w:r>
      <w:r w:rsidRPr="00357912">
        <w:rPr>
          <w:lang w:eastAsia="pt-BR"/>
        </w:rPr>
        <w:t>l</w:t>
      </w:r>
      <w:r w:rsidRPr="00357912">
        <w:rPr>
          <w:lang w:eastAsia="pt-BR"/>
        </w:rPr>
        <w:t>ity of our approach.</w:t>
      </w:r>
    </w:p>
    <w:p w14:paraId="3CB8EFF5" w14:textId="77777777" w:rsidR="000C39EB" w:rsidRPr="00357912" w:rsidRDefault="000C39EB" w:rsidP="000C39EB">
      <w:pPr>
        <w:pStyle w:val="Heading2"/>
        <w:rPr>
          <w:lang w:eastAsia="pt-BR"/>
        </w:rPr>
      </w:pPr>
      <w:r w:rsidRPr="00357912">
        <w:rPr>
          <w:lang w:eastAsia="pt-BR"/>
        </w:rPr>
        <w:t xml:space="preserve">Analyzing </w:t>
      </w:r>
      <w:proofErr w:type="spellStart"/>
      <w:r w:rsidRPr="00357912">
        <w:rPr>
          <w:lang w:eastAsia="pt-BR"/>
        </w:rPr>
        <w:t>JQuery</w:t>
      </w:r>
      <w:proofErr w:type="spellEnd"/>
      <w:r w:rsidRPr="00357912">
        <w:rPr>
          <w:lang w:eastAsia="pt-BR"/>
        </w:rPr>
        <w:t xml:space="preserve"> project with </w:t>
      </w:r>
      <w:proofErr w:type="spellStart"/>
      <w:r w:rsidRPr="00357912">
        <w:rPr>
          <w:lang w:eastAsia="pt-BR"/>
        </w:rPr>
        <w:t>DyeVC</w:t>
      </w:r>
      <w:proofErr w:type="spellEnd"/>
    </w:p>
    <w:p w14:paraId="5A9790C8" w14:textId="7C190D02" w:rsidR="000C39EB" w:rsidRPr="00357912" w:rsidRDefault="000C39EB" w:rsidP="000C39EB">
      <w:pPr>
        <w:pStyle w:val="EstiloRecuodecorpodetextoPrimeiralinha0cmDepoisde"/>
        <w:rPr>
          <w:lang w:eastAsia="pt-BR"/>
        </w:rPr>
      </w:pPr>
      <w:r w:rsidRPr="00357912">
        <w:rPr>
          <w:lang w:eastAsia="pt-BR"/>
        </w:rPr>
        <w:t xml:space="preserve">We conducted a </w:t>
      </w:r>
      <w:r w:rsidRPr="00357912">
        <w:rPr>
          <w:i/>
          <w:lang w:eastAsia="pt-BR"/>
        </w:rPr>
        <w:t>post-hoc</w:t>
      </w:r>
      <w:r w:rsidRPr="00357912">
        <w:rPr>
          <w:lang w:eastAsia="pt-BR"/>
        </w:rPr>
        <w:t xml:space="preserve"> analysis using a real open source project to demonstrate that our approach can help answering questions Q1-Q3. The selected project</w:t>
      </w:r>
      <w:r w:rsidR="00B308A8" w:rsidRPr="00357912">
        <w:rPr>
          <w:lang w:eastAsia="pt-BR"/>
        </w:rPr>
        <w:t xml:space="preserve">, </w:t>
      </w:r>
      <w:proofErr w:type="spellStart"/>
      <w:r w:rsidRPr="00357912">
        <w:rPr>
          <w:lang w:eastAsia="pt-BR"/>
        </w:rPr>
        <w:t>J</w:t>
      </w:r>
      <w:r w:rsidR="00BA228C">
        <w:rPr>
          <w:lang w:eastAsia="pt-BR"/>
        </w:rPr>
        <w:t>Q</w:t>
      </w:r>
      <w:r w:rsidRPr="00357912">
        <w:rPr>
          <w:lang w:eastAsia="pt-BR"/>
        </w:rPr>
        <w:t>uery</w:t>
      </w:r>
      <w:proofErr w:type="spellEnd"/>
      <w:r w:rsidR="00B308A8" w:rsidRPr="00357912">
        <w:rPr>
          <w:lang w:eastAsia="pt-BR"/>
        </w:rPr>
        <w:t xml:space="preserve">, </w:t>
      </w:r>
      <w:r w:rsidRPr="00357912">
        <w:rPr>
          <w:lang w:eastAsia="pt-BR"/>
        </w:rPr>
        <w:t xml:space="preserve">began in 2006 and had 6,222 commits by the time of the evaluation. We reconstructed the repository history, simulating the actions that occurred in the past. We do not replicate the repository history here, due to its size, but it is public available at </w:t>
      </w:r>
      <w:proofErr w:type="spellStart"/>
      <w:r w:rsidRPr="00357912">
        <w:rPr>
          <w:lang w:eastAsia="pt-BR"/>
        </w:rPr>
        <w:t>Github</w:t>
      </w:r>
      <w:proofErr w:type="spellEnd"/>
      <w:r w:rsidRPr="00357912">
        <w:rPr>
          <w:lang w:eastAsia="pt-BR"/>
        </w:rPr>
        <w:t>. Automatically generated co</w:t>
      </w:r>
      <w:r w:rsidRPr="00357912">
        <w:rPr>
          <w:lang w:eastAsia="pt-BR"/>
        </w:rPr>
        <w:t>m</w:t>
      </w:r>
      <w:r w:rsidRPr="00357912">
        <w:rPr>
          <w:lang w:eastAsia="pt-BR"/>
        </w:rPr>
        <w:t>ments helped us to depict specific flows. For example, the co</w:t>
      </w:r>
      <w:r w:rsidRPr="00357912">
        <w:rPr>
          <w:lang w:eastAsia="pt-BR"/>
        </w:rPr>
        <w:t>m</w:t>
      </w:r>
      <w:r w:rsidRPr="00357912">
        <w:rPr>
          <w:lang w:eastAsia="pt-BR"/>
        </w:rPr>
        <w:t>ment “</w:t>
      </w:r>
      <w:r w:rsidRPr="00357912">
        <w:rPr>
          <w:i/>
          <w:lang w:eastAsia="pt-BR"/>
        </w:rPr>
        <w:t>Merge branch 'master' of https://github.com/scottjehl/</w:t>
      </w:r>
      <w:r w:rsidR="00390BFF" w:rsidRPr="00357912">
        <w:rPr>
          <w:i/>
          <w:lang w:eastAsia="pt-BR"/>
        </w:rPr>
        <w:t xml:space="preserve"> </w:t>
      </w:r>
      <w:proofErr w:type="spellStart"/>
      <w:r w:rsidRPr="00357912">
        <w:rPr>
          <w:i/>
          <w:lang w:eastAsia="pt-BR"/>
        </w:rPr>
        <w:t>jquery</w:t>
      </w:r>
      <w:proofErr w:type="spellEnd"/>
      <w:r w:rsidRPr="00357912">
        <w:rPr>
          <w:i/>
          <w:lang w:eastAsia="pt-BR"/>
        </w:rPr>
        <w:t xml:space="preserve"> into </w:t>
      </w:r>
      <w:proofErr w:type="spellStart"/>
      <w:r w:rsidRPr="00357912">
        <w:rPr>
          <w:i/>
          <w:lang w:eastAsia="pt-BR"/>
        </w:rPr>
        <w:t>scottjehl</w:t>
      </w:r>
      <w:proofErr w:type="spellEnd"/>
      <w:r w:rsidRPr="00357912">
        <w:rPr>
          <w:i/>
          <w:lang w:eastAsia="pt-BR"/>
        </w:rPr>
        <w:t>-master</w:t>
      </w:r>
      <w:r w:rsidRPr="00357912">
        <w:rPr>
          <w:lang w:eastAsia="pt-BR"/>
        </w:rPr>
        <w:t>” tells us that there was a user named “</w:t>
      </w:r>
      <w:proofErr w:type="spellStart"/>
      <w:r w:rsidRPr="00357912">
        <w:rPr>
          <w:i/>
          <w:lang w:eastAsia="pt-BR"/>
        </w:rPr>
        <w:t>scottjehl</w:t>
      </w:r>
      <w:proofErr w:type="spellEnd"/>
      <w:r w:rsidRPr="00357912">
        <w:rPr>
          <w:lang w:eastAsia="pt-BR"/>
        </w:rPr>
        <w:t>” and that the merge operation was done at a branch called “</w:t>
      </w:r>
      <w:proofErr w:type="spellStart"/>
      <w:r w:rsidRPr="00357912">
        <w:rPr>
          <w:i/>
          <w:lang w:eastAsia="pt-BR"/>
        </w:rPr>
        <w:t>scottjehl</w:t>
      </w:r>
      <w:proofErr w:type="spellEnd"/>
      <w:r w:rsidRPr="00357912">
        <w:rPr>
          <w:i/>
          <w:lang w:eastAsia="pt-BR"/>
        </w:rPr>
        <w:t>-master</w:t>
      </w:r>
      <w:r w:rsidRPr="00357912">
        <w:rPr>
          <w:lang w:eastAsia="pt-BR"/>
        </w:rPr>
        <w:t>”. Although one might perform a merge manually and insert a different text in the comment, this did not compromise our analysis because we had a focus on depicting some of the merge situations, and not all of them.</w:t>
      </w:r>
    </w:p>
    <w:p w14:paraId="039A38AE" w14:textId="77777777" w:rsidR="000C39EB" w:rsidRPr="00357912" w:rsidRDefault="008D729E" w:rsidP="000C39EB">
      <w:pPr>
        <w:pStyle w:val="EstiloRecuodecorpodetextoPrimeiralinha0cmDepoisde"/>
        <w:rPr>
          <w:lang w:eastAsia="pt-BR"/>
        </w:rPr>
      </w:pPr>
      <w:r w:rsidRPr="00357912">
        <mc:AlternateContent>
          <mc:Choice Requires="wps">
            <w:drawing>
              <wp:anchor distT="0" distB="0" distL="114300" distR="114300" simplePos="0" relativeHeight="251616256" behindDoc="0" locked="1" layoutInCell="1" allowOverlap="0" wp14:anchorId="1792B1E9" wp14:editId="44769C2F">
                <wp:simplePos x="0" y="0"/>
                <wp:positionH relativeFrom="margin">
                  <wp:align>right</wp:align>
                </wp:positionH>
                <wp:positionV relativeFrom="margin">
                  <wp:align>top</wp:align>
                </wp:positionV>
                <wp:extent cx="3063240" cy="1806575"/>
                <wp:effectExtent l="0" t="0" r="10160" b="0"/>
                <wp:wrapSquare wrapText="bothSides"/>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1806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33031E" w14:textId="77777777" w:rsidR="00735A92" w:rsidRDefault="00735A92" w:rsidP="000C39EB">
                            <w:pPr>
                              <w:keepNext/>
                              <w:jc w:val="center"/>
                            </w:pPr>
                            <w:r w:rsidRPr="000E44CC">
                              <w:rPr>
                                <w:rFonts w:ascii="Calibri" w:hAnsi="Calibri"/>
                                <w:noProof/>
                              </w:rPr>
                              <w:drawing>
                                <wp:inline distT="0" distB="0" distL="0" distR="0" wp14:anchorId="07B760D8" wp14:editId="210AF1A6">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77777777" w:rsidR="00735A92" w:rsidRPr="00956458" w:rsidRDefault="00735A92" w:rsidP="000C39EB">
                            <w:pPr>
                              <w:pStyle w:val="Caption"/>
                              <w:rPr>
                                <w:rFonts w:cs="Times New Roman"/>
                                <w:noProof/>
                                <w:szCs w:val="20"/>
                              </w:rPr>
                            </w:pPr>
                            <w:bookmarkStart w:id="28" w:name="_Ref447914765"/>
                            <w:proofErr w:type="gramStart"/>
                            <w:r>
                              <w:t xml:space="preserve">Figure </w:t>
                            </w:r>
                            <w:fldSimple w:instr=" SEQ Figure \* ARABIC ">
                              <w:r>
                                <w:rPr>
                                  <w:noProof/>
                                </w:rPr>
                                <w:t>8</w:t>
                              </w:r>
                            </w:fldSimple>
                            <w:bookmarkEnd w:id="28"/>
                            <w:r>
                              <w:t>.</w:t>
                            </w:r>
                            <w:proofErr w:type="gramEnd"/>
                            <w:r>
                              <w:t xml:space="preserve"> First monitored repository in Topology view (Sep 24 2010)</w:t>
                            </w:r>
                          </w:p>
                          <w:p w14:paraId="08D6A4DC" w14:textId="77777777" w:rsidR="00735A92" w:rsidRDefault="00735A92" w:rsidP="000C39EB">
                            <w:pPr>
                              <w:pStyle w:val="Caption"/>
                            </w:pPr>
                            <w:r>
                              <w:t>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7" o:spid="_x0000_s1036" type="#_x0000_t202" style="position:absolute;left:0;text-align:left;margin-left:190pt;margin-top:0;width:241.2pt;height:142.25pt;z-index:251616256;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" o:allowoverlap="f" stroked="f">
                <v:textbox>
                  <w:txbxContent>
                    <w:p w14:paraId="2333031E" w14:textId="77777777" w:rsidR="00735A92" w:rsidRDefault="00735A92" w:rsidP="000C39EB">
                      <w:pPr>
                        <w:keepNext/>
                        <w:jc w:val="center"/>
                      </w:pPr>
                      <w:r w:rsidRPr="000E44CC">
                        <w:rPr>
                          <w:rFonts w:ascii="Calibri" w:hAnsi="Calibri"/>
                          <w:noProof/>
                        </w:rPr>
                        <w:drawing>
                          <wp:inline distT="0" distB="0" distL="0" distR="0" wp14:anchorId="07B760D8" wp14:editId="210AF1A6">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77777777" w:rsidR="00735A92" w:rsidRPr="00956458" w:rsidRDefault="00735A92" w:rsidP="000C39EB">
                      <w:pPr>
                        <w:pStyle w:val="Caption"/>
                        <w:rPr>
                          <w:rFonts w:cs="Times New Roman"/>
                          <w:noProof/>
                          <w:szCs w:val="20"/>
                        </w:rPr>
                      </w:pPr>
                      <w:bookmarkStart w:id="29" w:name="_Ref447914765"/>
                      <w:proofErr w:type="gramStart"/>
                      <w:r>
                        <w:t xml:space="preserve">Figure </w:t>
                      </w:r>
                      <w:fldSimple w:instr=" SEQ Figure \* ARABIC ">
                        <w:r>
                          <w:rPr>
                            <w:noProof/>
                          </w:rPr>
                          <w:t>8</w:t>
                        </w:r>
                      </w:fldSimple>
                      <w:bookmarkEnd w:id="29"/>
                      <w:r>
                        <w:t>.</w:t>
                      </w:r>
                      <w:proofErr w:type="gramEnd"/>
                      <w:r>
                        <w:t xml:space="preserve"> First monitored repository in Topology view (Sep 24 2010)</w:t>
                      </w:r>
                    </w:p>
                    <w:p w14:paraId="08D6A4DC" w14:textId="77777777" w:rsidR="00735A92" w:rsidRDefault="00735A92" w:rsidP="000C39EB">
                      <w:pPr>
                        <w:pStyle w:val="Caption"/>
                      </w:pPr>
                      <w:r>
                        <w:t>24 2010)</w:t>
                      </w:r>
                    </w:p>
                  </w:txbxContent>
                </v:textbox>
                <w10:wrap type="square" anchorx="margin" anchory="margin"/>
                <w10:anchorlock/>
              </v:shape>
            </w:pict>
          </mc:Fallback>
        </mc:AlternateContent>
      </w:r>
      <w:r w:rsidR="000C39EB" w:rsidRPr="00357912">
        <w:rPr>
          <w:lang w:eastAsia="pt-BR"/>
        </w:rPr>
        <w:t xml:space="preserve">Due to the operating mode of </w:t>
      </w:r>
      <w:proofErr w:type="spellStart"/>
      <w:r w:rsidR="000C39EB" w:rsidRPr="00357912">
        <w:rPr>
          <w:lang w:eastAsia="pt-BR"/>
        </w:rPr>
        <w:t>Git</w:t>
      </w:r>
      <w:proofErr w:type="spellEnd"/>
      <w:r w:rsidR="000C39EB" w:rsidRPr="00357912">
        <w:rPr>
          <w:lang w:eastAsia="pt-BR"/>
        </w:rPr>
        <w: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4E7D0D87" w14:textId="71FB9B30" w:rsidR="000C39EB" w:rsidRPr="00357912" w:rsidRDefault="008D729E" w:rsidP="000C39EB">
      <w:pPr>
        <w:pStyle w:val="EstiloRecuodecorpodetextoPrimeiralinha0cmDepoisde"/>
        <w:rPr>
          <w:lang w:eastAsia="pt-BR"/>
        </w:rPr>
      </w:pPr>
      <w:r w:rsidRPr="00357912">
        <mc:AlternateContent>
          <mc:Choice Requires="wps">
            <w:drawing>
              <wp:anchor distT="0" distB="0" distL="114300" distR="114300" simplePos="0" relativeHeight="251660288" behindDoc="0" locked="1" layoutInCell="1" allowOverlap="0" wp14:anchorId="6CC27DE0" wp14:editId="7C63FAE0">
                <wp:simplePos x="0" y="0"/>
                <wp:positionH relativeFrom="margin">
                  <wp:posOffset>3353937</wp:posOffset>
                </wp:positionH>
                <wp:positionV relativeFrom="paragraph">
                  <wp:posOffset>-1370719</wp:posOffset>
                </wp:positionV>
                <wp:extent cx="3049200" cy="982800"/>
                <wp:effectExtent l="0" t="0" r="0" b="8255"/>
                <wp:wrapSquare wrapText="bothSides"/>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200" cy="982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908AAA" w14:textId="77777777" w:rsidR="00735A92" w:rsidRDefault="00735A92" w:rsidP="000C39EB">
                            <w:pPr>
                              <w:keepNext/>
                            </w:pPr>
                            <w:r w:rsidRPr="000E44CC">
                              <w:rPr>
                                <w:rFonts w:ascii="Calibri" w:hAnsi="Calibri"/>
                                <w:noProof/>
                              </w:rPr>
                              <w:drawing>
                                <wp:inline distT="0" distB="0" distL="0" distR="0" wp14:anchorId="3BE5231B" wp14:editId="60808651">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4157FC01" w:rsidR="00735A92" w:rsidRPr="007C725D" w:rsidRDefault="00735A92" w:rsidP="000C39EB">
                            <w:pPr>
                              <w:pStyle w:val="Caption"/>
                              <w:rPr>
                                <w:rFonts w:cs="Times New Roman"/>
                                <w:noProof/>
                                <w:szCs w:val="20"/>
                              </w:rPr>
                            </w:pPr>
                            <w:bookmarkStart w:id="30" w:name="_Ref447914775"/>
                            <w:proofErr w:type="gramStart"/>
                            <w:r>
                              <w:t xml:space="preserve">Figure </w:t>
                            </w:r>
                            <w:fldSimple w:instr=" SEQ Figure \* ARABIC ">
                              <w:r>
                                <w:rPr>
                                  <w:noProof/>
                                </w:rPr>
                                <w:t>9</w:t>
                              </w:r>
                            </w:fldSimple>
                            <w:bookmarkEnd w:id="30"/>
                            <w:r>
                              <w:t>.</w:t>
                            </w:r>
                            <w:proofErr w:type="gramEnd"/>
                            <w:r>
                              <w:t xml:space="preserve"> </w:t>
                            </w:r>
                            <w:proofErr w:type="spellStart"/>
                            <w:proofErr w:type="gramStart"/>
                            <w:r>
                              <w:t>aakoch’s</w:t>
                            </w:r>
                            <w:proofErr w:type="spellEnd"/>
                            <w:proofErr w:type="gramEnd"/>
                            <w:r>
                              <w:t xml:space="preserve"> commit history showing commits pen</w:t>
                            </w:r>
                            <w:r>
                              <w:t>d</w:t>
                            </w:r>
                            <w:r>
                              <w:t>ing to be pushed</w:t>
                            </w:r>
                          </w:p>
                          <w:p w14:paraId="6273D450" w14:textId="77777777" w:rsidR="00735A92" w:rsidRDefault="00735A92" w:rsidP="000C39EB">
                            <w:pPr>
                              <w:pStyle w:val="Caption"/>
                            </w:pPr>
                          </w:p>
                          <w:p w14:paraId="10A4FA13" w14:textId="77777777" w:rsidR="00735A92" w:rsidRDefault="00735A92" w:rsidP="000C39E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2" o:spid="_x0000_s1037" type="#_x0000_t202" style="position:absolute;left:0;text-align:left;margin-left:264.1pt;margin-top:-107.9pt;width:240.1pt;height:77.4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" o:allowoverlap="f" stroked="f">
                <v:textbox>
                  <w:txbxContent>
                    <w:p w14:paraId="04908AAA" w14:textId="77777777" w:rsidR="00735A92" w:rsidRDefault="00735A92" w:rsidP="000C39EB">
                      <w:pPr>
                        <w:keepNext/>
                      </w:pPr>
                      <w:r w:rsidRPr="000E44CC">
                        <w:rPr>
                          <w:rFonts w:ascii="Calibri" w:hAnsi="Calibri"/>
                          <w:noProof/>
                        </w:rPr>
                        <w:drawing>
                          <wp:inline distT="0" distB="0" distL="0" distR="0" wp14:anchorId="3BE5231B" wp14:editId="60808651">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4157FC01" w:rsidR="00735A92" w:rsidRPr="007C725D" w:rsidRDefault="00735A92" w:rsidP="000C39EB">
                      <w:pPr>
                        <w:pStyle w:val="Caption"/>
                        <w:rPr>
                          <w:rFonts w:cs="Times New Roman"/>
                          <w:noProof/>
                          <w:szCs w:val="20"/>
                        </w:rPr>
                      </w:pPr>
                      <w:bookmarkStart w:id="31" w:name="_Ref447914775"/>
                      <w:proofErr w:type="gramStart"/>
                      <w:r>
                        <w:t xml:space="preserve">Figure </w:t>
                      </w:r>
                      <w:fldSimple w:instr=" SEQ Figure \* ARABIC ">
                        <w:r>
                          <w:rPr>
                            <w:noProof/>
                          </w:rPr>
                          <w:t>9</w:t>
                        </w:r>
                      </w:fldSimple>
                      <w:bookmarkEnd w:id="31"/>
                      <w:r>
                        <w:t>.</w:t>
                      </w:r>
                      <w:proofErr w:type="gramEnd"/>
                      <w:r>
                        <w:t xml:space="preserve"> </w:t>
                      </w:r>
                      <w:proofErr w:type="spellStart"/>
                      <w:proofErr w:type="gramStart"/>
                      <w:r>
                        <w:t>aakoch’s</w:t>
                      </w:r>
                      <w:proofErr w:type="spellEnd"/>
                      <w:proofErr w:type="gramEnd"/>
                      <w:r>
                        <w:t xml:space="preserve"> commit history showing commits pen</w:t>
                      </w:r>
                      <w:r>
                        <w:t>d</w:t>
                      </w:r>
                      <w:r>
                        <w:t>ing to be pushed</w:t>
                      </w:r>
                    </w:p>
                    <w:p w14:paraId="6273D450" w14:textId="77777777" w:rsidR="00735A92" w:rsidRDefault="00735A92" w:rsidP="000C39EB">
                      <w:pPr>
                        <w:pStyle w:val="Caption"/>
                      </w:pPr>
                    </w:p>
                    <w:p w14:paraId="10A4FA13" w14:textId="77777777" w:rsidR="00735A92" w:rsidRDefault="00735A92" w:rsidP="000C39EB"/>
                  </w:txbxContent>
                </v:textbox>
                <w10:wrap type="square" anchorx="margin"/>
                <w10:anchorlock/>
              </v:shape>
            </w:pict>
          </mc:Fallback>
        </mc:AlternateContent>
      </w:r>
      <w:r w:rsidR="000C39EB" w:rsidRPr="00357912">
        <w:rPr>
          <w:lang w:eastAsia="pt-BR"/>
        </w:rPr>
        <w:t xml:space="preserve">The second missing detail is that, although we had the commit dates and times in the repository history, these dates and times were not guaranteed to be correct. This occurs because </w:t>
      </w:r>
      <w:proofErr w:type="spellStart"/>
      <w:r w:rsidR="004764C4" w:rsidRPr="00357912">
        <w:rPr>
          <w:lang w:eastAsia="pt-BR"/>
        </w:rPr>
        <w:t>DVCSs</w:t>
      </w:r>
      <w:proofErr w:type="spellEnd"/>
      <w:r w:rsidR="000C39EB" w:rsidRPr="00357912">
        <w:rPr>
          <w:lang w:eastAsia="pt-BR"/>
        </w:rPr>
        <w:t xml:space="preserve"> do not have a central clock. Each commit is registered with the local time at the machine where the clone is located, which could lead to commits in the history with a predecessor in the future, depen</w:t>
      </w:r>
      <w:r w:rsidR="000C39EB" w:rsidRPr="00357912">
        <w:rPr>
          <w:lang w:eastAsia="pt-BR"/>
        </w:rPr>
        <w:t>d</w:t>
      </w:r>
      <w:r w:rsidR="000C39EB" w:rsidRPr="00357912">
        <w:rPr>
          <w:lang w:eastAsia="pt-BR"/>
        </w:rPr>
        <w:t xml:space="preserve">ing on when and where each commit was performed. This missing detail is not important, because the precedence between two commits is not depicted from their commit times, but from the pointers that </w:t>
      </w:r>
      <w:proofErr w:type="spellStart"/>
      <w:r w:rsidR="000C39EB" w:rsidRPr="00357912">
        <w:rPr>
          <w:lang w:eastAsia="pt-BR"/>
        </w:rPr>
        <w:t>Git</w:t>
      </w:r>
      <w:proofErr w:type="spellEnd"/>
      <w:r w:rsidR="000C39EB" w:rsidRPr="00357912">
        <w:rPr>
          <w:lang w:eastAsia="pt-BR"/>
        </w:rPr>
        <w:t xml:space="preserve"> maintains from a commit to its parents, as di</w:t>
      </w:r>
      <w:r w:rsidR="000C39EB" w:rsidRPr="00357912">
        <w:rPr>
          <w:lang w:eastAsia="pt-BR"/>
        </w:rPr>
        <w:t>s</w:t>
      </w:r>
      <w:r w:rsidR="000C39EB" w:rsidRPr="00357912">
        <w:rPr>
          <w:lang w:eastAsia="pt-BR"/>
        </w:rPr>
        <w:t xml:space="preserve">cussed in section </w:t>
      </w:r>
      <w:r w:rsidR="000C39EB" w:rsidRPr="00357912">
        <w:rPr>
          <w:lang w:eastAsia="pt-BR"/>
        </w:rPr>
        <w:fldChar w:fldCharType="begin"/>
      </w:r>
      <w:r w:rsidR="000C39EB" w:rsidRPr="00357912">
        <w:rPr>
          <w:lang w:eastAsia="pt-BR"/>
        </w:rPr>
        <w:instrText xml:space="preserve"> REF _Ref447914299 \r \h </w:instrText>
      </w:r>
      <w:r w:rsidR="000C39EB" w:rsidRPr="00357912">
        <w:rPr>
          <w:lang w:eastAsia="pt-BR"/>
        </w:rPr>
      </w:r>
      <w:r w:rsidR="000C39EB" w:rsidRPr="00357912">
        <w:rPr>
          <w:lang w:eastAsia="pt-BR"/>
        </w:rPr>
        <w:fldChar w:fldCharType="separate"/>
      </w:r>
      <w:r w:rsidR="009D552B" w:rsidRPr="00357912">
        <w:rPr>
          <w:lang w:eastAsia="pt-BR"/>
        </w:rPr>
        <w:t>2.1</w:t>
      </w:r>
      <w:r w:rsidR="000C39EB" w:rsidRPr="00357912">
        <w:rPr>
          <w:lang w:eastAsia="pt-BR"/>
        </w:rPr>
        <w:fldChar w:fldCharType="end"/>
      </w:r>
      <w:r w:rsidR="000C39EB" w:rsidRPr="00357912">
        <w:rPr>
          <w:lang w:eastAsia="pt-BR"/>
        </w:rPr>
        <w:t>. We can use these dates, but not as an a</w:t>
      </w:r>
      <w:r w:rsidR="000C39EB" w:rsidRPr="00357912">
        <w:rPr>
          <w:lang w:eastAsia="pt-BR"/>
        </w:rPr>
        <w:t>u</w:t>
      </w:r>
      <w:r w:rsidR="000C39EB" w:rsidRPr="00357912">
        <w:rPr>
          <w:lang w:eastAsia="pt-BR"/>
        </w:rPr>
        <w:t>thoritative information.</w:t>
      </w:r>
    </w:p>
    <w:p w14:paraId="2E7CD53A" w14:textId="156AA214" w:rsidR="000C39EB" w:rsidRPr="00357912" w:rsidRDefault="008D729E" w:rsidP="000C39EB">
      <w:pPr>
        <w:pStyle w:val="EstiloRecuodecorpodetextoPrimeiralinha0cmDepoisde"/>
        <w:rPr>
          <w:lang w:eastAsia="pt-BR"/>
        </w:rPr>
      </w:pPr>
      <w:r w:rsidRPr="00357912">
        <mc:AlternateContent>
          <mc:Choice Requires="wps">
            <w:drawing>
              <wp:anchor distT="0" distB="0" distL="114300" distR="114300" simplePos="0" relativeHeight="251687936" behindDoc="0" locked="1" layoutInCell="1" allowOverlap="0" wp14:anchorId="229C50FF" wp14:editId="61DC1695">
                <wp:simplePos x="0" y="0"/>
                <wp:positionH relativeFrom="margin">
                  <wp:posOffset>3353937</wp:posOffset>
                </wp:positionH>
                <wp:positionV relativeFrom="paragraph">
                  <wp:posOffset>-2034161</wp:posOffset>
                </wp:positionV>
                <wp:extent cx="3042000" cy="2163600"/>
                <wp:effectExtent l="0" t="0" r="6350" b="8255"/>
                <wp:wrapSquare wrapText="bothSides"/>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163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A609C3" w14:textId="77777777" w:rsidR="00735A92" w:rsidRDefault="00735A92" w:rsidP="00C94D5E">
                            <w:pPr>
                              <w:keepNext/>
                              <w:jc w:val="center"/>
                            </w:pPr>
                            <w:r w:rsidRPr="000E44CC">
                              <w:rPr>
                                <w:rFonts w:ascii="Calibri" w:hAnsi="Calibri"/>
                                <w:noProof/>
                              </w:rPr>
                              <w:drawing>
                                <wp:inline distT="0" distB="0" distL="0" distR="0" wp14:anchorId="3DADC484" wp14:editId="4E58D5CB">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77777777" w:rsidR="00735A92" w:rsidRPr="00C86B50" w:rsidRDefault="00735A92" w:rsidP="00C94D5E">
                            <w:pPr>
                              <w:pStyle w:val="Caption"/>
                              <w:rPr>
                                <w:rFonts w:cs="Times New Roman"/>
                                <w:noProof/>
                                <w:szCs w:val="20"/>
                              </w:rPr>
                            </w:pPr>
                            <w:bookmarkStart w:id="32" w:name="_Ref447914931"/>
                            <w:proofErr w:type="gramStart"/>
                            <w:r>
                              <w:t xml:space="preserve">Figure </w:t>
                            </w:r>
                            <w:fldSimple w:instr=" SEQ Figure \* ARABIC ">
                              <w:r>
                                <w:rPr>
                                  <w:noProof/>
                                </w:rPr>
                                <w:t>10</w:t>
                              </w:r>
                            </w:fldSimple>
                            <w:bookmarkEnd w:id="32"/>
                            <w:r>
                              <w:t>.</w:t>
                            </w:r>
                            <w:proofErr w:type="gramEnd"/>
                            <w:r>
                              <w:t xml:space="preserve"> Three monitored repositories in Topology view (Sep 27 2010)</w:t>
                            </w:r>
                          </w:p>
                          <w:p w14:paraId="48BBEFCA" w14:textId="77777777" w:rsidR="00735A92" w:rsidRDefault="00735A92" w:rsidP="003562DD">
                            <w:pPr>
                              <w:pStyle w:val="Caption"/>
                            </w:pPr>
                          </w:p>
                          <w:p w14:paraId="6CEAF9F0" w14:textId="77777777" w:rsidR="00735A92" w:rsidRDefault="00735A92"/>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left:0;text-align:left;margin-left:264.1pt;margin-top:-160.1pt;width:239.55pt;height:170.3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" o:allowoverlap="f" stroked="f">
                <v:textbox>
                  <w:txbxContent>
                    <w:p w14:paraId="24A609C3" w14:textId="77777777" w:rsidR="00735A92" w:rsidRDefault="00735A92" w:rsidP="00C94D5E">
                      <w:pPr>
                        <w:keepNext/>
                        <w:jc w:val="center"/>
                      </w:pPr>
                      <w:r w:rsidRPr="000E44CC">
                        <w:rPr>
                          <w:rFonts w:ascii="Calibri" w:hAnsi="Calibri"/>
                          <w:noProof/>
                        </w:rPr>
                        <w:drawing>
                          <wp:inline distT="0" distB="0" distL="0" distR="0" wp14:anchorId="3DADC484" wp14:editId="4E58D5CB">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77777777" w:rsidR="00735A92" w:rsidRPr="00C86B50" w:rsidRDefault="00735A92" w:rsidP="00C94D5E">
                      <w:pPr>
                        <w:pStyle w:val="Caption"/>
                        <w:rPr>
                          <w:rFonts w:cs="Times New Roman"/>
                          <w:noProof/>
                          <w:szCs w:val="20"/>
                        </w:rPr>
                      </w:pPr>
                      <w:bookmarkStart w:id="33" w:name="_Ref447914931"/>
                      <w:proofErr w:type="gramStart"/>
                      <w:r>
                        <w:t xml:space="preserve">Figure </w:t>
                      </w:r>
                      <w:fldSimple w:instr=" SEQ Figure \* ARABIC ">
                        <w:r>
                          <w:rPr>
                            <w:noProof/>
                          </w:rPr>
                          <w:t>10</w:t>
                        </w:r>
                      </w:fldSimple>
                      <w:bookmarkEnd w:id="33"/>
                      <w:r>
                        <w:t>.</w:t>
                      </w:r>
                      <w:proofErr w:type="gramEnd"/>
                      <w:r>
                        <w:t xml:space="preserve"> Three monitored repositories in Topology view (Sep 27 2010)</w:t>
                      </w:r>
                    </w:p>
                    <w:p w14:paraId="48BBEFCA" w14:textId="77777777" w:rsidR="00735A92" w:rsidRDefault="00735A92" w:rsidP="003562DD">
                      <w:pPr>
                        <w:pStyle w:val="Caption"/>
                      </w:pPr>
                    </w:p>
                    <w:p w14:paraId="6CEAF9F0" w14:textId="77777777" w:rsidR="00735A92" w:rsidRDefault="00735A92"/>
                  </w:txbxContent>
                </v:textbox>
                <w10:wrap type="square" anchorx="margin"/>
                <w10:anchorlock/>
              </v:shape>
            </w:pict>
          </mc:Fallback>
        </mc:AlternateContent>
      </w:r>
      <w:r w:rsidR="000C39EB" w:rsidRPr="00357912">
        <w:rPr>
          <w:lang w:eastAsia="pt-BR"/>
        </w:rPr>
        <w:t xml:space="preserve">We chose a moment in time when three developers were involved, performing commits and merging changes in the repository. We created three clones for these developers, named after their user names: </w:t>
      </w:r>
      <w:proofErr w:type="spellStart"/>
      <w:r w:rsidR="000C39EB" w:rsidRPr="00357912">
        <w:rPr>
          <w:i/>
          <w:lang w:eastAsia="pt-BR"/>
        </w:rPr>
        <w:t>jeresig</w:t>
      </w:r>
      <w:proofErr w:type="spellEnd"/>
      <w:r w:rsidR="000C39EB" w:rsidRPr="00357912">
        <w:rPr>
          <w:lang w:eastAsia="pt-BR"/>
        </w:rPr>
        <w:t xml:space="preserve">, </w:t>
      </w:r>
      <w:proofErr w:type="spellStart"/>
      <w:proofErr w:type="gramStart"/>
      <w:r w:rsidR="000C39EB" w:rsidRPr="00357912">
        <w:rPr>
          <w:i/>
          <w:lang w:eastAsia="pt-BR"/>
        </w:rPr>
        <w:t>adam</w:t>
      </w:r>
      <w:proofErr w:type="spellEnd"/>
      <w:proofErr w:type="gramEnd"/>
      <w:r w:rsidR="000C39EB" w:rsidRPr="00357912">
        <w:rPr>
          <w:lang w:eastAsia="pt-BR"/>
        </w:rPr>
        <w:t xml:space="preserve">, and </w:t>
      </w:r>
      <w:proofErr w:type="spellStart"/>
      <w:r w:rsidR="000C39EB" w:rsidRPr="00357912">
        <w:rPr>
          <w:i/>
          <w:lang w:eastAsia="pt-BR"/>
        </w:rPr>
        <w:t>aakosh</w:t>
      </w:r>
      <w:proofErr w:type="spellEnd"/>
      <w:r w:rsidR="000C39EB" w:rsidRPr="00357912">
        <w:rPr>
          <w:lang w:eastAsia="pt-BR"/>
        </w:rPr>
        <w:t xml:space="preserve">. </w:t>
      </w:r>
      <w:r w:rsidR="003562DD" w:rsidRPr="00357912">
        <w:rPr>
          <w:lang w:eastAsia="pt-BR"/>
        </w:rPr>
        <w:fldChar w:fldCharType="begin"/>
      </w:r>
      <w:r w:rsidR="003562DD" w:rsidRPr="00357912">
        <w:rPr>
          <w:lang w:eastAsia="pt-BR"/>
        </w:rPr>
        <w:instrText xml:space="preserve"> REF _Ref447914765 \h </w:instrText>
      </w:r>
      <w:r w:rsidR="003562DD" w:rsidRPr="00357912">
        <w:rPr>
          <w:lang w:eastAsia="pt-BR"/>
        </w:rPr>
      </w:r>
      <w:r w:rsidR="003562DD" w:rsidRPr="00357912">
        <w:rPr>
          <w:lang w:eastAsia="pt-BR"/>
        </w:rPr>
        <w:fldChar w:fldCharType="separate"/>
      </w:r>
      <w:r w:rsidR="009D552B" w:rsidRPr="00357912">
        <w:t>Figure 8</w:t>
      </w:r>
      <w:r w:rsidR="003562DD" w:rsidRPr="00357912">
        <w:rPr>
          <w:lang w:eastAsia="pt-BR"/>
        </w:rPr>
        <w:fldChar w:fldCharType="end"/>
      </w:r>
      <w:r w:rsidR="003562DD" w:rsidRPr="00357912">
        <w:rPr>
          <w:lang w:eastAsia="pt-BR"/>
        </w:rPr>
        <w:t xml:space="preserve"> </w:t>
      </w:r>
      <w:r w:rsidR="000C39EB" w:rsidRPr="00357912">
        <w:rPr>
          <w:lang w:eastAsia="pt-BR"/>
        </w:rPr>
        <w:t xml:space="preserve">shows the topology view on Sep 24 2010, when </w:t>
      </w:r>
      <w:proofErr w:type="spellStart"/>
      <w:r w:rsidR="000C39EB" w:rsidRPr="00357912">
        <w:rPr>
          <w:i/>
          <w:lang w:eastAsia="pt-BR"/>
        </w:rPr>
        <w:t>aakosh</w:t>
      </w:r>
      <w:proofErr w:type="spellEnd"/>
      <w:r w:rsidR="000C39EB" w:rsidRPr="00357912">
        <w:rPr>
          <w:lang w:eastAsia="pt-BR"/>
        </w:rPr>
        <w:t xml:space="preserve"> had 121 commits pending to be pushed to the central repository (hereafter </w:t>
      </w:r>
      <w:r w:rsidR="00B17B51" w:rsidRPr="00357912">
        <w:rPr>
          <w:lang w:eastAsia="pt-BR"/>
        </w:rPr>
        <w:t>called</w:t>
      </w:r>
      <w:r w:rsidR="000C39EB" w:rsidRPr="00357912">
        <w:rPr>
          <w:lang w:eastAsia="pt-BR"/>
        </w:rPr>
        <w:t xml:space="preserve"> </w:t>
      </w:r>
      <w:r w:rsidR="000C39EB" w:rsidRPr="00357912">
        <w:rPr>
          <w:i/>
          <w:lang w:eastAsia="pt-BR"/>
        </w:rPr>
        <w:t>central-repo</w:t>
      </w:r>
      <w:r w:rsidR="000C39EB" w:rsidRPr="00357912">
        <w:rPr>
          <w:lang w:eastAsia="pt-BR"/>
        </w:rPr>
        <w:t xml:space="preserve">).  </w:t>
      </w:r>
      <w:r w:rsidR="003562DD" w:rsidRPr="00357912">
        <w:rPr>
          <w:lang w:eastAsia="pt-BR"/>
        </w:rPr>
        <w:fldChar w:fldCharType="begin"/>
      </w:r>
      <w:r w:rsidR="003562DD" w:rsidRPr="00357912">
        <w:rPr>
          <w:lang w:eastAsia="pt-BR"/>
        </w:rPr>
        <w:instrText xml:space="preserve"> REF _Ref447914775 \h </w:instrText>
      </w:r>
      <w:r w:rsidR="003562DD" w:rsidRPr="00357912">
        <w:rPr>
          <w:lang w:eastAsia="pt-BR"/>
        </w:rPr>
      </w:r>
      <w:r w:rsidR="003562DD" w:rsidRPr="00357912">
        <w:rPr>
          <w:lang w:eastAsia="pt-BR"/>
        </w:rPr>
        <w:fldChar w:fldCharType="separate"/>
      </w:r>
      <w:r w:rsidR="009D552B" w:rsidRPr="00357912">
        <w:t>Figure 9</w:t>
      </w:r>
      <w:r w:rsidR="003562DD" w:rsidRPr="00357912">
        <w:rPr>
          <w:lang w:eastAsia="pt-BR"/>
        </w:rPr>
        <w:fldChar w:fldCharType="end"/>
      </w:r>
      <w:r w:rsidR="000C39EB" w:rsidRPr="00357912">
        <w:rPr>
          <w:lang w:eastAsia="pt-BR"/>
        </w:rPr>
        <w:t xml:space="preserve"> shows part of </w:t>
      </w:r>
      <w:proofErr w:type="spellStart"/>
      <w:r w:rsidR="000C39EB" w:rsidRPr="00357912">
        <w:rPr>
          <w:i/>
          <w:lang w:eastAsia="pt-BR"/>
        </w:rPr>
        <w:t>aakosh’s</w:t>
      </w:r>
      <w:proofErr w:type="spellEnd"/>
      <w:r w:rsidR="000C39EB" w:rsidRPr="00357912">
        <w:rPr>
          <w:lang w:eastAsia="pt-BR"/>
        </w:rPr>
        <w:t xml:space="preserve"> commit history and how </w:t>
      </w:r>
      <w:proofErr w:type="spellStart"/>
      <w:r w:rsidR="000C39EB" w:rsidRPr="00357912">
        <w:rPr>
          <w:lang w:eastAsia="pt-BR"/>
        </w:rPr>
        <w:t>DyeVC</w:t>
      </w:r>
      <w:proofErr w:type="spellEnd"/>
      <w:r w:rsidR="000C39EB" w:rsidRPr="00357912">
        <w:rPr>
          <w:lang w:eastAsia="pt-BR"/>
        </w:rPr>
        <w:t xml:space="preserve"> represents commits pending to be pushed (green nodes).</w:t>
      </w:r>
    </w:p>
    <w:p w14:paraId="060CDC1A" w14:textId="2725A26F" w:rsidR="000C39EB" w:rsidRPr="00357912" w:rsidRDefault="000C39EB" w:rsidP="00F5237E">
      <w:pPr>
        <w:pStyle w:val="EstiloRecuodecorpodetextoPrimeiralinha0cmDepoisde"/>
        <w:rPr>
          <w:lang w:eastAsia="pt-BR"/>
        </w:rPr>
      </w:pPr>
      <w:r w:rsidRPr="00357912">
        <w:rPr>
          <w:lang w:eastAsia="pt-BR"/>
        </w:rPr>
        <w:t xml:space="preserve">Later on, </w:t>
      </w:r>
      <w:proofErr w:type="spellStart"/>
      <w:r w:rsidRPr="00357912">
        <w:rPr>
          <w:i/>
          <w:lang w:eastAsia="pt-BR"/>
        </w:rPr>
        <w:t>aakoch</w:t>
      </w:r>
      <w:proofErr w:type="spellEnd"/>
      <w:r w:rsidRPr="00357912">
        <w:rPr>
          <w:lang w:eastAsia="pt-BR"/>
        </w:rPr>
        <w:t xml:space="preserve"> pushed his commits to </w:t>
      </w:r>
      <w:r w:rsidRPr="00357912">
        <w:rPr>
          <w:i/>
          <w:lang w:eastAsia="pt-BR"/>
        </w:rPr>
        <w:t xml:space="preserve">central-repo. </w:t>
      </w:r>
      <w:r w:rsidRPr="00357912">
        <w:rPr>
          <w:lang w:eastAsia="pt-BR"/>
        </w:rPr>
        <w:t xml:space="preserve">In the meantime, both </w:t>
      </w:r>
      <w:proofErr w:type="spellStart"/>
      <w:proofErr w:type="gramStart"/>
      <w:r w:rsidRPr="00357912">
        <w:rPr>
          <w:i/>
          <w:lang w:eastAsia="pt-BR"/>
        </w:rPr>
        <w:t>adam</w:t>
      </w:r>
      <w:proofErr w:type="spellEnd"/>
      <w:proofErr w:type="gramEnd"/>
      <w:r w:rsidRPr="00357912">
        <w:rPr>
          <w:lang w:eastAsia="pt-BR"/>
        </w:rPr>
        <w:t xml:space="preserve"> and </w:t>
      </w:r>
      <w:proofErr w:type="spellStart"/>
      <w:r w:rsidRPr="00357912">
        <w:rPr>
          <w:i/>
          <w:lang w:eastAsia="pt-BR"/>
        </w:rPr>
        <w:t>jeresig</w:t>
      </w:r>
      <w:proofErr w:type="spellEnd"/>
      <w:r w:rsidRPr="00357912">
        <w:rPr>
          <w:lang w:eastAsia="pt-BR"/>
        </w:rPr>
        <w:t xml:space="preserve"> </w:t>
      </w:r>
      <w:r w:rsidR="0009194E" w:rsidRPr="00357912">
        <w:rPr>
          <w:lang w:eastAsia="pt-BR"/>
        </w:rPr>
        <w:t>committed</w:t>
      </w:r>
      <w:r w:rsidRPr="00357912">
        <w:rPr>
          <w:lang w:eastAsia="pt-BR"/>
        </w:rPr>
        <w:t xml:space="preserve"> some changes. B</w:t>
      </w:r>
      <w:r w:rsidRPr="00357912">
        <w:rPr>
          <w:lang w:eastAsia="pt-BR"/>
        </w:rPr>
        <w:t>e</w:t>
      </w:r>
      <w:r w:rsidRPr="00357912">
        <w:rPr>
          <w:lang w:eastAsia="pt-BR"/>
        </w:rPr>
        <w:t xml:space="preserve">fore they pushed their work to </w:t>
      </w:r>
      <w:r w:rsidRPr="00357912">
        <w:rPr>
          <w:i/>
          <w:lang w:eastAsia="pt-BR"/>
        </w:rPr>
        <w:t>central-repo</w:t>
      </w:r>
      <w:r w:rsidRPr="00357912">
        <w:rPr>
          <w:lang w:eastAsia="pt-BR"/>
        </w:rPr>
        <w:t xml:space="preserve">, </w:t>
      </w:r>
      <w:proofErr w:type="spellStart"/>
      <w:proofErr w:type="gramStart"/>
      <w:r w:rsidRPr="00357912">
        <w:rPr>
          <w:i/>
          <w:lang w:eastAsia="pt-BR"/>
        </w:rPr>
        <w:t>adam</w:t>
      </w:r>
      <w:proofErr w:type="gramEnd"/>
      <w:r w:rsidRPr="00357912">
        <w:rPr>
          <w:i/>
          <w:lang w:eastAsia="pt-BR"/>
        </w:rPr>
        <w:t>’s</w:t>
      </w:r>
      <w:proofErr w:type="spellEnd"/>
      <w:r w:rsidRPr="00357912">
        <w:rPr>
          <w:lang w:eastAsia="pt-BR"/>
        </w:rPr>
        <w:t xml:space="preserve"> last commit was on Jun 21 2010 and </w:t>
      </w:r>
      <w:proofErr w:type="spellStart"/>
      <w:r w:rsidRPr="00357912">
        <w:rPr>
          <w:i/>
          <w:lang w:eastAsia="pt-BR"/>
        </w:rPr>
        <w:t>jeresig’s</w:t>
      </w:r>
      <w:proofErr w:type="spellEnd"/>
      <w:r w:rsidRPr="00357912">
        <w:rPr>
          <w:lang w:eastAsia="pt-BR"/>
        </w:rPr>
        <w:t xml:space="preserve"> on Sep 27 2010.</w:t>
      </w:r>
      <w:r w:rsidRPr="00357912">
        <w:rPr>
          <w:i/>
          <w:lang w:eastAsia="pt-BR"/>
        </w:rPr>
        <w:t xml:space="preserve"> </w:t>
      </w:r>
      <w:r w:rsidRPr="00357912">
        <w:rPr>
          <w:lang w:eastAsia="pt-BR"/>
        </w:rPr>
        <w:t>At this m</w:t>
      </w:r>
      <w:r w:rsidRPr="00357912">
        <w:rPr>
          <w:lang w:eastAsia="pt-BR"/>
        </w:rPr>
        <w:t>o</w:t>
      </w:r>
      <w:r w:rsidRPr="00357912">
        <w:rPr>
          <w:lang w:eastAsia="pt-BR"/>
        </w:rPr>
        <w:t xml:space="preserve">ment, we registered them to be monitored by </w:t>
      </w:r>
      <w:proofErr w:type="spellStart"/>
      <w:r w:rsidRPr="00357912">
        <w:rPr>
          <w:lang w:eastAsia="pt-BR"/>
        </w:rPr>
        <w:t>DyeVC</w:t>
      </w:r>
      <w:proofErr w:type="spellEnd"/>
      <w:r w:rsidRPr="00357912">
        <w:rPr>
          <w:lang w:eastAsia="pt-BR"/>
        </w:rPr>
        <w:t xml:space="preserve">.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9D552B" w:rsidRPr="00357912">
        <w:t>Figure 10</w:t>
      </w:r>
      <w:r w:rsidR="00C94D5E" w:rsidRPr="00357912">
        <w:rPr>
          <w:lang w:eastAsia="pt-BR"/>
        </w:rPr>
        <w:fldChar w:fldCharType="end"/>
      </w:r>
      <w:r w:rsidR="00C94D5E" w:rsidRPr="00357912">
        <w:rPr>
          <w:lang w:eastAsia="pt-BR"/>
        </w:rPr>
        <w:t xml:space="preserve"> </w:t>
      </w:r>
      <w:r w:rsidRPr="00357912">
        <w:rPr>
          <w:lang w:eastAsia="pt-BR"/>
        </w:rPr>
        <w:t xml:space="preserve">shows the topology view after this registration on Sep 27 2010. Here, we can see that </w:t>
      </w:r>
      <w:proofErr w:type="spellStart"/>
      <w:r w:rsidRPr="00357912">
        <w:rPr>
          <w:i/>
          <w:lang w:eastAsia="pt-BR"/>
        </w:rPr>
        <w:t>aakoch</w:t>
      </w:r>
      <w:proofErr w:type="spellEnd"/>
      <w:r w:rsidRPr="00357912">
        <w:rPr>
          <w:lang w:eastAsia="pt-BR"/>
        </w:rPr>
        <w:t xml:space="preserve"> was synchronized with </w:t>
      </w:r>
      <w:r w:rsidRPr="00357912">
        <w:rPr>
          <w:i/>
          <w:lang w:eastAsia="pt-BR"/>
        </w:rPr>
        <w:t>central-repo</w:t>
      </w:r>
      <w:r w:rsidRPr="00357912">
        <w:rPr>
          <w:lang w:eastAsia="pt-BR"/>
        </w:rPr>
        <w:t xml:space="preserve">, whereas </w:t>
      </w:r>
      <w:proofErr w:type="spellStart"/>
      <w:proofErr w:type="gramStart"/>
      <w:r w:rsidRPr="00357912">
        <w:rPr>
          <w:i/>
          <w:lang w:eastAsia="pt-BR"/>
        </w:rPr>
        <w:t>adam</w:t>
      </w:r>
      <w:proofErr w:type="spellEnd"/>
      <w:proofErr w:type="gramEnd"/>
      <w:r w:rsidRPr="00357912">
        <w:rPr>
          <w:lang w:eastAsia="pt-BR"/>
        </w:rPr>
        <w:t xml:space="preserve"> and </w:t>
      </w:r>
      <w:proofErr w:type="spellStart"/>
      <w:r w:rsidRPr="00357912">
        <w:rPr>
          <w:i/>
          <w:lang w:eastAsia="pt-BR"/>
        </w:rPr>
        <w:t>jeresig</w:t>
      </w:r>
      <w:proofErr w:type="spellEnd"/>
      <w:r w:rsidRPr="00357912">
        <w:rPr>
          <w:lang w:eastAsia="pt-BR"/>
        </w:rPr>
        <w:t xml:space="preserve"> had pending actions. At this point, we can revi</w:t>
      </w:r>
      <w:r w:rsidRPr="00357912">
        <w:rPr>
          <w:lang w:eastAsia="pt-BR"/>
        </w:rPr>
        <w:t>s</w:t>
      </w:r>
      <w:r w:rsidRPr="00357912">
        <w:rPr>
          <w:lang w:eastAsia="pt-BR"/>
        </w:rPr>
        <w:t>it questions Q1 and Q2:</w:t>
      </w:r>
    </w:p>
    <w:p w14:paraId="3664969B" w14:textId="77777777" w:rsidR="003562DD" w:rsidRPr="00357912" w:rsidRDefault="003562DD" w:rsidP="00F5237E">
      <w:pPr>
        <w:pStyle w:val="EstiloRecuodecorpodetextoPrimeiralinha0cmDepoisde"/>
        <w:rPr>
          <w:lang w:eastAsia="pt-BR"/>
        </w:rPr>
      </w:pPr>
      <w:r w:rsidRPr="00357912">
        <w:rPr>
          <w:lang w:eastAsia="pt-BR"/>
        </w:rPr>
        <w:t xml:space="preserve">Q1: </w:t>
      </w:r>
      <w:r w:rsidRPr="00357912">
        <w:rPr>
          <w:i/>
          <w:lang w:eastAsia="pt-BR"/>
        </w:rPr>
        <w:t>Which clones were created from a repository</w:t>
      </w:r>
      <w:r w:rsidRPr="00357912">
        <w:rPr>
          <w:lang w:eastAsia="pt-BR"/>
        </w:rPr>
        <w:t xml:space="preserve">? </w:t>
      </w:r>
      <w:proofErr w:type="spellStart"/>
      <w:r w:rsidRPr="00357912">
        <w:rPr>
          <w:lang w:eastAsia="pt-BR"/>
        </w:rPr>
        <w:t>DyeVC’s</w:t>
      </w:r>
      <w:proofErr w:type="spellEnd"/>
      <w:r w:rsidRPr="00357912">
        <w:rPr>
          <w:lang w:eastAsia="pt-BR"/>
        </w:rPr>
        <w:t xml:space="preserve"> topology view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9D552B" w:rsidRPr="00357912">
        <w:t>Figure 10</w:t>
      </w:r>
      <w:r w:rsidR="00C94D5E" w:rsidRPr="00357912">
        <w:rPr>
          <w:lang w:eastAsia="pt-BR"/>
        </w:rPr>
        <w:fldChar w:fldCharType="end"/>
      </w:r>
      <w:r w:rsidRPr="00357912">
        <w:rPr>
          <w:lang w:eastAsia="pt-BR"/>
        </w:rPr>
        <w:t>) shows all the clones where it is ru</w:t>
      </w:r>
      <w:r w:rsidRPr="00357912">
        <w:rPr>
          <w:lang w:eastAsia="pt-BR"/>
        </w:rPr>
        <w:t>n</w:t>
      </w:r>
      <w:r w:rsidRPr="00357912">
        <w:rPr>
          <w:lang w:eastAsia="pt-BR"/>
        </w:rPr>
        <w:t>ning, and also discovers other clones connected to them, even if it is not running there.</w:t>
      </w:r>
    </w:p>
    <w:p w14:paraId="4BF284E3" w14:textId="77777777" w:rsidR="003562DD" w:rsidRPr="00357912" w:rsidRDefault="003562DD" w:rsidP="00F5237E">
      <w:pPr>
        <w:pStyle w:val="EstiloRecuodecorpodetextoPrimeiralinha0cmDepoisde"/>
        <w:rPr>
          <w:lang w:eastAsia="pt-BR"/>
        </w:rPr>
      </w:pPr>
      <w:r w:rsidRPr="00357912">
        <w:rPr>
          <w:lang w:eastAsia="pt-BR"/>
        </w:rPr>
        <w:t xml:space="preserve">Q2: </w:t>
      </w:r>
      <w:r w:rsidRPr="00357912">
        <w:rPr>
          <w:i/>
          <w:lang w:eastAsia="pt-BR"/>
        </w:rPr>
        <w:t>What are the communication paths among different clones?</w:t>
      </w:r>
      <w:r w:rsidRPr="00357912">
        <w:rPr>
          <w:lang w:eastAsia="pt-BR"/>
        </w:rPr>
        <w:t xml:space="preserve"> </w:t>
      </w:r>
      <w:proofErr w:type="spellStart"/>
      <w:r w:rsidRPr="00357912">
        <w:rPr>
          <w:lang w:eastAsia="pt-BR"/>
        </w:rPr>
        <w:t>DyeVC’s</w:t>
      </w:r>
      <w:proofErr w:type="spellEnd"/>
      <w:r w:rsidRPr="00357912">
        <w:rPr>
          <w:lang w:eastAsia="pt-BR"/>
        </w:rPr>
        <w:t xml:space="preserve"> topology view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9D552B" w:rsidRPr="00357912">
        <w:t>Figure 10</w:t>
      </w:r>
      <w:r w:rsidR="00C94D5E" w:rsidRPr="00357912">
        <w:rPr>
          <w:lang w:eastAsia="pt-BR"/>
        </w:rPr>
        <w:fldChar w:fldCharType="end"/>
      </w:r>
      <w:r w:rsidRPr="00357912">
        <w:rPr>
          <w:lang w:eastAsia="pt-BR"/>
        </w:rPr>
        <w:t>) shows the dependencies between the peers in the topology, as well as the number of co</w:t>
      </w:r>
      <w:r w:rsidRPr="00357912">
        <w:rPr>
          <w:lang w:eastAsia="pt-BR"/>
        </w:rPr>
        <w:t>m</w:t>
      </w:r>
      <w:r w:rsidRPr="00357912">
        <w:rPr>
          <w:lang w:eastAsia="pt-BR"/>
        </w:rPr>
        <w:t>mits ahead or behind in each of these clones.</w:t>
      </w:r>
    </w:p>
    <w:p w14:paraId="31E0C45E" w14:textId="2D934BF0" w:rsidR="00C94D5E" w:rsidRPr="00357912" w:rsidRDefault="004E4EFC" w:rsidP="00F5237E">
      <w:pPr>
        <w:pStyle w:val="EstiloRecuodecorpodetextoPrimeiralinha0cmDepoisde"/>
        <w:rPr>
          <w:lang w:eastAsia="pt-BR"/>
        </w:rPr>
      </w:pPr>
      <w:r w:rsidRPr="00357912">
        <mc:AlternateContent>
          <mc:Choice Requires="wps">
            <w:drawing>
              <wp:anchor distT="0" distB="0" distL="114300" distR="114300" simplePos="0" relativeHeight="251694080" behindDoc="0" locked="1" layoutInCell="1" allowOverlap="0" wp14:anchorId="535B4B10" wp14:editId="705B8518">
                <wp:simplePos x="0" y="0"/>
                <wp:positionH relativeFrom="margin">
                  <wp:posOffset>3367585</wp:posOffset>
                </wp:positionH>
                <wp:positionV relativeFrom="paragraph">
                  <wp:posOffset>-7096760</wp:posOffset>
                </wp:positionV>
                <wp:extent cx="3038400" cy="2138400"/>
                <wp:effectExtent l="0" t="0" r="0" b="0"/>
                <wp:wrapSquare wrapText="bothSides"/>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00" cy="2138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FC6B72" w14:textId="77777777" w:rsidR="00735A92" w:rsidRDefault="00735A92" w:rsidP="00C94D5E">
                            <w:pPr>
                              <w:keepNext/>
                            </w:pPr>
                            <w:r w:rsidRPr="000E44CC">
                              <w:rPr>
                                <w:rFonts w:ascii="Calibri" w:hAnsi="Calibri"/>
                                <w:noProof/>
                              </w:rPr>
                              <w:drawing>
                                <wp:inline distT="0" distB="0" distL="0" distR="0" wp14:anchorId="410E9E6B" wp14:editId="68E04842">
                                  <wp:extent cx="2876550" cy="1838325"/>
                                  <wp:effectExtent l="0" t="0" r="0" b="9525"/>
                                  <wp:docPr id="1"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4">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77777777" w:rsidR="00735A92" w:rsidRPr="0066007D" w:rsidRDefault="00735A92" w:rsidP="00C94D5E">
                            <w:pPr>
                              <w:pStyle w:val="Caption"/>
                              <w:rPr>
                                <w:rFonts w:cs="Times New Roman"/>
                                <w:noProof/>
                                <w:szCs w:val="20"/>
                              </w:rPr>
                            </w:pPr>
                            <w:bookmarkStart w:id="34" w:name="_Ref447915756"/>
                            <w:proofErr w:type="gramStart"/>
                            <w:r>
                              <w:t xml:space="preserve">Figure </w:t>
                            </w:r>
                            <w:fldSimple w:instr=" SEQ Figure \* ARABIC ">
                              <w:r>
                                <w:rPr>
                                  <w:noProof/>
                                </w:rPr>
                                <w:t>11</w:t>
                              </w:r>
                            </w:fldSimple>
                            <w:bookmarkEnd w:id="34"/>
                            <w:r>
                              <w:t>.</w:t>
                            </w:r>
                            <w:proofErr w:type="gramEnd"/>
                            <w:r>
                              <w:t xml:space="preserve"> Adam’s tracked branches</w:t>
                            </w:r>
                          </w:p>
                          <w:p w14:paraId="68360F21" w14:textId="77777777" w:rsidR="00735A92" w:rsidRDefault="00735A92"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8" o:spid="_x0000_s1039" type="#_x0000_t202" style="position:absolute;left:0;text-align:left;margin-left:265.15pt;margin-top:-558.75pt;width:239.25pt;height:168.4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" o:allowoverlap="f" stroked="f">
                <v:textbox>
                  <w:txbxContent>
                    <w:p w14:paraId="02FC6B72" w14:textId="77777777" w:rsidR="00735A92" w:rsidRDefault="00735A92" w:rsidP="00C94D5E">
                      <w:pPr>
                        <w:keepNext/>
                      </w:pPr>
                      <w:r w:rsidRPr="000E44CC">
                        <w:rPr>
                          <w:rFonts w:ascii="Calibri" w:hAnsi="Calibri"/>
                          <w:noProof/>
                        </w:rPr>
                        <w:drawing>
                          <wp:inline distT="0" distB="0" distL="0" distR="0" wp14:anchorId="410E9E6B" wp14:editId="68E04842">
                            <wp:extent cx="2876550" cy="1838325"/>
                            <wp:effectExtent l="0" t="0" r="0" b="9525"/>
                            <wp:docPr id="1"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4">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77777777" w:rsidR="00735A92" w:rsidRPr="0066007D" w:rsidRDefault="00735A92" w:rsidP="00C94D5E">
                      <w:pPr>
                        <w:pStyle w:val="Caption"/>
                        <w:rPr>
                          <w:rFonts w:cs="Times New Roman"/>
                          <w:noProof/>
                          <w:szCs w:val="20"/>
                        </w:rPr>
                      </w:pPr>
                      <w:bookmarkStart w:id="35" w:name="_Ref447915756"/>
                      <w:proofErr w:type="gramStart"/>
                      <w:r>
                        <w:t xml:space="preserve">Figure </w:t>
                      </w:r>
                      <w:fldSimple w:instr=" SEQ Figure \* ARABIC ">
                        <w:r>
                          <w:rPr>
                            <w:noProof/>
                          </w:rPr>
                          <w:t>11</w:t>
                        </w:r>
                      </w:fldSimple>
                      <w:bookmarkEnd w:id="35"/>
                      <w:r>
                        <w:t>.</w:t>
                      </w:r>
                      <w:proofErr w:type="gramEnd"/>
                      <w:r>
                        <w:t xml:space="preserve"> Adam’s tracked branches</w:t>
                      </w:r>
                    </w:p>
                    <w:p w14:paraId="68360F21" w14:textId="77777777" w:rsidR="00735A92" w:rsidRDefault="00735A92" w:rsidP="00C94D5E"/>
                  </w:txbxContent>
                </v:textbox>
                <w10:wrap type="square" anchorx="margin"/>
                <w10:anchorlock/>
              </v:shape>
            </w:pict>
          </mc:Fallback>
        </mc:AlternateContent>
      </w:r>
      <w:r w:rsidR="00C94D5E" w:rsidRPr="00357912">
        <w:rPr>
          <w:i/>
          <w:lang w:eastAsia="pt-BR"/>
        </w:rPr>
        <w:t>Adam</w:t>
      </w:r>
      <w:r w:rsidR="00C94D5E" w:rsidRPr="00357912">
        <w:rPr>
          <w:lang w:eastAsia="pt-BR"/>
        </w:rPr>
        <w:t xml:space="preserve"> had 121 commits to pull from </w:t>
      </w:r>
      <w:r w:rsidR="00C94D5E" w:rsidRPr="00357912">
        <w:rPr>
          <w:i/>
          <w:lang w:eastAsia="pt-BR"/>
        </w:rPr>
        <w:t>central-repo</w:t>
      </w:r>
      <w:r w:rsidR="00C94D5E" w:rsidRPr="00357912">
        <w:rPr>
          <w:lang w:eastAsia="pt-BR"/>
        </w:rPr>
        <w:t>, what is corro</w:t>
      </w:r>
      <w:r w:rsidR="00C94D5E" w:rsidRPr="00357912">
        <w:rPr>
          <w:lang w:eastAsia="pt-BR"/>
        </w:rPr>
        <w:t>b</w:t>
      </w:r>
      <w:r w:rsidR="00C94D5E" w:rsidRPr="00357912">
        <w:rPr>
          <w:lang w:eastAsia="pt-BR"/>
        </w:rPr>
        <w:t>orated by the details of his tracked branches (master branch in</w:t>
      </w:r>
      <w:r w:rsidR="004E1B45" w:rsidRPr="00357912">
        <w:rPr>
          <w:lang w:eastAsia="pt-BR"/>
        </w:rPr>
        <w:t xml:space="preserve"> </w:t>
      </w:r>
      <w:r w:rsidR="004E1B45" w:rsidRPr="00357912">
        <w:rPr>
          <w:lang w:eastAsia="pt-BR"/>
        </w:rPr>
        <w:fldChar w:fldCharType="begin"/>
      </w:r>
      <w:r w:rsidR="004E1B45" w:rsidRPr="00357912">
        <w:rPr>
          <w:lang w:eastAsia="pt-BR"/>
        </w:rPr>
        <w:instrText xml:space="preserve"> REF _Ref447915756 \h </w:instrText>
      </w:r>
      <w:r w:rsidR="004E1B45" w:rsidRPr="00357912">
        <w:rPr>
          <w:lang w:eastAsia="pt-BR"/>
        </w:rPr>
      </w:r>
      <w:r w:rsidR="004E1B45" w:rsidRPr="00357912">
        <w:rPr>
          <w:lang w:eastAsia="pt-BR"/>
        </w:rPr>
        <w:fldChar w:fldCharType="separate"/>
      </w:r>
      <w:r w:rsidR="009D552B" w:rsidRPr="00357912">
        <w:t>Figure 11</w:t>
      </w:r>
      <w:r w:rsidR="004E1B45" w:rsidRPr="00357912">
        <w:rPr>
          <w:lang w:eastAsia="pt-BR"/>
        </w:rPr>
        <w:fldChar w:fldCharType="end"/>
      </w:r>
      <w:r w:rsidR="00C94D5E" w:rsidRPr="00357912">
        <w:rPr>
          <w:lang w:eastAsia="pt-BR"/>
        </w:rPr>
        <w:t xml:space="preserve">). He also had a non-tracked commit pending to be pushed. Non-tracked commits are not shown in the tracked branches view, but we can see them in </w:t>
      </w:r>
      <w:r w:rsidR="00B17B51" w:rsidRPr="00357912">
        <w:rPr>
          <w:lang w:eastAsia="pt-BR"/>
        </w:rPr>
        <w:t xml:space="preserve">gray in </w:t>
      </w:r>
      <w:r w:rsidR="00C94D5E" w:rsidRPr="00357912">
        <w:rPr>
          <w:lang w:eastAsia="pt-BR"/>
        </w:rPr>
        <w:t xml:space="preserve">the commit history views. </w:t>
      </w:r>
      <w:r w:rsidR="009D552B" w:rsidRPr="00357912">
        <w:rPr>
          <w:lang w:eastAsia="pt-BR"/>
        </w:rPr>
        <w:fldChar w:fldCharType="begin"/>
      </w:r>
      <w:r w:rsidR="009D552B" w:rsidRPr="00357912">
        <w:rPr>
          <w:lang w:eastAsia="pt-BR"/>
        </w:rPr>
        <w:instrText xml:space="preserve"> REF _Ref447913488 \h </w:instrText>
      </w:r>
      <w:r w:rsidR="009D552B" w:rsidRPr="00357912">
        <w:rPr>
          <w:lang w:eastAsia="pt-BR"/>
        </w:rPr>
      </w:r>
      <w:r w:rsidR="009D552B" w:rsidRPr="00357912">
        <w:rPr>
          <w:lang w:eastAsia="pt-BR"/>
        </w:rPr>
        <w:fldChar w:fldCharType="separate"/>
      </w:r>
      <w:r w:rsidR="009D552B" w:rsidRPr="00357912">
        <w:t>Figure 7</w:t>
      </w:r>
      <w:r w:rsidR="009D552B" w:rsidRPr="00357912">
        <w:rPr>
          <w:lang w:eastAsia="pt-BR"/>
        </w:rPr>
        <w:fldChar w:fldCharType="end"/>
      </w:r>
      <w:r w:rsidR="009D552B" w:rsidRPr="00357912">
        <w:rPr>
          <w:lang w:eastAsia="pt-BR"/>
        </w:rPr>
        <w:t xml:space="preserve"> </w:t>
      </w:r>
      <w:r w:rsidR="00C94D5E" w:rsidRPr="00357912">
        <w:rPr>
          <w:lang w:eastAsia="pt-BR"/>
        </w:rPr>
        <w:t xml:space="preserve">shows the collapsed commit history for </w:t>
      </w:r>
      <w:proofErr w:type="spellStart"/>
      <w:r w:rsidR="00C94D5E" w:rsidRPr="00357912">
        <w:rPr>
          <w:i/>
          <w:lang w:eastAsia="pt-BR"/>
        </w:rPr>
        <w:t>jeresig</w:t>
      </w:r>
      <w:proofErr w:type="spellEnd"/>
      <w:r w:rsidR="00C94D5E" w:rsidRPr="00357912">
        <w:rPr>
          <w:lang w:eastAsia="pt-BR"/>
        </w:rPr>
        <w:t xml:space="preserve">, where we can see </w:t>
      </w:r>
      <w:proofErr w:type="spellStart"/>
      <w:proofErr w:type="gramStart"/>
      <w:r w:rsidR="00C94D5E" w:rsidRPr="00357912">
        <w:rPr>
          <w:lang w:eastAsia="pt-BR"/>
        </w:rPr>
        <w:t>adam</w:t>
      </w:r>
      <w:proofErr w:type="gramEnd"/>
      <w:r w:rsidR="00C94D5E" w:rsidRPr="00357912">
        <w:rPr>
          <w:lang w:eastAsia="pt-BR"/>
        </w:rPr>
        <w:t>’s</w:t>
      </w:r>
      <w:proofErr w:type="spellEnd"/>
      <w:r w:rsidR="00C94D5E" w:rsidRPr="00357912">
        <w:rPr>
          <w:lang w:eastAsia="pt-BR"/>
        </w:rPr>
        <w:t xml:space="preserve"> non tracked commit with hash </w:t>
      </w:r>
      <w:r w:rsidR="00C94D5E" w:rsidRPr="00357912">
        <w:rPr>
          <w:i/>
          <w:lang w:eastAsia="pt-BR"/>
        </w:rPr>
        <w:t>a2bd8</w:t>
      </w:r>
      <w:r w:rsidR="00C94D5E" w:rsidRPr="00357912">
        <w:rPr>
          <w:lang w:eastAsia="pt-BR"/>
        </w:rPr>
        <w:t xml:space="preserve">. </w:t>
      </w:r>
    </w:p>
    <w:p w14:paraId="16DA2411" w14:textId="7C3F4B36" w:rsidR="00C94D5E" w:rsidRPr="00357912" w:rsidRDefault="00C94D5E" w:rsidP="00F5237E">
      <w:pPr>
        <w:pStyle w:val="EstiloRecuodecorpodetextoPrimeiralinha0cmDepoisde"/>
        <w:rPr>
          <w:lang w:eastAsia="pt-BR"/>
        </w:rPr>
      </w:pPr>
      <w:r w:rsidRPr="00357912">
        <w:rPr>
          <w:lang w:eastAsia="pt-BR"/>
        </w:rPr>
        <w:t xml:space="preserve">The repository history leads us to think that </w:t>
      </w:r>
      <w:proofErr w:type="spellStart"/>
      <w:r w:rsidRPr="00357912">
        <w:rPr>
          <w:i/>
          <w:lang w:eastAsia="pt-BR"/>
        </w:rPr>
        <w:t>jeresig</w:t>
      </w:r>
      <w:proofErr w:type="spellEnd"/>
      <w:r w:rsidRPr="00357912">
        <w:rPr>
          <w:lang w:eastAsia="pt-BR"/>
        </w:rPr>
        <w:t xml:space="preserve"> is a core d</w:t>
      </w:r>
      <w:r w:rsidRPr="00357912">
        <w:rPr>
          <w:lang w:eastAsia="pt-BR"/>
        </w:rPr>
        <w:t>e</w:t>
      </w:r>
      <w:r w:rsidRPr="00357912">
        <w:rPr>
          <w:lang w:eastAsia="pt-BR"/>
        </w:rPr>
        <w:t>veloper of this project, because he performed most of the merges to the master branch. Looking at</w:t>
      </w:r>
      <w:r w:rsidR="0029485F" w:rsidRPr="00357912">
        <w:rPr>
          <w:lang w:eastAsia="pt-BR"/>
        </w:rPr>
        <w:t xml:space="preserve"> </w:t>
      </w:r>
      <w:r w:rsidR="0029485F" w:rsidRPr="00357912">
        <w:rPr>
          <w:lang w:eastAsia="pt-BR"/>
        </w:rPr>
        <w:fldChar w:fldCharType="begin"/>
      </w:r>
      <w:r w:rsidR="0029485F" w:rsidRPr="00357912">
        <w:rPr>
          <w:lang w:eastAsia="pt-BR"/>
        </w:rPr>
        <w:instrText xml:space="preserve"> REF _Ref447914931 \h </w:instrText>
      </w:r>
      <w:r w:rsidR="0029485F" w:rsidRPr="00357912">
        <w:rPr>
          <w:lang w:eastAsia="pt-BR"/>
        </w:rPr>
      </w:r>
      <w:r w:rsidR="0029485F" w:rsidRPr="00357912">
        <w:rPr>
          <w:lang w:eastAsia="pt-BR"/>
        </w:rPr>
        <w:fldChar w:fldCharType="separate"/>
      </w:r>
      <w:r w:rsidR="009D552B" w:rsidRPr="00357912">
        <w:t>Figure 10</w:t>
      </w:r>
      <w:r w:rsidR="0029485F" w:rsidRPr="00357912">
        <w:rPr>
          <w:lang w:eastAsia="pt-BR"/>
        </w:rPr>
        <w:fldChar w:fldCharType="end"/>
      </w:r>
      <w:r w:rsidRPr="00357912">
        <w:rPr>
          <w:lang w:eastAsia="pt-BR"/>
        </w:rPr>
        <w:t xml:space="preserve">, we see that he had 26 commits pending to be pushed to </w:t>
      </w:r>
      <w:r w:rsidRPr="00357912">
        <w:rPr>
          <w:i/>
          <w:lang w:eastAsia="pt-BR"/>
        </w:rPr>
        <w:t>central-repo</w:t>
      </w:r>
      <w:r w:rsidRPr="00357912">
        <w:rPr>
          <w:lang w:eastAsia="pt-BR"/>
        </w:rPr>
        <w:t xml:space="preserve">. These 26 commits can be seen at </w:t>
      </w:r>
      <w:proofErr w:type="spellStart"/>
      <w:r w:rsidRPr="00357912">
        <w:rPr>
          <w:i/>
          <w:lang w:eastAsia="pt-BR"/>
        </w:rPr>
        <w:t>aakoch’s</w:t>
      </w:r>
      <w:proofErr w:type="spellEnd"/>
      <w:r w:rsidRPr="00357912">
        <w:rPr>
          <w:lang w:eastAsia="pt-BR"/>
        </w:rPr>
        <w:t xml:space="preserve"> commit history (</w:t>
      </w:r>
      <w:r w:rsidR="0029485F" w:rsidRPr="00357912">
        <w:rPr>
          <w:lang w:eastAsia="pt-BR"/>
        </w:rPr>
        <w:fldChar w:fldCharType="begin"/>
      </w:r>
      <w:r w:rsidR="0029485F" w:rsidRPr="00357912">
        <w:rPr>
          <w:lang w:eastAsia="pt-BR"/>
        </w:rPr>
        <w:instrText xml:space="preserve"> REF _Ref447915817 \h </w:instrText>
      </w:r>
      <w:r w:rsidR="0029485F" w:rsidRPr="00357912">
        <w:rPr>
          <w:lang w:eastAsia="pt-BR"/>
        </w:rPr>
      </w:r>
      <w:r w:rsidR="0029485F" w:rsidRPr="00357912">
        <w:rPr>
          <w:lang w:eastAsia="pt-BR"/>
        </w:rPr>
        <w:fldChar w:fldCharType="separate"/>
      </w:r>
      <w:r w:rsidR="009D552B" w:rsidRPr="00357912">
        <w:t>Figure 12</w:t>
      </w:r>
      <w:r w:rsidR="0029485F" w:rsidRPr="00357912">
        <w:rPr>
          <w:lang w:eastAsia="pt-BR"/>
        </w:rPr>
        <w:fldChar w:fldCharType="end"/>
      </w:r>
      <w:r w:rsidRPr="00357912">
        <w:rPr>
          <w:lang w:eastAsia="pt-BR"/>
        </w:rPr>
        <w:t>) as red co</w:t>
      </w:r>
      <w:r w:rsidRPr="00357912">
        <w:rPr>
          <w:lang w:eastAsia="pt-BR"/>
        </w:rPr>
        <w:t>m</w:t>
      </w:r>
      <w:r w:rsidRPr="00357912">
        <w:rPr>
          <w:lang w:eastAsia="pt-BR"/>
        </w:rPr>
        <w:t xml:space="preserve">mits, </w:t>
      </w:r>
      <w:r w:rsidR="00960AA6" w:rsidRPr="00357912">
        <w:rPr>
          <w:lang w:eastAsia="pt-BR"/>
        </w:rPr>
        <w:t>since</w:t>
      </w:r>
      <w:r w:rsidRPr="00357912">
        <w:rPr>
          <w:lang w:eastAsia="pt-BR"/>
        </w:rPr>
        <w:t xml:space="preserve"> they could not be pulled by </w:t>
      </w:r>
      <w:proofErr w:type="spellStart"/>
      <w:r w:rsidRPr="00357912">
        <w:rPr>
          <w:i/>
          <w:lang w:eastAsia="pt-BR"/>
        </w:rPr>
        <w:t>aakoch</w:t>
      </w:r>
      <w:proofErr w:type="spellEnd"/>
      <w:r w:rsidRPr="00357912">
        <w:rPr>
          <w:lang w:eastAsia="pt-BR"/>
        </w:rPr>
        <w:t xml:space="preserve"> until </w:t>
      </w:r>
      <w:proofErr w:type="spellStart"/>
      <w:r w:rsidRPr="00357912">
        <w:rPr>
          <w:i/>
          <w:lang w:eastAsia="pt-BR"/>
        </w:rPr>
        <w:t>jeresig</w:t>
      </w:r>
      <w:proofErr w:type="spellEnd"/>
      <w:r w:rsidRPr="00357912">
        <w:rPr>
          <w:lang w:eastAsia="pt-BR"/>
        </w:rPr>
        <w:t xml:space="preserve"> </w:t>
      </w:r>
      <w:r w:rsidR="00E92CDF" w:rsidRPr="00357912">
        <w:rPr>
          <w:lang w:eastAsia="pt-BR"/>
        </w:rPr>
        <w:t xml:space="preserve">has </w:t>
      </w:r>
      <w:r w:rsidRPr="00357912">
        <w:rPr>
          <w:lang w:eastAsia="pt-BR"/>
        </w:rPr>
        <w:t xml:space="preserve">pushed them to </w:t>
      </w:r>
      <w:r w:rsidRPr="00357912">
        <w:rPr>
          <w:i/>
          <w:lang w:eastAsia="pt-BR"/>
        </w:rPr>
        <w:t>central-repo</w:t>
      </w:r>
      <w:r w:rsidRPr="00357912">
        <w:rPr>
          <w:lang w:eastAsia="pt-BR"/>
        </w:rPr>
        <w:t xml:space="preserve">. There was also a commit in central-repo pending to be pulled by </w:t>
      </w:r>
      <w:proofErr w:type="spellStart"/>
      <w:r w:rsidRPr="00357912">
        <w:rPr>
          <w:i/>
          <w:lang w:eastAsia="pt-BR"/>
        </w:rPr>
        <w:t>jeresig</w:t>
      </w:r>
      <w:proofErr w:type="spellEnd"/>
      <w:r w:rsidRPr="00357912">
        <w:rPr>
          <w:lang w:eastAsia="pt-BR"/>
        </w:rPr>
        <w:t xml:space="preserve">. If we look back at </w:t>
      </w:r>
      <w:r w:rsidR="0029485F" w:rsidRPr="00357912">
        <w:rPr>
          <w:lang w:eastAsia="pt-BR"/>
        </w:rPr>
        <w:fldChar w:fldCharType="begin"/>
      </w:r>
      <w:r w:rsidR="0029485F" w:rsidRPr="00357912">
        <w:rPr>
          <w:lang w:eastAsia="pt-BR"/>
        </w:rPr>
        <w:instrText xml:space="preserve"> REF _Ref447913488 \h </w:instrText>
      </w:r>
      <w:r w:rsidR="0029485F" w:rsidRPr="00357912">
        <w:rPr>
          <w:lang w:eastAsia="pt-BR"/>
        </w:rPr>
      </w:r>
      <w:r w:rsidR="0029485F" w:rsidRPr="00357912">
        <w:rPr>
          <w:lang w:eastAsia="pt-BR"/>
        </w:rPr>
        <w:fldChar w:fldCharType="separate"/>
      </w:r>
      <w:r w:rsidR="009D552B" w:rsidRPr="00357912">
        <w:t>Figure 7</w:t>
      </w:r>
      <w:r w:rsidR="0029485F" w:rsidRPr="00357912">
        <w:rPr>
          <w:lang w:eastAsia="pt-BR"/>
        </w:rPr>
        <w:fldChar w:fldCharType="end"/>
      </w:r>
      <w:r w:rsidR="0029485F" w:rsidRPr="00357912">
        <w:rPr>
          <w:lang w:eastAsia="pt-BR"/>
        </w:rPr>
        <w:t xml:space="preserve"> </w:t>
      </w:r>
      <w:r w:rsidRPr="00357912">
        <w:rPr>
          <w:lang w:eastAsia="pt-BR"/>
        </w:rPr>
        <w:t xml:space="preserve">we see that the only yellow commit is </w:t>
      </w:r>
      <w:r w:rsidRPr="00357912">
        <w:rPr>
          <w:i/>
          <w:lang w:eastAsia="pt-BR"/>
        </w:rPr>
        <w:t>a0887</w:t>
      </w:r>
      <w:r w:rsidRPr="00357912">
        <w:rPr>
          <w:lang w:eastAsia="pt-BR"/>
        </w:rPr>
        <w:t xml:space="preserve">, made by </w:t>
      </w:r>
      <w:proofErr w:type="spellStart"/>
      <w:r w:rsidRPr="00357912">
        <w:rPr>
          <w:i/>
          <w:lang w:eastAsia="pt-BR"/>
        </w:rPr>
        <w:t>aakoch</w:t>
      </w:r>
      <w:proofErr w:type="spellEnd"/>
      <w:r w:rsidRPr="00357912">
        <w:rPr>
          <w:lang w:eastAsia="pt-BR"/>
        </w:rPr>
        <w:t xml:space="preserve">. This tells us that </w:t>
      </w:r>
      <w:proofErr w:type="spellStart"/>
      <w:r w:rsidRPr="00357912">
        <w:rPr>
          <w:i/>
          <w:lang w:eastAsia="pt-BR"/>
        </w:rPr>
        <w:t>jeresig</w:t>
      </w:r>
      <w:proofErr w:type="spellEnd"/>
      <w:r w:rsidRPr="00357912">
        <w:rPr>
          <w:lang w:eastAsia="pt-BR"/>
        </w:rPr>
        <w:t xml:space="preserve"> pulled changes from </w:t>
      </w:r>
      <w:r w:rsidRPr="00357912">
        <w:rPr>
          <w:i/>
          <w:lang w:eastAsia="pt-BR"/>
        </w:rPr>
        <w:t>central-repo</w:t>
      </w:r>
      <w:r w:rsidRPr="00357912">
        <w:rPr>
          <w:lang w:eastAsia="pt-BR"/>
        </w:rPr>
        <w:t xml:space="preserve"> just before </w:t>
      </w:r>
      <w:proofErr w:type="spellStart"/>
      <w:r w:rsidRPr="00357912">
        <w:rPr>
          <w:i/>
          <w:lang w:eastAsia="pt-BR"/>
        </w:rPr>
        <w:t>aakoch</w:t>
      </w:r>
      <w:proofErr w:type="spellEnd"/>
      <w:r w:rsidRPr="00357912">
        <w:rPr>
          <w:lang w:eastAsia="pt-BR"/>
        </w:rPr>
        <w:t xml:space="preserve"> pushed commit </w:t>
      </w:r>
      <w:r w:rsidRPr="00357912">
        <w:rPr>
          <w:i/>
          <w:lang w:eastAsia="pt-BR"/>
        </w:rPr>
        <w:t>a0887</w:t>
      </w:r>
      <w:r w:rsidRPr="00357912">
        <w:rPr>
          <w:lang w:eastAsia="pt-BR"/>
        </w:rPr>
        <w:t>. If we look at</w:t>
      </w:r>
      <w:r w:rsidR="0029485F" w:rsidRPr="00357912">
        <w:rPr>
          <w:lang w:eastAsia="pt-BR"/>
        </w:rPr>
        <w:t xml:space="preserve"> </w:t>
      </w:r>
      <w:r w:rsidR="0029485F" w:rsidRPr="00357912">
        <w:rPr>
          <w:lang w:eastAsia="pt-BR"/>
        </w:rPr>
        <w:fldChar w:fldCharType="begin"/>
      </w:r>
      <w:r w:rsidR="0029485F" w:rsidRPr="00357912">
        <w:rPr>
          <w:lang w:eastAsia="pt-BR"/>
        </w:rPr>
        <w:instrText xml:space="preserve"> REF _Ref447915860 \h </w:instrText>
      </w:r>
      <w:r w:rsidR="0029485F" w:rsidRPr="00357912">
        <w:rPr>
          <w:lang w:eastAsia="pt-BR"/>
        </w:rPr>
      </w:r>
      <w:r w:rsidR="0029485F" w:rsidRPr="00357912">
        <w:rPr>
          <w:lang w:eastAsia="pt-BR"/>
        </w:rPr>
        <w:fldChar w:fldCharType="separate"/>
      </w:r>
      <w:r w:rsidR="009D552B" w:rsidRPr="00357912">
        <w:t>Figure 13</w:t>
      </w:r>
      <w:r w:rsidR="0029485F" w:rsidRPr="00357912">
        <w:rPr>
          <w:lang w:eastAsia="pt-BR"/>
        </w:rPr>
        <w:fldChar w:fldCharType="end"/>
      </w:r>
      <w:r w:rsidRPr="00357912">
        <w:rPr>
          <w:lang w:eastAsia="pt-BR"/>
        </w:rPr>
        <w:t xml:space="preserve">, we see that all the pending commits (those that were pending to be pushed and pulled) are related to the same branch (master). This tells us that, if </w:t>
      </w:r>
      <w:proofErr w:type="spellStart"/>
      <w:r w:rsidRPr="00357912">
        <w:rPr>
          <w:i/>
          <w:lang w:eastAsia="pt-BR"/>
        </w:rPr>
        <w:t>jeresig</w:t>
      </w:r>
      <w:proofErr w:type="spellEnd"/>
      <w:r w:rsidRPr="00357912">
        <w:rPr>
          <w:lang w:eastAsia="pt-BR"/>
        </w:rPr>
        <w:t xml:space="preserve"> wanted to push these commits to </w:t>
      </w:r>
      <w:r w:rsidRPr="00357912">
        <w:rPr>
          <w:i/>
          <w:lang w:eastAsia="pt-BR"/>
        </w:rPr>
        <w:t>central-repo</w:t>
      </w:r>
      <w:r w:rsidRPr="00357912">
        <w:rPr>
          <w:lang w:eastAsia="pt-BR"/>
        </w:rPr>
        <w:t>, he would have to perform a pull operation before. This analysis helps us revisit and answer Q3.</w:t>
      </w:r>
    </w:p>
    <w:p w14:paraId="49A65274" w14:textId="77777777" w:rsidR="00C94D5E" w:rsidRPr="00357912" w:rsidRDefault="004E4EFC" w:rsidP="00C94D5E">
      <w:pPr>
        <w:pStyle w:val="EstiloRecuodecorpodetextoPrimeiralinha0cmDepoisde"/>
        <w:rPr>
          <w:lang w:eastAsia="pt-BR"/>
        </w:rPr>
      </w:pPr>
      <w:r w:rsidRPr="00357912">
        <mc:AlternateContent>
          <mc:Choice Requires="wps">
            <w:drawing>
              <wp:anchor distT="0" distB="0" distL="114300" distR="114300" simplePos="0" relativeHeight="251706368" behindDoc="0" locked="1" layoutInCell="1" allowOverlap="1" wp14:anchorId="020DD339" wp14:editId="5816702E">
                <wp:simplePos x="0" y="0"/>
                <wp:positionH relativeFrom="margin">
                  <wp:align>left</wp:align>
                </wp:positionH>
                <wp:positionV relativeFrom="margin">
                  <wp:align>top</wp:align>
                </wp:positionV>
                <wp:extent cx="3056255" cy="1461135"/>
                <wp:effectExtent l="0" t="0" r="0" b="12065"/>
                <wp:wrapSquare wrapText="bothSides"/>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4611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69C9F64" w14:textId="77777777" w:rsidR="00735A92" w:rsidRDefault="00735A92" w:rsidP="00C94D5E">
                            <w:pPr>
                              <w:keepNext/>
                              <w:jc w:val="center"/>
                            </w:pPr>
                            <w:r w:rsidRPr="000E44CC">
                              <w:rPr>
                                <w:rFonts w:ascii="Calibri" w:hAnsi="Calibri"/>
                                <w:noProof/>
                              </w:rPr>
                              <w:drawing>
                                <wp:inline distT="0" distB="0" distL="0" distR="0" wp14:anchorId="7F410090" wp14:editId="7BBF866D">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77777777" w:rsidR="00735A92" w:rsidRPr="001D30B5" w:rsidRDefault="00735A92" w:rsidP="00C94D5E">
                            <w:pPr>
                              <w:pStyle w:val="Caption"/>
                              <w:rPr>
                                <w:rFonts w:cs="Times New Roman"/>
                                <w:noProof/>
                                <w:szCs w:val="20"/>
                              </w:rPr>
                            </w:pPr>
                            <w:bookmarkStart w:id="36" w:name="_Ref447915817"/>
                            <w:proofErr w:type="gramStart"/>
                            <w:r>
                              <w:t xml:space="preserve">Figure </w:t>
                            </w:r>
                            <w:fldSimple w:instr=" SEQ Figure \* ARABIC ">
                              <w:r>
                                <w:rPr>
                                  <w:noProof/>
                                </w:rPr>
                                <w:t>12</w:t>
                              </w:r>
                            </w:fldSimple>
                            <w:bookmarkEnd w:id="36"/>
                            <w:r>
                              <w:t>.</w:t>
                            </w:r>
                            <w:proofErr w:type="gramEnd"/>
                            <w:r>
                              <w:t xml:space="preserve"> </w:t>
                            </w:r>
                            <w:proofErr w:type="spellStart"/>
                            <w:r>
                              <w:t>Aakoch’s</w:t>
                            </w:r>
                            <w:proofErr w:type="spellEnd"/>
                            <w:r>
                              <w:t xml:space="preserve"> commit history</w:t>
                            </w:r>
                          </w:p>
                          <w:p w14:paraId="03F795DB" w14:textId="77777777" w:rsidR="00735A92" w:rsidRDefault="00735A92"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 o:spid="_x0000_s1040" type="#_x0000_t202" style="position:absolute;left:0;text-align:left;margin-left:0;margin-top:0;width:240.65pt;height:115.05pt;z-index:25170636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" stroked="f">
                <v:textbox>
                  <w:txbxContent>
                    <w:p w14:paraId="069C9F64" w14:textId="77777777" w:rsidR="00735A92" w:rsidRDefault="00735A92" w:rsidP="00C94D5E">
                      <w:pPr>
                        <w:keepNext/>
                        <w:jc w:val="center"/>
                      </w:pPr>
                      <w:r w:rsidRPr="000E44CC">
                        <w:rPr>
                          <w:rFonts w:ascii="Calibri" w:hAnsi="Calibri"/>
                          <w:noProof/>
                        </w:rPr>
                        <w:drawing>
                          <wp:inline distT="0" distB="0" distL="0" distR="0" wp14:anchorId="7F410090" wp14:editId="7BBF866D">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77777777" w:rsidR="00735A92" w:rsidRPr="001D30B5" w:rsidRDefault="00735A92" w:rsidP="00C94D5E">
                      <w:pPr>
                        <w:pStyle w:val="Caption"/>
                        <w:rPr>
                          <w:rFonts w:cs="Times New Roman"/>
                          <w:noProof/>
                          <w:szCs w:val="20"/>
                        </w:rPr>
                      </w:pPr>
                      <w:bookmarkStart w:id="37" w:name="_Ref447915817"/>
                      <w:proofErr w:type="gramStart"/>
                      <w:r>
                        <w:t xml:space="preserve">Figure </w:t>
                      </w:r>
                      <w:fldSimple w:instr=" SEQ Figure \* ARABIC ">
                        <w:r>
                          <w:rPr>
                            <w:noProof/>
                          </w:rPr>
                          <w:t>12</w:t>
                        </w:r>
                      </w:fldSimple>
                      <w:bookmarkEnd w:id="37"/>
                      <w:r>
                        <w:t>.</w:t>
                      </w:r>
                      <w:proofErr w:type="gramEnd"/>
                      <w:r>
                        <w:t xml:space="preserve"> </w:t>
                      </w:r>
                      <w:proofErr w:type="spellStart"/>
                      <w:r>
                        <w:t>Aakoch’s</w:t>
                      </w:r>
                      <w:proofErr w:type="spellEnd"/>
                      <w:r>
                        <w:t xml:space="preserve"> commit history</w:t>
                      </w:r>
                    </w:p>
                    <w:p w14:paraId="03F795DB" w14:textId="77777777" w:rsidR="00735A92" w:rsidRDefault="00735A92" w:rsidP="00C94D5E"/>
                  </w:txbxContent>
                </v:textbox>
                <w10:wrap type="square" anchorx="margin" anchory="margin"/>
                <w10:anchorlock/>
              </v:shape>
            </w:pict>
          </mc:Fallback>
        </mc:AlternateContent>
      </w:r>
      <w:r w:rsidR="00C94D5E" w:rsidRPr="00357912">
        <w:rPr>
          <w:lang w:eastAsia="pt-BR"/>
        </w:rPr>
        <w:t xml:space="preserve">Q3: </w:t>
      </w:r>
      <w:r w:rsidR="00C94D5E" w:rsidRPr="00357912">
        <w:rPr>
          <w:i/>
          <w:lang w:eastAsia="pt-BR"/>
        </w:rPr>
        <w:t>Which changes are under work in parallel (in different clones or different branches) and which of them are available to be incorporated into others’ clones?</w:t>
      </w:r>
      <w:r w:rsidR="00C94D5E" w:rsidRPr="00357912">
        <w:rPr>
          <w:lang w:eastAsia="pt-BR"/>
        </w:rPr>
        <w:t xml:space="preserve"> New commits in tracked branches of peers can be easily found by looking at Level 3 i</w:t>
      </w:r>
      <w:r w:rsidR="00C94D5E" w:rsidRPr="00357912">
        <w:rPr>
          <w:lang w:eastAsia="pt-BR"/>
        </w:rPr>
        <w:t>n</w:t>
      </w:r>
      <w:r w:rsidR="00C94D5E" w:rsidRPr="00357912">
        <w:rPr>
          <w:lang w:eastAsia="pt-BR"/>
        </w:rPr>
        <w:t xml:space="preserve">formation (tracked branches, shown in </w:t>
      </w:r>
      <w:r w:rsidR="00F91964" w:rsidRPr="00357912">
        <w:rPr>
          <w:lang w:eastAsia="pt-BR"/>
        </w:rPr>
        <w:fldChar w:fldCharType="begin"/>
      </w:r>
      <w:r w:rsidR="00F91964" w:rsidRPr="00357912">
        <w:rPr>
          <w:lang w:eastAsia="pt-BR"/>
        </w:rPr>
        <w:instrText xml:space="preserve"> REF _Ref447915756 \h </w:instrText>
      </w:r>
      <w:r w:rsidR="00F91964" w:rsidRPr="00357912">
        <w:rPr>
          <w:lang w:eastAsia="pt-BR"/>
        </w:rPr>
      </w:r>
      <w:r w:rsidR="00F91964" w:rsidRPr="00357912">
        <w:rPr>
          <w:lang w:eastAsia="pt-BR"/>
        </w:rPr>
        <w:fldChar w:fldCharType="separate"/>
      </w:r>
      <w:r w:rsidR="009D552B" w:rsidRPr="00357912">
        <w:t>Figure 11</w:t>
      </w:r>
      <w:r w:rsidR="00F91964" w:rsidRPr="00357912">
        <w:rPr>
          <w:lang w:eastAsia="pt-BR"/>
        </w:rPr>
        <w:fldChar w:fldCharType="end"/>
      </w:r>
      <w:r w:rsidR="00F91964" w:rsidRPr="00357912">
        <w:rPr>
          <w:lang w:eastAsia="pt-BR"/>
        </w:rPr>
        <w:t xml:space="preserve"> </w:t>
      </w:r>
      <w:r w:rsidR="00C94D5E" w:rsidRPr="00357912">
        <w:rPr>
          <w:lang w:eastAsia="pt-BR"/>
        </w:rPr>
        <w:t>and</w:t>
      </w:r>
      <w:r w:rsidR="00A21EB9" w:rsidRPr="00357912">
        <w:rPr>
          <w:lang w:eastAsia="pt-BR"/>
        </w:rPr>
        <w:t xml:space="preserve"> </w:t>
      </w:r>
      <w:r w:rsidR="00A21EB9" w:rsidRPr="00357912">
        <w:rPr>
          <w:lang w:eastAsia="pt-BR"/>
        </w:rPr>
        <w:fldChar w:fldCharType="begin"/>
      </w:r>
      <w:r w:rsidR="00A21EB9" w:rsidRPr="00357912">
        <w:rPr>
          <w:lang w:eastAsia="pt-BR"/>
        </w:rPr>
        <w:instrText xml:space="preserve"> REF _Ref447915860 \h </w:instrText>
      </w:r>
      <w:r w:rsidR="00A21EB9" w:rsidRPr="00357912">
        <w:rPr>
          <w:lang w:eastAsia="pt-BR"/>
        </w:rPr>
      </w:r>
      <w:r w:rsidR="00A21EB9" w:rsidRPr="00357912">
        <w:rPr>
          <w:lang w:eastAsia="pt-BR"/>
        </w:rPr>
        <w:fldChar w:fldCharType="separate"/>
      </w:r>
      <w:r w:rsidR="009D552B" w:rsidRPr="00357912">
        <w:t>Figure 13</w:t>
      </w:r>
      <w:r w:rsidR="00A21EB9" w:rsidRPr="00357912">
        <w:rPr>
          <w:lang w:eastAsia="pt-BR"/>
        </w:rPr>
        <w:fldChar w:fldCharType="end"/>
      </w:r>
      <w:r w:rsidR="00C94D5E" w:rsidRPr="00357912">
        <w:rPr>
          <w:lang w:eastAsia="pt-BR"/>
        </w:rPr>
        <w:t xml:space="preserve">). This view shows to which branch these commits are related and how many new commits exist.  If we want to look at each commit individually, we can look at Level 4 information (commit history, shown in </w:t>
      </w:r>
      <w:r w:rsidR="00931607" w:rsidRPr="00357912">
        <w:rPr>
          <w:lang w:eastAsia="pt-BR"/>
        </w:rPr>
        <w:fldChar w:fldCharType="begin"/>
      </w:r>
      <w:r w:rsidR="00931607" w:rsidRPr="00357912">
        <w:rPr>
          <w:lang w:eastAsia="pt-BR"/>
        </w:rPr>
        <w:instrText xml:space="preserve"> REF _Ref447914775 \h </w:instrText>
      </w:r>
      <w:r w:rsidR="00931607" w:rsidRPr="00357912">
        <w:rPr>
          <w:lang w:eastAsia="pt-BR"/>
        </w:rPr>
      </w:r>
      <w:r w:rsidR="00931607" w:rsidRPr="00357912">
        <w:rPr>
          <w:lang w:eastAsia="pt-BR"/>
        </w:rPr>
        <w:fldChar w:fldCharType="separate"/>
      </w:r>
      <w:r w:rsidR="009D552B" w:rsidRPr="00357912">
        <w:t>Figure 9</w:t>
      </w:r>
      <w:r w:rsidR="00931607" w:rsidRPr="00357912">
        <w:rPr>
          <w:lang w:eastAsia="pt-BR"/>
        </w:rPr>
        <w:fldChar w:fldCharType="end"/>
      </w:r>
      <w:r w:rsidR="00931607" w:rsidRPr="00357912">
        <w:rPr>
          <w:lang w:eastAsia="pt-BR"/>
        </w:rPr>
        <w:t xml:space="preserve"> </w:t>
      </w:r>
      <w:r w:rsidR="00C94D5E" w:rsidRPr="00357912">
        <w:rPr>
          <w:lang w:eastAsia="pt-BR"/>
        </w:rPr>
        <w:t>and</w:t>
      </w:r>
      <w:r w:rsidR="00931607" w:rsidRPr="00357912">
        <w:rPr>
          <w:lang w:eastAsia="pt-BR"/>
        </w:rPr>
        <w:t xml:space="preserve"> </w:t>
      </w:r>
      <w:r w:rsidR="00931607" w:rsidRPr="00357912">
        <w:rPr>
          <w:lang w:eastAsia="pt-BR"/>
        </w:rPr>
        <w:fldChar w:fldCharType="begin"/>
      </w:r>
      <w:r w:rsidR="00931607" w:rsidRPr="00357912">
        <w:rPr>
          <w:lang w:eastAsia="pt-BR"/>
        </w:rPr>
        <w:instrText xml:space="preserve"> REF _Ref447915817 \h </w:instrText>
      </w:r>
      <w:r w:rsidR="00931607" w:rsidRPr="00357912">
        <w:rPr>
          <w:lang w:eastAsia="pt-BR"/>
        </w:rPr>
      </w:r>
      <w:r w:rsidR="00931607" w:rsidRPr="00357912">
        <w:rPr>
          <w:lang w:eastAsia="pt-BR"/>
        </w:rPr>
        <w:fldChar w:fldCharType="separate"/>
      </w:r>
      <w:r w:rsidR="009D552B" w:rsidRPr="00357912">
        <w:t>Figure 12</w:t>
      </w:r>
      <w:r w:rsidR="00931607" w:rsidRPr="00357912">
        <w:rPr>
          <w:lang w:eastAsia="pt-BR"/>
        </w:rPr>
        <w:fldChar w:fldCharType="end"/>
      </w:r>
      <w:r w:rsidR="00C94D5E" w:rsidRPr="00357912">
        <w:rPr>
          <w:lang w:eastAsia="pt-BR"/>
        </w:rPr>
        <w:t>) and notice the yellow nodes. Additionally, Level 4 information can be used to find new co</w:t>
      </w:r>
      <w:r w:rsidR="00C94D5E" w:rsidRPr="00357912">
        <w:rPr>
          <w:lang w:eastAsia="pt-BR"/>
        </w:rPr>
        <w:t>m</w:t>
      </w:r>
      <w:r w:rsidR="00C94D5E" w:rsidRPr="00357912">
        <w:rPr>
          <w:lang w:eastAsia="pt-BR"/>
        </w:rPr>
        <w:t>mits in repositories that are not peers (red nodes), or new commits in non-tracked branches (gray nodes).</w:t>
      </w:r>
    </w:p>
    <w:p w14:paraId="0CB6016A" w14:textId="77777777" w:rsidR="00EE7A37" w:rsidRPr="00357912" w:rsidRDefault="00EE7A37" w:rsidP="00EE7A37">
      <w:pPr>
        <w:pStyle w:val="Heading2"/>
        <w:rPr>
          <w:lang w:eastAsia="pt-BR"/>
        </w:rPr>
      </w:pPr>
      <w:r w:rsidRPr="00357912">
        <w:rPr>
          <w:lang w:eastAsia="pt-BR"/>
        </w:rPr>
        <w:t>Observational Study</w:t>
      </w:r>
    </w:p>
    <w:p w14:paraId="3D60E7BF" w14:textId="20467D3B" w:rsidR="0097625C" w:rsidRPr="00357912" w:rsidRDefault="00390BFF" w:rsidP="0097625C">
      <w:pPr>
        <w:pStyle w:val="EstiloRecuodecorpodetextoPrimeiralinha0cmDepoisde"/>
        <w:rPr>
          <w:lang w:eastAsia="pt-BR"/>
        </w:rPr>
      </w:pPr>
      <w:r w:rsidRPr="00357912">
        <mc:AlternateContent>
          <mc:Choice Requires="wps">
            <w:drawing>
              <wp:anchor distT="0" distB="0" distL="114300" distR="114300" simplePos="0" relativeHeight="251722752" behindDoc="0" locked="1" layoutInCell="1" allowOverlap="0" wp14:anchorId="56311E4D" wp14:editId="27CDBEE4">
                <wp:simplePos x="0" y="0"/>
                <wp:positionH relativeFrom="margin">
                  <wp:align>right</wp:align>
                </wp:positionH>
                <wp:positionV relativeFrom="margin">
                  <wp:align>top</wp:align>
                </wp:positionV>
                <wp:extent cx="3048635" cy="1896745"/>
                <wp:effectExtent l="0" t="0" r="0" b="8255"/>
                <wp:wrapSquare wrapText="bothSides"/>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8967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6CB0EC" w14:textId="77777777" w:rsidR="00735A92" w:rsidRDefault="00735A92" w:rsidP="00C94D5E">
                            <w:pPr>
                              <w:keepNext/>
                            </w:pPr>
                            <w:r w:rsidRPr="000E44CC">
                              <w:rPr>
                                <w:rFonts w:ascii="Calibri" w:hAnsi="Calibri"/>
                                <w:noProof/>
                              </w:rPr>
                              <w:drawing>
                                <wp:inline distT="0" distB="0" distL="0" distR="0" wp14:anchorId="7D94F602" wp14:editId="56AEB904">
                                  <wp:extent cx="2853690" cy="1590675"/>
                                  <wp:effectExtent l="0" t="0" r="3810" b="9525"/>
                                  <wp:docPr id="32"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6">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a14="http://schemas.microsoft.com/office/drawing/2010/main"/>
                                            </a:ext>
                                          </a:extLst>
                                        </pic:spPr>
                                      </pic:pic>
                                    </a:graphicData>
                                  </a:graphic>
                                </wp:inline>
                              </w:drawing>
                            </w:r>
                          </w:p>
                          <w:p w14:paraId="3ACC3429" w14:textId="77777777" w:rsidR="00735A92" w:rsidRPr="00E62597" w:rsidRDefault="00735A92" w:rsidP="00C94D5E">
                            <w:pPr>
                              <w:pStyle w:val="Caption"/>
                              <w:rPr>
                                <w:rFonts w:cs="Times New Roman"/>
                                <w:noProof/>
                                <w:szCs w:val="20"/>
                              </w:rPr>
                            </w:pPr>
                            <w:bookmarkStart w:id="38" w:name="_Ref447915860"/>
                            <w:proofErr w:type="gramStart"/>
                            <w:r>
                              <w:t xml:space="preserve">Figure </w:t>
                            </w:r>
                            <w:fldSimple w:instr=" SEQ Figure \* ARABIC ">
                              <w:r>
                                <w:rPr>
                                  <w:noProof/>
                                </w:rPr>
                                <w:t>13</w:t>
                              </w:r>
                            </w:fldSimple>
                            <w:bookmarkEnd w:id="38"/>
                            <w:r>
                              <w:t>.</w:t>
                            </w:r>
                            <w:proofErr w:type="gramEnd"/>
                            <w:r>
                              <w:t xml:space="preserve"> </w:t>
                            </w:r>
                            <w:proofErr w:type="spellStart"/>
                            <w:r>
                              <w:t>Jeresig’s</w:t>
                            </w:r>
                            <w:proofErr w:type="spellEnd"/>
                            <w:r>
                              <w:t xml:space="preserve"> tracked branches</w:t>
                            </w:r>
                          </w:p>
                          <w:p w14:paraId="46F9EE59" w14:textId="77777777" w:rsidR="00735A92" w:rsidRPr="00D96EE5" w:rsidRDefault="00735A92"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1" o:spid="_x0000_s1041" type="#_x0000_t202" style="position:absolute;left:0;text-align:left;margin-left:188.85pt;margin-top:0;width:240.05pt;height:149.35pt;z-index:251722752;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" o:allowoverlap="f" stroked="f">
                <v:textbox>
                  <w:txbxContent>
                    <w:p w14:paraId="4E6CB0EC" w14:textId="77777777" w:rsidR="00735A92" w:rsidRDefault="00735A92" w:rsidP="00C94D5E">
                      <w:pPr>
                        <w:keepNext/>
                      </w:pPr>
                      <w:r w:rsidRPr="000E44CC">
                        <w:rPr>
                          <w:rFonts w:ascii="Calibri" w:hAnsi="Calibri"/>
                          <w:noProof/>
                        </w:rPr>
                        <w:drawing>
                          <wp:inline distT="0" distB="0" distL="0" distR="0" wp14:anchorId="7D94F602" wp14:editId="56AEB904">
                            <wp:extent cx="2853690" cy="1590675"/>
                            <wp:effectExtent l="0" t="0" r="3810" b="9525"/>
                            <wp:docPr id="32"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6">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a14="http://schemas.microsoft.com/office/drawing/2010/main"/>
                                      </a:ext>
                                    </a:extLst>
                                  </pic:spPr>
                                </pic:pic>
                              </a:graphicData>
                            </a:graphic>
                          </wp:inline>
                        </w:drawing>
                      </w:r>
                    </w:p>
                    <w:p w14:paraId="3ACC3429" w14:textId="77777777" w:rsidR="00735A92" w:rsidRPr="00E62597" w:rsidRDefault="00735A92" w:rsidP="00C94D5E">
                      <w:pPr>
                        <w:pStyle w:val="Caption"/>
                        <w:rPr>
                          <w:rFonts w:cs="Times New Roman"/>
                          <w:noProof/>
                          <w:szCs w:val="20"/>
                        </w:rPr>
                      </w:pPr>
                      <w:bookmarkStart w:id="39" w:name="_Ref447915860"/>
                      <w:proofErr w:type="gramStart"/>
                      <w:r>
                        <w:t xml:space="preserve">Figure </w:t>
                      </w:r>
                      <w:fldSimple w:instr=" SEQ Figure \* ARABIC ">
                        <w:r>
                          <w:rPr>
                            <w:noProof/>
                          </w:rPr>
                          <w:t>13</w:t>
                        </w:r>
                      </w:fldSimple>
                      <w:bookmarkEnd w:id="39"/>
                      <w:r>
                        <w:t>.</w:t>
                      </w:r>
                      <w:proofErr w:type="gramEnd"/>
                      <w:r>
                        <w:t xml:space="preserve"> </w:t>
                      </w:r>
                      <w:proofErr w:type="spellStart"/>
                      <w:r>
                        <w:t>Jeresig’s</w:t>
                      </w:r>
                      <w:proofErr w:type="spellEnd"/>
                      <w:r>
                        <w:t xml:space="preserve"> tracked branches</w:t>
                      </w:r>
                    </w:p>
                    <w:p w14:paraId="46F9EE59" w14:textId="77777777" w:rsidR="00735A92" w:rsidRPr="00D96EE5" w:rsidRDefault="00735A92" w:rsidP="00C94D5E"/>
                  </w:txbxContent>
                </v:textbox>
                <w10:wrap type="square" anchorx="margin" anchory="margin"/>
                <w10:anchorlock/>
              </v:shape>
            </w:pict>
          </mc:Fallback>
        </mc:AlternateContent>
      </w:r>
      <w:r w:rsidR="0097625C" w:rsidRPr="00357912">
        <w:rPr>
          <w:lang w:eastAsia="pt-BR"/>
        </w:rPr>
        <w:t>We conducted an observational study over the same project used in the post hoc analysis (</w:t>
      </w:r>
      <w:proofErr w:type="spellStart"/>
      <w:r w:rsidR="0097625C" w:rsidRPr="00357912">
        <w:rPr>
          <w:lang w:eastAsia="pt-BR"/>
        </w:rPr>
        <w:t>JQuery</w:t>
      </w:r>
      <w:proofErr w:type="spellEnd"/>
      <w:r w:rsidR="0097625C" w:rsidRPr="00357912">
        <w:rPr>
          <w:lang w:eastAsia="pt-BR"/>
        </w:rPr>
        <w:t xml:space="preserve">) to assess the capability of the visualizations provided by </w:t>
      </w:r>
      <w:proofErr w:type="spellStart"/>
      <w:r w:rsidR="0097625C" w:rsidRPr="00357912">
        <w:rPr>
          <w:lang w:eastAsia="pt-BR"/>
        </w:rPr>
        <w:t>DyeVC</w:t>
      </w:r>
      <w:proofErr w:type="spellEnd"/>
      <w:r w:rsidR="0097625C" w:rsidRPr="00357912">
        <w:rPr>
          <w:lang w:eastAsia="pt-BR"/>
        </w:rPr>
        <w:t xml:space="preserve"> in supporting developers and repository administrators. The study was conducted with four volunteers, which had previous experience with </w:t>
      </w:r>
      <w:proofErr w:type="spellStart"/>
      <w:r w:rsidR="0097625C" w:rsidRPr="00357912">
        <w:rPr>
          <w:lang w:eastAsia="pt-BR"/>
        </w:rPr>
        <w:t>DVCS</w:t>
      </w:r>
      <w:proofErr w:type="spellEnd"/>
      <w:r w:rsidR="0097625C" w:rsidRPr="00357912">
        <w:rPr>
          <w:lang w:eastAsia="pt-BR"/>
        </w:rPr>
        <w:t xml:space="preserve">. They were graduate students from the Software Engineering </w:t>
      </w:r>
      <w:r w:rsidR="003D1D46" w:rsidRPr="00357912">
        <w:rPr>
          <w:lang w:eastAsia="pt-BR"/>
        </w:rPr>
        <w:t xml:space="preserve">research </w:t>
      </w:r>
      <w:r w:rsidR="0097625C" w:rsidRPr="00357912">
        <w:rPr>
          <w:lang w:eastAsia="pt-BR"/>
        </w:rPr>
        <w:t xml:space="preserve">area at </w:t>
      </w:r>
      <w:proofErr w:type="spellStart"/>
      <w:r w:rsidR="0097625C" w:rsidRPr="00357912">
        <w:rPr>
          <w:lang w:eastAsia="pt-BR"/>
        </w:rPr>
        <w:t>Universidade</w:t>
      </w:r>
      <w:proofErr w:type="spellEnd"/>
      <w:r w:rsidR="0097625C" w:rsidRPr="00357912">
        <w:rPr>
          <w:lang w:eastAsia="pt-BR"/>
        </w:rPr>
        <w:t xml:space="preserve"> Federal </w:t>
      </w:r>
      <w:proofErr w:type="spellStart"/>
      <w:r w:rsidR="0097625C" w:rsidRPr="00357912">
        <w:rPr>
          <w:lang w:eastAsia="pt-BR"/>
        </w:rPr>
        <w:t>Fluminense</w:t>
      </w:r>
      <w:proofErr w:type="spellEnd"/>
      <w:r w:rsidR="0097625C" w:rsidRPr="00357912">
        <w:rPr>
          <w:lang w:eastAsia="pt-BR"/>
        </w:rPr>
        <w:t xml:space="preserve"> (UFF). Four sessions were conducted, each of them with one subject. The study was divided in two phases (without and with </w:t>
      </w:r>
      <w:proofErr w:type="spellStart"/>
      <w:r w:rsidR="0097625C" w:rsidRPr="00357912">
        <w:rPr>
          <w:lang w:eastAsia="pt-BR"/>
        </w:rPr>
        <w:t>DyeVC</w:t>
      </w:r>
      <w:proofErr w:type="spellEnd"/>
      <w:r w:rsidR="0097625C" w:rsidRPr="00357912">
        <w:rPr>
          <w:lang w:eastAsia="pt-BR"/>
        </w:rPr>
        <w:t xml:space="preserve">), each one with two scenarios, where the subject had to answer questions related to usual work with </w:t>
      </w:r>
      <w:proofErr w:type="spellStart"/>
      <w:r w:rsidR="0097625C" w:rsidRPr="00357912">
        <w:rPr>
          <w:lang w:eastAsia="pt-BR"/>
        </w:rPr>
        <w:t>DVCS</w:t>
      </w:r>
      <w:proofErr w:type="spellEnd"/>
      <w:r w:rsidR="0097625C" w:rsidRPr="00357912">
        <w:rPr>
          <w:lang w:eastAsia="pt-BR"/>
        </w:rPr>
        <w:t xml:space="preserve">. In Scenario 1, the subject played the developer role, working in a clone named </w:t>
      </w:r>
      <w:proofErr w:type="spellStart"/>
      <w:r w:rsidR="0097625C" w:rsidRPr="00357912">
        <w:rPr>
          <w:i/>
          <w:lang w:eastAsia="pt-BR"/>
        </w:rPr>
        <w:t>aakoch</w:t>
      </w:r>
      <w:proofErr w:type="spellEnd"/>
      <w:r w:rsidR="0097625C" w:rsidRPr="00357912">
        <w:rPr>
          <w:lang w:eastAsia="pt-BR"/>
        </w:rPr>
        <w:t xml:space="preserve">. In Scenario 2, the subject played the repository administrator role. The following questions were posed: Q1.1 What is the status of your clone, compared to the central repository? Q1.2 Who else is working in the </w:t>
      </w:r>
      <w:proofErr w:type="spellStart"/>
      <w:r w:rsidR="0097625C" w:rsidRPr="00357912">
        <w:rPr>
          <w:lang w:eastAsia="pt-BR"/>
        </w:rPr>
        <w:t>JQuery</w:t>
      </w:r>
      <w:proofErr w:type="spellEnd"/>
      <w:r w:rsidR="0097625C" w:rsidRPr="00357912">
        <w:rPr>
          <w:lang w:eastAsia="pt-BR"/>
        </w:rPr>
        <w:t xml:space="preserve"> project (other clones)? Q1.3 Which files were mod</w:t>
      </w:r>
      <w:r w:rsidR="0097625C" w:rsidRPr="00357912">
        <w:rPr>
          <w:lang w:eastAsia="pt-BR"/>
        </w:rPr>
        <w:t>i</w:t>
      </w:r>
      <w:r w:rsidR="0097625C" w:rsidRPr="00357912">
        <w:rPr>
          <w:lang w:eastAsia="pt-BR"/>
        </w:rPr>
        <w:t xml:space="preserve">fied in commit </w:t>
      </w:r>
      <w:r w:rsidR="0097625C" w:rsidRPr="00357912">
        <w:rPr>
          <w:i/>
          <w:lang w:eastAsia="pt-BR"/>
        </w:rPr>
        <w:t>5d454</w:t>
      </w:r>
      <w:r w:rsidR="0097625C" w:rsidRPr="00357912">
        <w:rPr>
          <w:lang w:eastAsia="pt-BR"/>
        </w:rPr>
        <w:t xml:space="preserve">? Q2.1 What </w:t>
      </w:r>
      <w:proofErr w:type="gramStart"/>
      <w:r w:rsidR="0097625C" w:rsidRPr="00357912">
        <w:rPr>
          <w:lang w:eastAsia="pt-BR"/>
        </w:rPr>
        <w:t>are</w:t>
      </w:r>
      <w:proofErr w:type="gramEnd"/>
      <w:r w:rsidR="0097625C" w:rsidRPr="00357912">
        <w:rPr>
          <w:lang w:eastAsia="pt-BR"/>
        </w:rPr>
        <w:t xml:space="preserve"> the existing clones for </w:t>
      </w:r>
      <w:proofErr w:type="spellStart"/>
      <w:r w:rsidR="0097625C" w:rsidRPr="00357912">
        <w:rPr>
          <w:lang w:eastAsia="pt-BR"/>
        </w:rPr>
        <w:t>JQuery</w:t>
      </w:r>
      <w:proofErr w:type="spellEnd"/>
      <w:r w:rsidR="0097625C" w:rsidRPr="00357912">
        <w:rPr>
          <w:lang w:eastAsia="pt-BR"/>
        </w:rPr>
        <w:t xml:space="preserve"> project? Q2.2 Which clones are synchronized with the central repository? Q2.3 How many commits in tracked branches are pending to be sent to the central repository? Q2.4 </w:t>
      </w:r>
      <w:proofErr w:type="gramStart"/>
      <w:r w:rsidR="0097625C" w:rsidRPr="00357912">
        <w:rPr>
          <w:lang w:eastAsia="pt-BR"/>
        </w:rPr>
        <w:t>Is</w:t>
      </w:r>
      <w:proofErr w:type="gramEnd"/>
      <w:r w:rsidR="0097625C" w:rsidRPr="00357912">
        <w:rPr>
          <w:lang w:eastAsia="pt-BR"/>
        </w:rPr>
        <w:t xml:space="preserve"> there any commit in non-tracked branches? Where?</w:t>
      </w:r>
    </w:p>
    <w:p w14:paraId="33195523" w14:textId="6FFA08FD" w:rsidR="0097625C" w:rsidRPr="00357912" w:rsidRDefault="0097625C" w:rsidP="0097625C">
      <w:pPr>
        <w:pStyle w:val="EstiloRecuodecorpodetextoPrimeiralinha0cmDepoisde"/>
        <w:rPr>
          <w:lang w:eastAsia="pt-BR"/>
        </w:rPr>
      </w:pPr>
      <w:r w:rsidRPr="00357912">
        <w:rPr>
          <w:lang w:eastAsia="pt-BR"/>
        </w:rPr>
        <w:t xml:space="preserve">In Phase 1 (without </w:t>
      </w:r>
      <w:proofErr w:type="spellStart"/>
      <w:r w:rsidRPr="00357912">
        <w:rPr>
          <w:lang w:eastAsia="pt-BR"/>
        </w:rPr>
        <w:t>DyeVC</w:t>
      </w:r>
      <w:proofErr w:type="spellEnd"/>
      <w:r w:rsidRPr="00357912">
        <w:rPr>
          <w:lang w:eastAsia="pt-BR"/>
        </w:rPr>
        <w:t xml:space="preserve">), </w:t>
      </w:r>
      <w:proofErr w:type="spellStart"/>
      <w:r w:rsidRPr="00357912">
        <w:rPr>
          <w:lang w:eastAsia="pt-BR"/>
        </w:rPr>
        <w:t>DyeVC</w:t>
      </w:r>
      <w:proofErr w:type="spellEnd"/>
      <w:r w:rsidRPr="00357912">
        <w:rPr>
          <w:lang w:eastAsia="pt-BR"/>
        </w:rPr>
        <w:t xml:space="preserve"> was not in place and the subject answered the questions using any desired </w:t>
      </w:r>
      <w:proofErr w:type="spellStart"/>
      <w:r w:rsidRPr="00357912">
        <w:rPr>
          <w:lang w:eastAsia="pt-BR"/>
        </w:rPr>
        <w:t>DVCS</w:t>
      </w:r>
      <w:proofErr w:type="spellEnd"/>
      <w:r w:rsidRPr="00357912">
        <w:rPr>
          <w:lang w:eastAsia="pt-BR"/>
        </w:rPr>
        <w:t xml:space="preserve"> client among the ones available in the </w:t>
      </w:r>
      <w:r w:rsidR="003E4DB9" w:rsidRPr="00357912">
        <w:rPr>
          <w:lang w:eastAsia="pt-BR"/>
        </w:rPr>
        <w:t>computer used in the experiment</w:t>
      </w:r>
      <w:r w:rsidRPr="00357912">
        <w:rPr>
          <w:lang w:eastAsia="pt-BR"/>
        </w:rPr>
        <w:t xml:space="preserve">: </w:t>
      </w:r>
      <w:proofErr w:type="spellStart"/>
      <w:r w:rsidRPr="00357912">
        <w:rPr>
          <w:i/>
          <w:lang w:eastAsia="pt-BR"/>
        </w:rPr>
        <w:t>gitk</w:t>
      </w:r>
      <w:proofErr w:type="spellEnd"/>
      <w:r w:rsidRPr="00357912">
        <w:rPr>
          <w:i/>
          <w:lang w:eastAsia="pt-BR"/>
        </w:rPr>
        <w:t xml:space="preserve">, Tortoise </w:t>
      </w:r>
      <w:proofErr w:type="spellStart"/>
      <w:r w:rsidRPr="00357912">
        <w:rPr>
          <w:i/>
          <w:lang w:eastAsia="pt-BR"/>
        </w:rPr>
        <w:t>Git</w:t>
      </w:r>
      <w:proofErr w:type="spellEnd"/>
      <w:r w:rsidRPr="00357912">
        <w:rPr>
          <w:i/>
          <w:lang w:eastAsia="pt-BR"/>
        </w:rPr>
        <w:t xml:space="preserve">, </w:t>
      </w:r>
      <w:proofErr w:type="spellStart"/>
      <w:r w:rsidRPr="00357912">
        <w:rPr>
          <w:i/>
          <w:lang w:eastAsia="pt-BR"/>
        </w:rPr>
        <w:t>Git</w:t>
      </w:r>
      <w:proofErr w:type="spellEnd"/>
      <w:r w:rsidRPr="00357912">
        <w:rPr>
          <w:i/>
          <w:lang w:eastAsia="pt-BR"/>
        </w:rPr>
        <w:t xml:space="preserve"> Bash</w:t>
      </w:r>
      <w:r w:rsidRPr="00357912">
        <w:rPr>
          <w:lang w:eastAsia="pt-BR"/>
        </w:rPr>
        <w:t xml:space="preserve">, and </w:t>
      </w:r>
      <w:proofErr w:type="spellStart"/>
      <w:r w:rsidRPr="00357912">
        <w:rPr>
          <w:i/>
          <w:lang w:eastAsia="pt-BR"/>
        </w:rPr>
        <w:t>SourceTree</w:t>
      </w:r>
      <w:proofErr w:type="spellEnd"/>
      <w:r w:rsidRPr="00357912">
        <w:rPr>
          <w:lang w:eastAsia="pt-BR"/>
        </w:rPr>
        <w:t xml:space="preserve">. </w:t>
      </w:r>
      <w:r w:rsidR="003E4DB9" w:rsidRPr="00357912">
        <w:rPr>
          <w:lang w:eastAsia="pt-BR"/>
        </w:rPr>
        <w:t>Participants were allowed to</w:t>
      </w:r>
      <w:r w:rsidRPr="00357912">
        <w:rPr>
          <w:lang w:eastAsia="pt-BR"/>
        </w:rPr>
        <w:t xml:space="preserve"> access the Internet </w:t>
      </w:r>
      <w:r w:rsidR="003E4DB9" w:rsidRPr="00357912">
        <w:rPr>
          <w:lang w:eastAsia="pt-BR"/>
        </w:rPr>
        <w:t>and</w:t>
      </w:r>
      <w:r w:rsidRPr="00357912">
        <w:rPr>
          <w:lang w:eastAsia="pt-BR"/>
        </w:rPr>
        <w:t xml:space="preserve"> search any other procedure or tool that could help in answering the questions. After that, the subject watched a 10-minute video presenting </w:t>
      </w:r>
      <w:proofErr w:type="spellStart"/>
      <w:r w:rsidRPr="00357912">
        <w:rPr>
          <w:lang w:eastAsia="pt-BR"/>
        </w:rPr>
        <w:t>DyeVC</w:t>
      </w:r>
      <w:proofErr w:type="spellEnd"/>
      <w:r w:rsidRPr="00357912">
        <w:rPr>
          <w:lang w:eastAsia="pt-BR"/>
        </w:rPr>
        <w:t xml:space="preserve"> and started Phase 2 (with </w:t>
      </w:r>
      <w:proofErr w:type="spellStart"/>
      <w:r w:rsidRPr="00357912">
        <w:rPr>
          <w:lang w:eastAsia="pt-BR"/>
        </w:rPr>
        <w:t>DyeVC</w:t>
      </w:r>
      <w:proofErr w:type="spellEnd"/>
      <w:r w:rsidRPr="00357912">
        <w:rPr>
          <w:lang w:eastAsia="pt-BR"/>
        </w:rPr>
        <w:t xml:space="preserve">), which consisted in answering the same questions with the help of </w:t>
      </w:r>
      <w:proofErr w:type="spellStart"/>
      <w:r w:rsidRPr="00357912">
        <w:rPr>
          <w:lang w:eastAsia="pt-BR"/>
        </w:rPr>
        <w:t>DyeVC</w:t>
      </w:r>
      <w:proofErr w:type="spellEnd"/>
      <w:r w:rsidRPr="00357912">
        <w:rPr>
          <w:lang w:eastAsia="pt-BR"/>
        </w:rPr>
        <w:t xml:space="preserve">. The possible answers in Phase 2 were either “keep the answer of Phase 1”, meaning that using </w:t>
      </w:r>
      <w:proofErr w:type="spellStart"/>
      <w:r w:rsidRPr="00357912">
        <w:rPr>
          <w:lang w:eastAsia="pt-BR"/>
        </w:rPr>
        <w:t>DyeVC</w:t>
      </w:r>
      <w:proofErr w:type="spellEnd"/>
      <w:r w:rsidRPr="00357912">
        <w:rPr>
          <w:lang w:eastAsia="pt-BR"/>
        </w:rPr>
        <w:t xml:space="preserve"> did not change the subject perception, or a different a</w:t>
      </w:r>
      <w:r w:rsidRPr="00357912">
        <w:rPr>
          <w:lang w:eastAsia="pt-BR"/>
        </w:rPr>
        <w:t>n</w:t>
      </w:r>
      <w:r w:rsidRPr="00357912">
        <w:rPr>
          <w:lang w:eastAsia="pt-BR"/>
        </w:rPr>
        <w:t xml:space="preserve">swer, meaning that using </w:t>
      </w:r>
      <w:proofErr w:type="spellStart"/>
      <w:r w:rsidRPr="00357912">
        <w:rPr>
          <w:lang w:eastAsia="pt-BR"/>
        </w:rPr>
        <w:t>DyeVC</w:t>
      </w:r>
      <w:proofErr w:type="spellEnd"/>
      <w:r w:rsidRPr="00357912">
        <w:rPr>
          <w:lang w:eastAsia="pt-BR"/>
        </w:rPr>
        <w:t xml:space="preserve"> actually changed the subject perception. </w:t>
      </w:r>
    </w:p>
    <w:p w14:paraId="6DE3DC1B" w14:textId="4DD273AD" w:rsidR="0097625C" w:rsidRPr="00357912" w:rsidRDefault="00390BFF" w:rsidP="0097625C">
      <w:pPr>
        <w:pStyle w:val="EstiloRecuodecorpodetextoPrimeiralinha0cmDepoisde"/>
        <w:rPr>
          <w:lang w:eastAsia="pt-BR"/>
        </w:rPr>
      </w:pPr>
      <w:r w:rsidRPr="00357912">
        <mc:AlternateContent>
          <mc:Choice Requires="wps">
            <w:drawing>
              <wp:anchor distT="0" distB="0" distL="114300" distR="114300" simplePos="0" relativeHeight="251597824" behindDoc="0" locked="1" layoutInCell="1" allowOverlap="1" wp14:anchorId="6561CBDC" wp14:editId="01DB8992">
                <wp:simplePos x="0" y="0"/>
                <wp:positionH relativeFrom="margin">
                  <wp:posOffset>3353435</wp:posOffset>
                </wp:positionH>
                <wp:positionV relativeFrom="paragraph">
                  <wp:posOffset>-865505</wp:posOffset>
                </wp:positionV>
                <wp:extent cx="3041650" cy="955675"/>
                <wp:effectExtent l="0" t="0" r="6350" b="9525"/>
                <wp:wrapSquare wrapText="bothSides"/>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955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527B8A" w14:textId="6AB46EC6" w:rsidR="00735A92" w:rsidRPr="0097625C" w:rsidRDefault="00735A92" w:rsidP="0097625C">
                            <w:pPr>
                              <w:pStyle w:val="Caption"/>
                              <w:rPr>
                                <w:rFonts w:cs="Times New Roman"/>
                                <w:szCs w:val="20"/>
                              </w:rPr>
                            </w:pPr>
                            <w:bookmarkStart w:id="40" w:name="_Ref418329125"/>
                            <w:proofErr w:type="gramStart"/>
                            <w:r>
                              <w:t xml:space="preserve">Table </w:t>
                            </w:r>
                            <w:fldSimple w:instr=" SEQ Table \* ARABIC ">
                              <w:r>
                                <w:rPr>
                                  <w:noProof/>
                                </w:rPr>
                                <w:t>3</w:t>
                              </w:r>
                            </w:fldSimple>
                            <w:bookmarkEnd w:id="40"/>
                            <w:r>
                              <w:t>.</w:t>
                            </w:r>
                            <w:proofErr w:type="gramEnd"/>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735A92" w:rsidRPr="004C34EF" w14:paraId="1536C85E" w14:textId="77777777" w:rsidTr="00E742F2">
                              <w:trPr>
                                <w:jc w:val="center"/>
                              </w:trPr>
                              <w:tc>
                                <w:tcPr>
                                  <w:tcW w:w="0" w:type="auto"/>
                                  <w:vMerge w:val="restart"/>
                                  <w:shd w:val="clear" w:color="auto" w:fill="auto"/>
                                  <w:vAlign w:val="center"/>
                                </w:tcPr>
                                <w:p w14:paraId="43AF449F" w14:textId="1E41F7C6" w:rsidR="00735A92" w:rsidRPr="004C34EF" w:rsidRDefault="00735A92" w:rsidP="007714E6">
                                  <w:pPr>
                                    <w:pStyle w:val="tablecolsubhead"/>
                                    <w:rPr>
                                      <w:sz w:val="16"/>
                                      <w:szCs w:val="16"/>
                                      <w:lang w:eastAsia="pt-BR"/>
                                    </w:rPr>
                                  </w:pPr>
                                  <w:r w:rsidRPr="004C34EF">
                                    <w:rPr>
                                      <w:sz w:val="16"/>
                                      <w:szCs w:val="16"/>
                                      <w:lang w:eastAsia="pt-BR"/>
                                    </w:rPr>
                                    <w:t>Subject</w:t>
                                  </w:r>
                                </w:p>
                              </w:tc>
                              <w:tc>
                                <w:tcPr>
                                  <w:tcW w:w="0" w:type="auto"/>
                                  <w:gridSpan w:val="2"/>
                                  <w:shd w:val="clear" w:color="auto" w:fill="auto"/>
                                  <w:vAlign w:val="center"/>
                                </w:tcPr>
                                <w:p w14:paraId="35E85DC8" w14:textId="77777777" w:rsidR="00735A92" w:rsidRPr="004C34EF" w:rsidRDefault="00735A92" w:rsidP="007714E6">
                                  <w:pPr>
                                    <w:pStyle w:val="tablecolsubhead"/>
                                    <w:rPr>
                                      <w:sz w:val="16"/>
                                      <w:szCs w:val="16"/>
                                      <w:lang w:eastAsia="pt-BR"/>
                                    </w:rPr>
                                  </w:pPr>
                                  <w:r w:rsidRPr="004C34EF">
                                    <w:rPr>
                                      <w:sz w:val="16"/>
                                      <w:szCs w:val="16"/>
                                      <w:lang w:eastAsia="pt-BR"/>
                                    </w:rPr>
                                    <w:t>Scenario 1</w:t>
                                  </w:r>
                                </w:p>
                              </w:tc>
                              <w:tc>
                                <w:tcPr>
                                  <w:tcW w:w="0" w:type="auto"/>
                                  <w:gridSpan w:val="2"/>
                                  <w:shd w:val="clear" w:color="auto" w:fill="auto"/>
                                  <w:vAlign w:val="center"/>
                                </w:tcPr>
                                <w:p w14:paraId="2E628937" w14:textId="77777777" w:rsidR="00735A92" w:rsidRPr="004C34EF" w:rsidRDefault="00735A92" w:rsidP="007714E6">
                                  <w:pPr>
                                    <w:pStyle w:val="tablecolsubhead"/>
                                    <w:rPr>
                                      <w:sz w:val="16"/>
                                      <w:szCs w:val="16"/>
                                      <w:lang w:eastAsia="pt-BR"/>
                                    </w:rPr>
                                  </w:pPr>
                                  <w:r w:rsidRPr="004C34EF">
                                    <w:rPr>
                                      <w:sz w:val="16"/>
                                      <w:szCs w:val="16"/>
                                      <w:lang w:eastAsia="pt-BR"/>
                                    </w:rPr>
                                    <w:t>Scenario 2</w:t>
                                  </w:r>
                                </w:p>
                              </w:tc>
                            </w:tr>
                            <w:tr w:rsidR="00735A92" w:rsidRPr="004C34EF" w14:paraId="21980E55" w14:textId="77777777" w:rsidTr="00E742F2">
                              <w:trPr>
                                <w:jc w:val="center"/>
                              </w:trPr>
                              <w:tc>
                                <w:tcPr>
                                  <w:tcW w:w="0" w:type="auto"/>
                                  <w:vMerge/>
                                  <w:shd w:val="clear" w:color="auto" w:fill="auto"/>
                                  <w:vAlign w:val="center"/>
                                </w:tcPr>
                                <w:p w14:paraId="71B17944" w14:textId="77777777" w:rsidR="00735A92" w:rsidRPr="004C34EF" w:rsidRDefault="00735A92" w:rsidP="007714E6">
                                  <w:pPr>
                                    <w:pStyle w:val="tablecolsubhead"/>
                                    <w:rPr>
                                      <w:sz w:val="16"/>
                                      <w:szCs w:val="16"/>
                                      <w:lang w:eastAsia="pt-BR"/>
                                    </w:rPr>
                                  </w:pPr>
                                </w:p>
                              </w:tc>
                              <w:tc>
                                <w:tcPr>
                                  <w:tcW w:w="0" w:type="auto"/>
                                  <w:shd w:val="clear" w:color="auto" w:fill="auto"/>
                                  <w:vAlign w:val="center"/>
                                </w:tcPr>
                                <w:p w14:paraId="40860B9B" w14:textId="77777777" w:rsidR="00735A92" w:rsidRPr="004C34EF" w:rsidRDefault="00735A92" w:rsidP="007714E6">
                                  <w:pPr>
                                    <w:pStyle w:val="tablecolsubhead"/>
                                    <w:rPr>
                                      <w:sz w:val="16"/>
                                      <w:szCs w:val="16"/>
                                    </w:rPr>
                                  </w:pPr>
                                  <w:r w:rsidRPr="004C34EF">
                                    <w:rPr>
                                      <w:sz w:val="16"/>
                                      <w:szCs w:val="16"/>
                                    </w:rPr>
                                    <w:t>Phase 1</w:t>
                                  </w:r>
                                </w:p>
                              </w:tc>
                              <w:tc>
                                <w:tcPr>
                                  <w:tcW w:w="0" w:type="auto"/>
                                  <w:shd w:val="clear" w:color="auto" w:fill="auto"/>
                                  <w:vAlign w:val="center"/>
                                </w:tcPr>
                                <w:p w14:paraId="71781458" w14:textId="77777777" w:rsidR="00735A92" w:rsidRPr="004C34EF" w:rsidRDefault="00735A92" w:rsidP="007714E6">
                                  <w:pPr>
                                    <w:pStyle w:val="tablecolsubhead"/>
                                    <w:rPr>
                                      <w:sz w:val="16"/>
                                      <w:szCs w:val="16"/>
                                    </w:rPr>
                                  </w:pPr>
                                  <w:r w:rsidRPr="004C34EF">
                                    <w:rPr>
                                      <w:sz w:val="16"/>
                                      <w:szCs w:val="16"/>
                                    </w:rPr>
                                    <w:t>Phase 2</w:t>
                                  </w:r>
                                </w:p>
                              </w:tc>
                              <w:tc>
                                <w:tcPr>
                                  <w:tcW w:w="0" w:type="auto"/>
                                  <w:shd w:val="clear" w:color="auto" w:fill="auto"/>
                                  <w:vAlign w:val="center"/>
                                </w:tcPr>
                                <w:p w14:paraId="26B16869" w14:textId="77777777" w:rsidR="00735A92" w:rsidRPr="004C34EF" w:rsidRDefault="00735A92" w:rsidP="007714E6">
                                  <w:pPr>
                                    <w:pStyle w:val="tablecolsubhead"/>
                                    <w:rPr>
                                      <w:sz w:val="16"/>
                                      <w:szCs w:val="16"/>
                                    </w:rPr>
                                  </w:pPr>
                                  <w:r w:rsidRPr="004C34EF">
                                    <w:rPr>
                                      <w:sz w:val="16"/>
                                      <w:szCs w:val="16"/>
                                    </w:rPr>
                                    <w:t>Phase 1</w:t>
                                  </w:r>
                                </w:p>
                              </w:tc>
                              <w:tc>
                                <w:tcPr>
                                  <w:tcW w:w="0" w:type="auto"/>
                                  <w:shd w:val="clear" w:color="auto" w:fill="auto"/>
                                  <w:vAlign w:val="center"/>
                                </w:tcPr>
                                <w:p w14:paraId="7EFF421B" w14:textId="77777777" w:rsidR="00735A92" w:rsidRPr="004C34EF" w:rsidRDefault="00735A92" w:rsidP="007714E6">
                                  <w:pPr>
                                    <w:pStyle w:val="tablecolsubhead"/>
                                    <w:rPr>
                                      <w:sz w:val="16"/>
                                      <w:szCs w:val="16"/>
                                    </w:rPr>
                                  </w:pPr>
                                  <w:r w:rsidRPr="004C34EF">
                                    <w:rPr>
                                      <w:sz w:val="16"/>
                                      <w:szCs w:val="16"/>
                                    </w:rPr>
                                    <w:t>Phase 2</w:t>
                                  </w:r>
                                </w:p>
                              </w:tc>
                            </w:tr>
                            <w:tr w:rsidR="00735A92" w:rsidRPr="004C34EF" w14:paraId="6AE8E57E" w14:textId="77777777" w:rsidTr="00E742F2">
                              <w:trPr>
                                <w:jc w:val="center"/>
                              </w:trPr>
                              <w:tc>
                                <w:tcPr>
                                  <w:tcW w:w="0" w:type="auto"/>
                                  <w:shd w:val="clear" w:color="auto" w:fill="auto"/>
                                  <w:vAlign w:val="center"/>
                                </w:tcPr>
                                <w:p w14:paraId="616A848E" w14:textId="77777777" w:rsidR="00735A92" w:rsidRPr="004C34EF" w:rsidRDefault="00735A92" w:rsidP="003A4647">
                                  <w:pPr>
                                    <w:pStyle w:val="tablecopy"/>
                                    <w:jc w:val="left"/>
                                    <w:rPr>
                                      <w:lang w:eastAsia="pt-BR"/>
                                    </w:rPr>
                                  </w:pPr>
                                  <w:r w:rsidRPr="004C34EF">
                                    <w:rPr>
                                      <w:lang w:eastAsia="pt-BR"/>
                                    </w:rPr>
                                    <w:t>P1</w:t>
                                  </w:r>
                                </w:p>
                              </w:tc>
                              <w:tc>
                                <w:tcPr>
                                  <w:tcW w:w="0" w:type="auto"/>
                                  <w:shd w:val="clear" w:color="auto" w:fill="auto"/>
                                  <w:vAlign w:val="center"/>
                                </w:tcPr>
                                <w:p w14:paraId="4E6C25D5" w14:textId="77777777" w:rsidR="00735A92" w:rsidRPr="004C34EF" w:rsidRDefault="00735A92" w:rsidP="00142259">
                                  <w:pPr>
                                    <w:pStyle w:val="tablecopy"/>
                                    <w:jc w:val="center"/>
                                    <w:rPr>
                                      <w:lang w:eastAsia="pt-BR"/>
                                    </w:rPr>
                                  </w:pPr>
                                  <w:r w:rsidRPr="004C34EF">
                                    <w:rPr>
                                      <w:lang w:eastAsia="pt-BR"/>
                                    </w:rPr>
                                    <w:t>14</w:t>
                                  </w:r>
                                </w:p>
                              </w:tc>
                              <w:tc>
                                <w:tcPr>
                                  <w:tcW w:w="0" w:type="auto"/>
                                  <w:shd w:val="clear" w:color="auto" w:fill="auto"/>
                                  <w:vAlign w:val="center"/>
                                </w:tcPr>
                                <w:p w14:paraId="25F44BF3" w14:textId="77777777" w:rsidR="00735A92" w:rsidRPr="004C34EF" w:rsidRDefault="00735A92" w:rsidP="00142259">
                                  <w:pPr>
                                    <w:pStyle w:val="tablecopy"/>
                                    <w:jc w:val="center"/>
                                    <w:rPr>
                                      <w:lang w:eastAsia="pt-BR"/>
                                    </w:rPr>
                                  </w:pPr>
                                  <w:r w:rsidRPr="004C34EF">
                                    <w:rPr>
                                      <w:lang w:eastAsia="pt-BR"/>
                                    </w:rPr>
                                    <w:t>5</w:t>
                                  </w:r>
                                </w:p>
                              </w:tc>
                              <w:tc>
                                <w:tcPr>
                                  <w:tcW w:w="0" w:type="auto"/>
                                  <w:shd w:val="clear" w:color="auto" w:fill="auto"/>
                                  <w:vAlign w:val="center"/>
                                </w:tcPr>
                                <w:p w14:paraId="28126E83" w14:textId="77777777" w:rsidR="00735A92" w:rsidRPr="004C34EF" w:rsidRDefault="00735A92" w:rsidP="00142259">
                                  <w:pPr>
                                    <w:pStyle w:val="tablecopy"/>
                                    <w:jc w:val="center"/>
                                    <w:rPr>
                                      <w:lang w:eastAsia="pt-BR"/>
                                    </w:rPr>
                                  </w:pPr>
                                  <w:r w:rsidRPr="004C34EF">
                                    <w:rPr>
                                      <w:lang w:eastAsia="pt-BR"/>
                                    </w:rPr>
                                    <w:t>-</w:t>
                                  </w:r>
                                </w:p>
                              </w:tc>
                              <w:tc>
                                <w:tcPr>
                                  <w:tcW w:w="0" w:type="auto"/>
                                  <w:shd w:val="clear" w:color="auto" w:fill="auto"/>
                                  <w:vAlign w:val="center"/>
                                </w:tcPr>
                                <w:p w14:paraId="66266B22" w14:textId="77777777" w:rsidR="00735A92" w:rsidRPr="004C34EF" w:rsidRDefault="00735A92" w:rsidP="00142259">
                                  <w:pPr>
                                    <w:pStyle w:val="tablecopy"/>
                                    <w:jc w:val="center"/>
                                    <w:rPr>
                                      <w:lang w:eastAsia="pt-BR"/>
                                    </w:rPr>
                                  </w:pPr>
                                  <w:r w:rsidRPr="004C34EF">
                                    <w:rPr>
                                      <w:lang w:eastAsia="pt-BR"/>
                                    </w:rPr>
                                    <w:t>6</w:t>
                                  </w:r>
                                </w:p>
                              </w:tc>
                            </w:tr>
                            <w:tr w:rsidR="00735A92" w:rsidRPr="004C34EF" w14:paraId="52948742" w14:textId="77777777" w:rsidTr="00E742F2">
                              <w:trPr>
                                <w:jc w:val="center"/>
                              </w:trPr>
                              <w:tc>
                                <w:tcPr>
                                  <w:tcW w:w="0" w:type="auto"/>
                                  <w:shd w:val="clear" w:color="auto" w:fill="auto"/>
                                  <w:vAlign w:val="center"/>
                                </w:tcPr>
                                <w:p w14:paraId="03B9136E" w14:textId="77777777" w:rsidR="00735A92" w:rsidRPr="004C34EF" w:rsidRDefault="00735A92" w:rsidP="003A4647">
                                  <w:pPr>
                                    <w:pStyle w:val="tablecopy"/>
                                    <w:jc w:val="left"/>
                                    <w:rPr>
                                      <w:lang w:eastAsia="pt-BR"/>
                                    </w:rPr>
                                  </w:pPr>
                                  <w:r w:rsidRPr="004C34EF">
                                    <w:rPr>
                                      <w:lang w:eastAsia="pt-BR"/>
                                    </w:rPr>
                                    <w:t>P2</w:t>
                                  </w:r>
                                </w:p>
                              </w:tc>
                              <w:tc>
                                <w:tcPr>
                                  <w:tcW w:w="0" w:type="auto"/>
                                  <w:shd w:val="clear" w:color="auto" w:fill="auto"/>
                                  <w:vAlign w:val="center"/>
                                </w:tcPr>
                                <w:p w14:paraId="6E2B11CA" w14:textId="77777777" w:rsidR="00735A92" w:rsidRPr="004C34EF" w:rsidRDefault="00735A92" w:rsidP="00142259">
                                  <w:pPr>
                                    <w:pStyle w:val="tablecopy"/>
                                    <w:jc w:val="center"/>
                                    <w:rPr>
                                      <w:lang w:eastAsia="pt-BR"/>
                                    </w:rPr>
                                  </w:pPr>
                                  <w:r w:rsidRPr="004C34EF">
                                    <w:rPr>
                                      <w:lang w:eastAsia="pt-BR"/>
                                    </w:rPr>
                                    <w:t>13</w:t>
                                  </w:r>
                                </w:p>
                              </w:tc>
                              <w:tc>
                                <w:tcPr>
                                  <w:tcW w:w="0" w:type="auto"/>
                                  <w:shd w:val="clear" w:color="auto" w:fill="auto"/>
                                  <w:vAlign w:val="center"/>
                                </w:tcPr>
                                <w:p w14:paraId="05566062" w14:textId="77777777" w:rsidR="00735A92" w:rsidRPr="004C34EF" w:rsidRDefault="00735A92" w:rsidP="00142259">
                                  <w:pPr>
                                    <w:pStyle w:val="tablecopy"/>
                                    <w:jc w:val="center"/>
                                    <w:rPr>
                                      <w:lang w:eastAsia="pt-BR"/>
                                    </w:rPr>
                                  </w:pPr>
                                  <w:r w:rsidRPr="004C34EF">
                                    <w:rPr>
                                      <w:lang w:eastAsia="pt-BR"/>
                                    </w:rPr>
                                    <w:t>6</w:t>
                                  </w:r>
                                </w:p>
                              </w:tc>
                              <w:tc>
                                <w:tcPr>
                                  <w:tcW w:w="0" w:type="auto"/>
                                  <w:shd w:val="clear" w:color="auto" w:fill="auto"/>
                                  <w:vAlign w:val="center"/>
                                </w:tcPr>
                                <w:p w14:paraId="5DBC3597" w14:textId="77777777" w:rsidR="00735A92" w:rsidRPr="004C34EF" w:rsidRDefault="00735A92" w:rsidP="00142259">
                                  <w:pPr>
                                    <w:pStyle w:val="tablecopy"/>
                                    <w:jc w:val="center"/>
                                    <w:rPr>
                                      <w:lang w:eastAsia="pt-BR"/>
                                    </w:rPr>
                                  </w:pPr>
                                  <w:r w:rsidRPr="004C34EF">
                                    <w:rPr>
                                      <w:lang w:eastAsia="pt-BR"/>
                                    </w:rPr>
                                    <w:t>-</w:t>
                                  </w:r>
                                </w:p>
                              </w:tc>
                              <w:tc>
                                <w:tcPr>
                                  <w:tcW w:w="0" w:type="auto"/>
                                  <w:shd w:val="clear" w:color="auto" w:fill="auto"/>
                                  <w:vAlign w:val="center"/>
                                </w:tcPr>
                                <w:p w14:paraId="1860BF38" w14:textId="77777777" w:rsidR="00735A92" w:rsidRPr="004C34EF" w:rsidRDefault="00735A92" w:rsidP="00142259">
                                  <w:pPr>
                                    <w:pStyle w:val="tablecopy"/>
                                    <w:jc w:val="center"/>
                                    <w:rPr>
                                      <w:lang w:eastAsia="pt-BR"/>
                                    </w:rPr>
                                  </w:pPr>
                                  <w:r w:rsidRPr="004C34EF">
                                    <w:rPr>
                                      <w:lang w:eastAsia="pt-BR"/>
                                    </w:rPr>
                                    <w:t>5</w:t>
                                  </w:r>
                                </w:p>
                              </w:tc>
                            </w:tr>
                            <w:tr w:rsidR="00735A92" w:rsidRPr="004C34EF" w14:paraId="56AC4064" w14:textId="77777777" w:rsidTr="00E742F2">
                              <w:trPr>
                                <w:jc w:val="center"/>
                              </w:trPr>
                              <w:tc>
                                <w:tcPr>
                                  <w:tcW w:w="0" w:type="auto"/>
                                  <w:shd w:val="clear" w:color="auto" w:fill="auto"/>
                                  <w:vAlign w:val="center"/>
                                </w:tcPr>
                                <w:p w14:paraId="2715C67F" w14:textId="77777777" w:rsidR="00735A92" w:rsidRPr="004C34EF" w:rsidRDefault="00735A92" w:rsidP="003A4647">
                                  <w:pPr>
                                    <w:pStyle w:val="tablecopy"/>
                                    <w:jc w:val="left"/>
                                    <w:rPr>
                                      <w:lang w:eastAsia="pt-BR"/>
                                    </w:rPr>
                                  </w:pPr>
                                  <w:r w:rsidRPr="004C34EF">
                                    <w:rPr>
                                      <w:lang w:eastAsia="pt-BR"/>
                                    </w:rPr>
                                    <w:t>P3</w:t>
                                  </w:r>
                                </w:p>
                              </w:tc>
                              <w:tc>
                                <w:tcPr>
                                  <w:tcW w:w="0" w:type="auto"/>
                                  <w:shd w:val="clear" w:color="auto" w:fill="auto"/>
                                  <w:vAlign w:val="center"/>
                                </w:tcPr>
                                <w:p w14:paraId="096CAF9C" w14:textId="77777777" w:rsidR="00735A92" w:rsidRPr="004C34EF" w:rsidRDefault="00735A92" w:rsidP="00142259">
                                  <w:pPr>
                                    <w:pStyle w:val="tablecopy"/>
                                    <w:jc w:val="center"/>
                                    <w:rPr>
                                      <w:lang w:eastAsia="pt-BR"/>
                                    </w:rPr>
                                  </w:pPr>
                                  <w:r w:rsidRPr="004C34EF">
                                    <w:rPr>
                                      <w:lang w:eastAsia="pt-BR"/>
                                    </w:rPr>
                                    <w:t>3</w:t>
                                  </w:r>
                                </w:p>
                              </w:tc>
                              <w:tc>
                                <w:tcPr>
                                  <w:tcW w:w="0" w:type="auto"/>
                                  <w:shd w:val="clear" w:color="auto" w:fill="auto"/>
                                  <w:vAlign w:val="center"/>
                                </w:tcPr>
                                <w:p w14:paraId="2999B35D" w14:textId="77777777" w:rsidR="00735A92" w:rsidRPr="004C34EF" w:rsidRDefault="00735A92" w:rsidP="00142259">
                                  <w:pPr>
                                    <w:pStyle w:val="tablecopy"/>
                                    <w:jc w:val="center"/>
                                    <w:rPr>
                                      <w:lang w:eastAsia="pt-BR"/>
                                    </w:rPr>
                                  </w:pPr>
                                  <w:r w:rsidRPr="004C34EF">
                                    <w:rPr>
                                      <w:lang w:eastAsia="pt-BR"/>
                                    </w:rPr>
                                    <w:t>2</w:t>
                                  </w:r>
                                </w:p>
                              </w:tc>
                              <w:tc>
                                <w:tcPr>
                                  <w:tcW w:w="0" w:type="auto"/>
                                  <w:shd w:val="clear" w:color="auto" w:fill="auto"/>
                                  <w:vAlign w:val="center"/>
                                </w:tcPr>
                                <w:p w14:paraId="0882B966" w14:textId="77777777" w:rsidR="00735A92" w:rsidRPr="004C34EF" w:rsidRDefault="00735A92" w:rsidP="00142259">
                                  <w:pPr>
                                    <w:pStyle w:val="tablecopy"/>
                                    <w:jc w:val="center"/>
                                    <w:rPr>
                                      <w:lang w:eastAsia="pt-BR"/>
                                    </w:rPr>
                                  </w:pPr>
                                  <w:r w:rsidRPr="004C34EF">
                                    <w:rPr>
                                      <w:lang w:eastAsia="pt-BR"/>
                                    </w:rPr>
                                    <w:t>-</w:t>
                                  </w:r>
                                </w:p>
                              </w:tc>
                              <w:tc>
                                <w:tcPr>
                                  <w:tcW w:w="0" w:type="auto"/>
                                  <w:shd w:val="clear" w:color="auto" w:fill="auto"/>
                                  <w:vAlign w:val="center"/>
                                </w:tcPr>
                                <w:p w14:paraId="1A0F43E4" w14:textId="77777777" w:rsidR="00735A92" w:rsidRPr="004C34EF" w:rsidRDefault="00735A92" w:rsidP="00142259">
                                  <w:pPr>
                                    <w:pStyle w:val="tablecopy"/>
                                    <w:jc w:val="center"/>
                                    <w:rPr>
                                      <w:lang w:eastAsia="pt-BR"/>
                                    </w:rPr>
                                  </w:pPr>
                                  <w:r w:rsidRPr="004C34EF">
                                    <w:rPr>
                                      <w:lang w:eastAsia="pt-BR"/>
                                    </w:rPr>
                                    <w:t>4</w:t>
                                  </w:r>
                                </w:p>
                              </w:tc>
                            </w:tr>
                            <w:tr w:rsidR="00735A92" w:rsidRPr="004C34EF" w14:paraId="0F78B3BA" w14:textId="77777777" w:rsidTr="00E742F2">
                              <w:trPr>
                                <w:jc w:val="center"/>
                              </w:trPr>
                              <w:tc>
                                <w:tcPr>
                                  <w:tcW w:w="0" w:type="auto"/>
                                  <w:shd w:val="clear" w:color="auto" w:fill="auto"/>
                                  <w:vAlign w:val="center"/>
                                </w:tcPr>
                                <w:p w14:paraId="292F2FDF" w14:textId="77777777" w:rsidR="00735A92" w:rsidRPr="004C34EF" w:rsidRDefault="00735A92" w:rsidP="003A4647">
                                  <w:pPr>
                                    <w:pStyle w:val="tablecopy"/>
                                    <w:jc w:val="left"/>
                                    <w:rPr>
                                      <w:lang w:eastAsia="pt-BR"/>
                                    </w:rPr>
                                  </w:pPr>
                                  <w:r w:rsidRPr="004C34EF">
                                    <w:rPr>
                                      <w:lang w:eastAsia="pt-BR"/>
                                    </w:rPr>
                                    <w:t>P4</w:t>
                                  </w:r>
                                </w:p>
                              </w:tc>
                              <w:tc>
                                <w:tcPr>
                                  <w:tcW w:w="0" w:type="auto"/>
                                  <w:shd w:val="clear" w:color="auto" w:fill="auto"/>
                                  <w:vAlign w:val="center"/>
                                </w:tcPr>
                                <w:p w14:paraId="124C34F0" w14:textId="77777777" w:rsidR="00735A92" w:rsidRPr="004C34EF" w:rsidRDefault="00735A92" w:rsidP="00142259">
                                  <w:pPr>
                                    <w:pStyle w:val="tablecopy"/>
                                    <w:jc w:val="center"/>
                                    <w:rPr>
                                      <w:lang w:eastAsia="pt-BR"/>
                                    </w:rPr>
                                  </w:pPr>
                                  <w:r w:rsidRPr="004C34EF">
                                    <w:rPr>
                                      <w:lang w:eastAsia="pt-BR"/>
                                    </w:rPr>
                                    <w:t>10</w:t>
                                  </w:r>
                                </w:p>
                              </w:tc>
                              <w:tc>
                                <w:tcPr>
                                  <w:tcW w:w="0" w:type="auto"/>
                                  <w:shd w:val="clear" w:color="auto" w:fill="auto"/>
                                  <w:vAlign w:val="center"/>
                                </w:tcPr>
                                <w:p w14:paraId="10979423" w14:textId="77777777" w:rsidR="00735A92" w:rsidRPr="004C34EF" w:rsidRDefault="00735A92" w:rsidP="00142259">
                                  <w:pPr>
                                    <w:pStyle w:val="tablecopy"/>
                                    <w:jc w:val="center"/>
                                    <w:rPr>
                                      <w:lang w:eastAsia="pt-BR"/>
                                    </w:rPr>
                                  </w:pPr>
                                  <w:r w:rsidRPr="004C34EF">
                                    <w:rPr>
                                      <w:lang w:eastAsia="pt-BR"/>
                                    </w:rPr>
                                    <w:t>2</w:t>
                                  </w:r>
                                </w:p>
                              </w:tc>
                              <w:tc>
                                <w:tcPr>
                                  <w:tcW w:w="0" w:type="auto"/>
                                  <w:shd w:val="clear" w:color="auto" w:fill="auto"/>
                                  <w:vAlign w:val="center"/>
                                </w:tcPr>
                                <w:p w14:paraId="221AB7FE" w14:textId="77777777" w:rsidR="00735A92" w:rsidRPr="004C34EF" w:rsidRDefault="00735A92" w:rsidP="00142259">
                                  <w:pPr>
                                    <w:pStyle w:val="tablecopy"/>
                                    <w:jc w:val="center"/>
                                    <w:rPr>
                                      <w:lang w:eastAsia="pt-BR"/>
                                    </w:rPr>
                                  </w:pPr>
                                  <w:r w:rsidRPr="004C34EF">
                                    <w:rPr>
                                      <w:lang w:eastAsia="pt-BR"/>
                                    </w:rPr>
                                    <w:t>-</w:t>
                                  </w:r>
                                </w:p>
                              </w:tc>
                              <w:tc>
                                <w:tcPr>
                                  <w:tcW w:w="0" w:type="auto"/>
                                  <w:shd w:val="clear" w:color="auto" w:fill="auto"/>
                                  <w:vAlign w:val="center"/>
                                </w:tcPr>
                                <w:p w14:paraId="7611445E" w14:textId="77777777" w:rsidR="00735A92" w:rsidRPr="004C34EF" w:rsidRDefault="00735A92" w:rsidP="00142259">
                                  <w:pPr>
                                    <w:pStyle w:val="tablecopy"/>
                                    <w:jc w:val="center"/>
                                    <w:rPr>
                                      <w:lang w:eastAsia="pt-BR"/>
                                    </w:rPr>
                                  </w:pPr>
                                  <w:r w:rsidRPr="004C34EF">
                                    <w:rPr>
                                      <w:lang w:eastAsia="pt-BR"/>
                                    </w:rPr>
                                    <w:t>10</w:t>
                                  </w:r>
                                </w:p>
                              </w:tc>
                            </w:tr>
                          </w:tbl>
                          <w:p w14:paraId="24939780" w14:textId="77777777" w:rsidR="00735A92" w:rsidRDefault="00735A92"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42" type="#_x0000_t202" style="position:absolute;left:0;text-align:left;margin-left:264.05pt;margin-top:-68.1pt;width:239.5pt;height:75.25pt;z-index:25159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" stroked="f">
                <v:textbox inset="0,0,0,0">
                  <w:txbxContent>
                    <w:p w14:paraId="27527B8A" w14:textId="6AB46EC6" w:rsidR="00735A92" w:rsidRPr="0097625C" w:rsidRDefault="00735A92" w:rsidP="0097625C">
                      <w:pPr>
                        <w:pStyle w:val="Caption"/>
                        <w:rPr>
                          <w:rFonts w:cs="Times New Roman"/>
                          <w:szCs w:val="20"/>
                        </w:rPr>
                      </w:pPr>
                      <w:bookmarkStart w:id="41" w:name="_Ref418329125"/>
                      <w:proofErr w:type="gramStart"/>
                      <w:r>
                        <w:t xml:space="preserve">Table </w:t>
                      </w:r>
                      <w:fldSimple w:instr=" SEQ Table \* ARABIC ">
                        <w:r>
                          <w:rPr>
                            <w:noProof/>
                          </w:rPr>
                          <w:t>3</w:t>
                        </w:r>
                      </w:fldSimple>
                      <w:bookmarkEnd w:id="41"/>
                      <w:r>
                        <w:t>.</w:t>
                      </w:r>
                      <w:proofErr w:type="gramEnd"/>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735A92" w:rsidRPr="004C34EF" w14:paraId="1536C85E" w14:textId="77777777" w:rsidTr="00E742F2">
                        <w:trPr>
                          <w:jc w:val="center"/>
                        </w:trPr>
                        <w:tc>
                          <w:tcPr>
                            <w:tcW w:w="0" w:type="auto"/>
                            <w:vMerge w:val="restart"/>
                            <w:shd w:val="clear" w:color="auto" w:fill="auto"/>
                            <w:vAlign w:val="center"/>
                          </w:tcPr>
                          <w:p w14:paraId="43AF449F" w14:textId="1E41F7C6" w:rsidR="00735A92" w:rsidRPr="004C34EF" w:rsidRDefault="00735A92" w:rsidP="007714E6">
                            <w:pPr>
                              <w:pStyle w:val="tablecolsubhead"/>
                              <w:rPr>
                                <w:sz w:val="16"/>
                                <w:szCs w:val="16"/>
                                <w:lang w:eastAsia="pt-BR"/>
                              </w:rPr>
                            </w:pPr>
                            <w:r w:rsidRPr="004C34EF">
                              <w:rPr>
                                <w:sz w:val="16"/>
                                <w:szCs w:val="16"/>
                                <w:lang w:eastAsia="pt-BR"/>
                              </w:rPr>
                              <w:t>Subject</w:t>
                            </w:r>
                          </w:p>
                        </w:tc>
                        <w:tc>
                          <w:tcPr>
                            <w:tcW w:w="0" w:type="auto"/>
                            <w:gridSpan w:val="2"/>
                            <w:shd w:val="clear" w:color="auto" w:fill="auto"/>
                            <w:vAlign w:val="center"/>
                          </w:tcPr>
                          <w:p w14:paraId="35E85DC8" w14:textId="77777777" w:rsidR="00735A92" w:rsidRPr="004C34EF" w:rsidRDefault="00735A92" w:rsidP="007714E6">
                            <w:pPr>
                              <w:pStyle w:val="tablecolsubhead"/>
                              <w:rPr>
                                <w:sz w:val="16"/>
                                <w:szCs w:val="16"/>
                                <w:lang w:eastAsia="pt-BR"/>
                              </w:rPr>
                            </w:pPr>
                            <w:r w:rsidRPr="004C34EF">
                              <w:rPr>
                                <w:sz w:val="16"/>
                                <w:szCs w:val="16"/>
                                <w:lang w:eastAsia="pt-BR"/>
                              </w:rPr>
                              <w:t>Scenario 1</w:t>
                            </w:r>
                          </w:p>
                        </w:tc>
                        <w:tc>
                          <w:tcPr>
                            <w:tcW w:w="0" w:type="auto"/>
                            <w:gridSpan w:val="2"/>
                            <w:shd w:val="clear" w:color="auto" w:fill="auto"/>
                            <w:vAlign w:val="center"/>
                          </w:tcPr>
                          <w:p w14:paraId="2E628937" w14:textId="77777777" w:rsidR="00735A92" w:rsidRPr="004C34EF" w:rsidRDefault="00735A92" w:rsidP="007714E6">
                            <w:pPr>
                              <w:pStyle w:val="tablecolsubhead"/>
                              <w:rPr>
                                <w:sz w:val="16"/>
                                <w:szCs w:val="16"/>
                                <w:lang w:eastAsia="pt-BR"/>
                              </w:rPr>
                            </w:pPr>
                            <w:r w:rsidRPr="004C34EF">
                              <w:rPr>
                                <w:sz w:val="16"/>
                                <w:szCs w:val="16"/>
                                <w:lang w:eastAsia="pt-BR"/>
                              </w:rPr>
                              <w:t>Scenario 2</w:t>
                            </w:r>
                          </w:p>
                        </w:tc>
                      </w:tr>
                      <w:tr w:rsidR="00735A92" w:rsidRPr="004C34EF" w14:paraId="21980E55" w14:textId="77777777" w:rsidTr="00E742F2">
                        <w:trPr>
                          <w:jc w:val="center"/>
                        </w:trPr>
                        <w:tc>
                          <w:tcPr>
                            <w:tcW w:w="0" w:type="auto"/>
                            <w:vMerge/>
                            <w:shd w:val="clear" w:color="auto" w:fill="auto"/>
                            <w:vAlign w:val="center"/>
                          </w:tcPr>
                          <w:p w14:paraId="71B17944" w14:textId="77777777" w:rsidR="00735A92" w:rsidRPr="004C34EF" w:rsidRDefault="00735A92" w:rsidP="007714E6">
                            <w:pPr>
                              <w:pStyle w:val="tablecolsubhead"/>
                              <w:rPr>
                                <w:sz w:val="16"/>
                                <w:szCs w:val="16"/>
                                <w:lang w:eastAsia="pt-BR"/>
                              </w:rPr>
                            </w:pPr>
                          </w:p>
                        </w:tc>
                        <w:tc>
                          <w:tcPr>
                            <w:tcW w:w="0" w:type="auto"/>
                            <w:shd w:val="clear" w:color="auto" w:fill="auto"/>
                            <w:vAlign w:val="center"/>
                          </w:tcPr>
                          <w:p w14:paraId="40860B9B" w14:textId="77777777" w:rsidR="00735A92" w:rsidRPr="004C34EF" w:rsidRDefault="00735A92" w:rsidP="007714E6">
                            <w:pPr>
                              <w:pStyle w:val="tablecolsubhead"/>
                              <w:rPr>
                                <w:sz w:val="16"/>
                                <w:szCs w:val="16"/>
                              </w:rPr>
                            </w:pPr>
                            <w:r w:rsidRPr="004C34EF">
                              <w:rPr>
                                <w:sz w:val="16"/>
                                <w:szCs w:val="16"/>
                              </w:rPr>
                              <w:t>Phase 1</w:t>
                            </w:r>
                          </w:p>
                        </w:tc>
                        <w:tc>
                          <w:tcPr>
                            <w:tcW w:w="0" w:type="auto"/>
                            <w:shd w:val="clear" w:color="auto" w:fill="auto"/>
                            <w:vAlign w:val="center"/>
                          </w:tcPr>
                          <w:p w14:paraId="71781458" w14:textId="77777777" w:rsidR="00735A92" w:rsidRPr="004C34EF" w:rsidRDefault="00735A92" w:rsidP="007714E6">
                            <w:pPr>
                              <w:pStyle w:val="tablecolsubhead"/>
                              <w:rPr>
                                <w:sz w:val="16"/>
                                <w:szCs w:val="16"/>
                              </w:rPr>
                            </w:pPr>
                            <w:r w:rsidRPr="004C34EF">
                              <w:rPr>
                                <w:sz w:val="16"/>
                                <w:szCs w:val="16"/>
                              </w:rPr>
                              <w:t>Phase 2</w:t>
                            </w:r>
                          </w:p>
                        </w:tc>
                        <w:tc>
                          <w:tcPr>
                            <w:tcW w:w="0" w:type="auto"/>
                            <w:shd w:val="clear" w:color="auto" w:fill="auto"/>
                            <w:vAlign w:val="center"/>
                          </w:tcPr>
                          <w:p w14:paraId="26B16869" w14:textId="77777777" w:rsidR="00735A92" w:rsidRPr="004C34EF" w:rsidRDefault="00735A92" w:rsidP="007714E6">
                            <w:pPr>
                              <w:pStyle w:val="tablecolsubhead"/>
                              <w:rPr>
                                <w:sz w:val="16"/>
                                <w:szCs w:val="16"/>
                              </w:rPr>
                            </w:pPr>
                            <w:r w:rsidRPr="004C34EF">
                              <w:rPr>
                                <w:sz w:val="16"/>
                                <w:szCs w:val="16"/>
                              </w:rPr>
                              <w:t>Phase 1</w:t>
                            </w:r>
                          </w:p>
                        </w:tc>
                        <w:tc>
                          <w:tcPr>
                            <w:tcW w:w="0" w:type="auto"/>
                            <w:shd w:val="clear" w:color="auto" w:fill="auto"/>
                            <w:vAlign w:val="center"/>
                          </w:tcPr>
                          <w:p w14:paraId="7EFF421B" w14:textId="77777777" w:rsidR="00735A92" w:rsidRPr="004C34EF" w:rsidRDefault="00735A92" w:rsidP="007714E6">
                            <w:pPr>
                              <w:pStyle w:val="tablecolsubhead"/>
                              <w:rPr>
                                <w:sz w:val="16"/>
                                <w:szCs w:val="16"/>
                              </w:rPr>
                            </w:pPr>
                            <w:r w:rsidRPr="004C34EF">
                              <w:rPr>
                                <w:sz w:val="16"/>
                                <w:szCs w:val="16"/>
                              </w:rPr>
                              <w:t>Phase 2</w:t>
                            </w:r>
                          </w:p>
                        </w:tc>
                      </w:tr>
                      <w:tr w:rsidR="00735A92" w:rsidRPr="004C34EF" w14:paraId="6AE8E57E" w14:textId="77777777" w:rsidTr="00E742F2">
                        <w:trPr>
                          <w:jc w:val="center"/>
                        </w:trPr>
                        <w:tc>
                          <w:tcPr>
                            <w:tcW w:w="0" w:type="auto"/>
                            <w:shd w:val="clear" w:color="auto" w:fill="auto"/>
                            <w:vAlign w:val="center"/>
                          </w:tcPr>
                          <w:p w14:paraId="616A848E" w14:textId="77777777" w:rsidR="00735A92" w:rsidRPr="004C34EF" w:rsidRDefault="00735A92" w:rsidP="003A4647">
                            <w:pPr>
                              <w:pStyle w:val="tablecopy"/>
                              <w:jc w:val="left"/>
                              <w:rPr>
                                <w:lang w:eastAsia="pt-BR"/>
                              </w:rPr>
                            </w:pPr>
                            <w:r w:rsidRPr="004C34EF">
                              <w:rPr>
                                <w:lang w:eastAsia="pt-BR"/>
                              </w:rPr>
                              <w:t>P1</w:t>
                            </w:r>
                          </w:p>
                        </w:tc>
                        <w:tc>
                          <w:tcPr>
                            <w:tcW w:w="0" w:type="auto"/>
                            <w:shd w:val="clear" w:color="auto" w:fill="auto"/>
                            <w:vAlign w:val="center"/>
                          </w:tcPr>
                          <w:p w14:paraId="4E6C25D5" w14:textId="77777777" w:rsidR="00735A92" w:rsidRPr="004C34EF" w:rsidRDefault="00735A92" w:rsidP="00142259">
                            <w:pPr>
                              <w:pStyle w:val="tablecopy"/>
                              <w:jc w:val="center"/>
                              <w:rPr>
                                <w:lang w:eastAsia="pt-BR"/>
                              </w:rPr>
                            </w:pPr>
                            <w:r w:rsidRPr="004C34EF">
                              <w:rPr>
                                <w:lang w:eastAsia="pt-BR"/>
                              </w:rPr>
                              <w:t>14</w:t>
                            </w:r>
                          </w:p>
                        </w:tc>
                        <w:tc>
                          <w:tcPr>
                            <w:tcW w:w="0" w:type="auto"/>
                            <w:shd w:val="clear" w:color="auto" w:fill="auto"/>
                            <w:vAlign w:val="center"/>
                          </w:tcPr>
                          <w:p w14:paraId="25F44BF3" w14:textId="77777777" w:rsidR="00735A92" w:rsidRPr="004C34EF" w:rsidRDefault="00735A92" w:rsidP="00142259">
                            <w:pPr>
                              <w:pStyle w:val="tablecopy"/>
                              <w:jc w:val="center"/>
                              <w:rPr>
                                <w:lang w:eastAsia="pt-BR"/>
                              </w:rPr>
                            </w:pPr>
                            <w:r w:rsidRPr="004C34EF">
                              <w:rPr>
                                <w:lang w:eastAsia="pt-BR"/>
                              </w:rPr>
                              <w:t>5</w:t>
                            </w:r>
                          </w:p>
                        </w:tc>
                        <w:tc>
                          <w:tcPr>
                            <w:tcW w:w="0" w:type="auto"/>
                            <w:shd w:val="clear" w:color="auto" w:fill="auto"/>
                            <w:vAlign w:val="center"/>
                          </w:tcPr>
                          <w:p w14:paraId="28126E83" w14:textId="77777777" w:rsidR="00735A92" w:rsidRPr="004C34EF" w:rsidRDefault="00735A92" w:rsidP="00142259">
                            <w:pPr>
                              <w:pStyle w:val="tablecopy"/>
                              <w:jc w:val="center"/>
                              <w:rPr>
                                <w:lang w:eastAsia="pt-BR"/>
                              </w:rPr>
                            </w:pPr>
                            <w:r w:rsidRPr="004C34EF">
                              <w:rPr>
                                <w:lang w:eastAsia="pt-BR"/>
                              </w:rPr>
                              <w:t>-</w:t>
                            </w:r>
                          </w:p>
                        </w:tc>
                        <w:tc>
                          <w:tcPr>
                            <w:tcW w:w="0" w:type="auto"/>
                            <w:shd w:val="clear" w:color="auto" w:fill="auto"/>
                            <w:vAlign w:val="center"/>
                          </w:tcPr>
                          <w:p w14:paraId="66266B22" w14:textId="77777777" w:rsidR="00735A92" w:rsidRPr="004C34EF" w:rsidRDefault="00735A92" w:rsidP="00142259">
                            <w:pPr>
                              <w:pStyle w:val="tablecopy"/>
                              <w:jc w:val="center"/>
                              <w:rPr>
                                <w:lang w:eastAsia="pt-BR"/>
                              </w:rPr>
                            </w:pPr>
                            <w:r w:rsidRPr="004C34EF">
                              <w:rPr>
                                <w:lang w:eastAsia="pt-BR"/>
                              </w:rPr>
                              <w:t>6</w:t>
                            </w:r>
                          </w:p>
                        </w:tc>
                      </w:tr>
                      <w:tr w:rsidR="00735A92" w:rsidRPr="004C34EF" w14:paraId="52948742" w14:textId="77777777" w:rsidTr="00E742F2">
                        <w:trPr>
                          <w:jc w:val="center"/>
                        </w:trPr>
                        <w:tc>
                          <w:tcPr>
                            <w:tcW w:w="0" w:type="auto"/>
                            <w:shd w:val="clear" w:color="auto" w:fill="auto"/>
                            <w:vAlign w:val="center"/>
                          </w:tcPr>
                          <w:p w14:paraId="03B9136E" w14:textId="77777777" w:rsidR="00735A92" w:rsidRPr="004C34EF" w:rsidRDefault="00735A92" w:rsidP="003A4647">
                            <w:pPr>
                              <w:pStyle w:val="tablecopy"/>
                              <w:jc w:val="left"/>
                              <w:rPr>
                                <w:lang w:eastAsia="pt-BR"/>
                              </w:rPr>
                            </w:pPr>
                            <w:r w:rsidRPr="004C34EF">
                              <w:rPr>
                                <w:lang w:eastAsia="pt-BR"/>
                              </w:rPr>
                              <w:t>P2</w:t>
                            </w:r>
                          </w:p>
                        </w:tc>
                        <w:tc>
                          <w:tcPr>
                            <w:tcW w:w="0" w:type="auto"/>
                            <w:shd w:val="clear" w:color="auto" w:fill="auto"/>
                            <w:vAlign w:val="center"/>
                          </w:tcPr>
                          <w:p w14:paraId="6E2B11CA" w14:textId="77777777" w:rsidR="00735A92" w:rsidRPr="004C34EF" w:rsidRDefault="00735A92" w:rsidP="00142259">
                            <w:pPr>
                              <w:pStyle w:val="tablecopy"/>
                              <w:jc w:val="center"/>
                              <w:rPr>
                                <w:lang w:eastAsia="pt-BR"/>
                              </w:rPr>
                            </w:pPr>
                            <w:r w:rsidRPr="004C34EF">
                              <w:rPr>
                                <w:lang w:eastAsia="pt-BR"/>
                              </w:rPr>
                              <w:t>13</w:t>
                            </w:r>
                          </w:p>
                        </w:tc>
                        <w:tc>
                          <w:tcPr>
                            <w:tcW w:w="0" w:type="auto"/>
                            <w:shd w:val="clear" w:color="auto" w:fill="auto"/>
                            <w:vAlign w:val="center"/>
                          </w:tcPr>
                          <w:p w14:paraId="05566062" w14:textId="77777777" w:rsidR="00735A92" w:rsidRPr="004C34EF" w:rsidRDefault="00735A92" w:rsidP="00142259">
                            <w:pPr>
                              <w:pStyle w:val="tablecopy"/>
                              <w:jc w:val="center"/>
                              <w:rPr>
                                <w:lang w:eastAsia="pt-BR"/>
                              </w:rPr>
                            </w:pPr>
                            <w:r w:rsidRPr="004C34EF">
                              <w:rPr>
                                <w:lang w:eastAsia="pt-BR"/>
                              </w:rPr>
                              <w:t>6</w:t>
                            </w:r>
                          </w:p>
                        </w:tc>
                        <w:tc>
                          <w:tcPr>
                            <w:tcW w:w="0" w:type="auto"/>
                            <w:shd w:val="clear" w:color="auto" w:fill="auto"/>
                            <w:vAlign w:val="center"/>
                          </w:tcPr>
                          <w:p w14:paraId="5DBC3597" w14:textId="77777777" w:rsidR="00735A92" w:rsidRPr="004C34EF" w:rsidRDefault="00735A92" w:rsidP="00142259">
                            <w:pPr>
                              <w:pStyle w:val="tablecopy"/>
                              <w:jc w:val="center"/>
                              <w:rPr>
                                <w:lang w:eastAsia="pt-BR"/>
                              </w:rPr>
                            </w:pPr>
                            <w:r w:rsidRPr="004C34EF">
                              <w:rPr>
                                <w:lang w:eastAsia="pt-BR"/>
                              </w:rPr>
                              <w:t>-</w:t>
                            </w:r>
                          </w:p>
                        </w:tc>
                        <w:tc>
                          <w:tcPr>
                            <w:tcW w:w="0" w:type="auto"/>
                            <w:shd w:val="clear" w:color="auto" w:fill="auto"/>
                            <w:vAlign w:val="center"/>
                          </w:tcPr>
                          <w:p w14:paraId="1860BF38" w14:textId="77777777" w:rsidR="00735A92" w:rsidRPr="004C34EF" w:rsidRDefault="00735A92" w:rsidP="00142259">
                            <w:pPr>
                              <w:pStyle w:val="tablecopy"/>
                              <w:jc w:val="center"/>
                              <w:rPr>
                                <w:lang w:eastAsia="pt-BR"/>
                              </w:rPr>
                            </w:pPr>
                            <w:r w:rsidRPr="004C34EF">
                              <w:rPr>
                                <w:lang w:eastAsia="pt-BR"/>
                              </w:rPr>
                              <w:t>5</w:t>
                            </w:r>
                          </w:p>
                        </w:tc>
                      </w:tr>
                      <w:tr w:rsidR="00735A92" w:rsidRPr="004C34EF" w14:paraId="56AC4064" w14:textId="77777777" w:rsidTr="00E742F2">
                        <w:trPr>
                          <w:jc w:val="center"/>
                        </w:trPr>
                        <w:tc>
                          <w:tcPr>
                            <w:tcW w:w="0" w:type="auto"/>
                            <w:shd w:val="clear" w:color="auto" w:fill="auto"/>
                            <w:vAlign w:val="center"/>
                          </w:tcPr>
                          <w:p w14:paraId="2715C67F" w14:textId="77777777" w:rsidR="00735A92" w:rsidRPr="004C34EF" w:rsidRDefault="00735A92" w:rsidP="003A4647">
                            <w:pPr>
                              <w:pStyle w:val="tablecopy"/>
                              <w:jc w:val="left"/>
                              <w:rPr>
                                <w:lang w:eastAsia="pt-BR"/>
                              </w:rPr>
                            </w:pPr>
                            <w:r w:rsidRPr="004C34EF">
                              <w:rPr>
                                <w:lang w:eastAsia="pt-BR"/>
                              </w:rPr>
                              <w:t>P3</w:t>
                            </w:r>
                          </w:p>
                        </w:tc>
                        <w:tc>
                          <w:tcPr>
                            <w:tcW w:w="0" w:type="auto"/>
                            <w:shd w:val="clear" w:color="auto" w:fill="auto"/>
                            <w:vAlign w:val="center"/>
                          </w:tcPr>
                          <w:p w14:paraId="096CAF9C" w14:textId="77777777" w:rsidR="00735A92" w:rsidRPr="004C34EF" w:rsidRDefault="00735A92" w:rsidP="00142259">
                            <w:pPr>
                              <w:pStyle w:val="tablecopy"/>
                              <w:jc w:val="center"/>
                              <w:rPr>
                                <w:lang w:eastAsia="pt-BR"/>
                              </w:rPr>
                            </w:pPr>
                            <w:r w:rsidRPr="004C34EF">
                              <w:rPr>
                                <w:lang w:eastAsia="pt-BR"/>
                              </w:rPr>
                              <w:t>3</w:t>
                            </w:r>
                          </w:p>
                        </w:tc>
                        <w:tc>
                          <w:tcPr>
                            <w:tcW w:w="0" w:type="auto"/>
                            <w:shd w:val="clear" w:color="auto" w:fill="auto"/>
                            <w:vAlign w:val="center"/>
                          </w:tcPr>
                          <w:p w14:paraId="2999B35D" w14:textId="77777777" w:rsidR="00735A92" w:rsidRPr="004C34EF" w:rsidRDefault="00735A92" w:rsidP="00142259">
                            <w:pPr>
                              <w:pStyle w:val="tablecopy"/>
                              <w:jc w:val="center"/>
                              <w:rPr>
                                <w:lang w:eastAsia="pt-BR"/>
                              </w:rPr>
                            </w:pPr>
                            <w:r w:rsidRPr="004C34EF">
                              <w:rPr>
                                <w:lang w:eastAsia="pt-BR"/>
                              </w:rPr>
                              <w:t>2</w:t>
                            </w:r>
                          </w:p>
                        </w:tc>
                        <w:tc>
                          <w:tcPr>
                            <w:tcW w:w="0" w:type="auto"/>
                            <w:shd w:val="clear" w:color="auto" w:fill="auto"/>
                            <w:vAlign w:val="center"/>
                          </w:tcPr>
                          <w:p w14:paraId="0882B966" w14:textId="77777777" w:rsidR="00735A92" w:rsidRPr="004C34EF" w:rsidRDefault="00735A92" w:rsidP="00142259">
                            <w:pPr>
                              <w:pStyle w:val="tablecopy"/>
                              <w:jc w:val="center"/>
                              <w:rPr>
                                <w:lang w:eastAsia="pt-BR"/>
                              </w:rPr>
                            </w:pPr>
                            <w:r w:rsidRPr="004C34EF">
                              <w:rPr>
                                <w:lang w:eastAsia="pt-BR"/>
                              </w:rPr>
                              <w:t>-</w:t>
                            </w:r>
                          </w:p>
                        </w:tc>
                        <w:tc>
                          <w:tcPr>
                            <w:tcW w:w="0" w:type="auto"/>
                            <w:shd w:val="clear" w:color="auto" w:fill="auto"/>
                            <w:vAlign w:val="center"/>
                          </w:tcPr>
                          <w:p w14:paraId="1A0F43E4" w14:textId="77777777" w:rsidR="00735A92" w:rsidRPr="004C34EF" w:rsidRDefault="00735A92" w:rsidP="00142259">
                            <w:pPr>
                              <w:pStyle w:val="tablecopy"/>
                              <w:jc w:val="center"/>
                              <w:rPr>
                                <w:lang w:eastAsia="pt-BR"/>
                              </w:rPr>
                            </w:pPr>
                            <w:r w:rsidRPr="004C34EF">
                              <w:rPr>
                                <w:lang w:eastAsia="pt-BR"/>
                              </w:rPr>
                              <w:t>4</w:t>
                            </w:r>
                          </w:p>
                        </w:tc>
                      </w:tr>
                      <w:tr w:rsidR="00735A92" w:rsidRPr="004C34EF" w14:paraId="0F78B3BA" w14:textId="77777777" w:rsidTr="00E742F2">
                        <w:trPr>
                          <w:jc w:val="center"/>
                        </w:trPr>
                        <w:tc>
                          <w:tcPr>
                            <w:tcW w:w="0" w:type="auto"/>
                            <w:shd w:val="clear" w:color="auto" w:fill="auto"/>
                            <w:vAlign w:val="center"/>
                          </w:tcPr>
                          <w:p w14:paraId="292F2FDF" w14:textId="77777777" w:rsidR="00735A92" w:rsidRPr="004C34EF" w:rsidRDefault="00735A92" w:rsidP="003A4647">
                            <w:pPr>
                              <w:pStyle w:val="tablecopy"/>
                              <w:jc w:val="left"/>
                              <w:rPr>
                                <w:lang w:eastAsia="pt-BR"/>
                              </w:rPr>
                            </w:pPr>
                            <w:r w:rsidRPr="004C34EF">
                              <w:rPr>
                                <w:lang w:eastAsia="pt-BR"/>
                              </w:rPr>
                              <w:t>P4</w:t>
                            </w:r>
                          </w:p>
                        </w:tc>
                        <w:tc>
                          <w:tcPr>
                            <w:tcW w:w="0" w:type="auto"/>
                            <w:shd w:val="clear" w:color="auto" w:fill="auto"/>
                            <w:vAlign w:val="center"/>
                          </w:tcPr>
                          <w:p w14:paraId="124C34F0" w14:textId="77777777" w:rsidR="00735A92" w:rsidRPr="004C34EF" w:rsidRDefault="00735A92" w:rsidP="00142259">
                            <w:pPr>
                              <w:pStyle w:val="tablecopy"/>
                              <w:jc w:val="center"/>
                              <w:rPr>
                                <w:lang w:eastAsia="pt-BR"/>
                              </w:rPr>
                            </w:pPr>
                            <w:r w:rsidRPr="004C34EF">
                              <w:rPr>
                                <w:lang w:eastAsia="pt-BR"/>
                              </w:rPr>
                              <w:t>10</w:t>
                            </w:r>
                          </w:p>
                        </w:tc>
                        <w:tc>
                          <w:tcPr>
                            <w:tcW w:w="0" w:type="auto"/>
                            <w:shd w:val="clear" w:color="auto" w:fill="auto"/>
                            <w:vAlign w:val="center"/>
                          </w:tcPr>
                          <w:p w14:paraId="10979423" w14:textId="77777777" w:rsidR="00735A92" w:rsidRPr="004C34EF" w:rsidRDefault="00735A92" w:rsidP="00142259">
                            <w:pPr>
                              <w:pStyle w:val="tablecopy"/>
                              <w:jc w:val="center"/>
                              <w:rPr>
                                <w:lang w:eastAsia="pt-BR"/>
                              </w:rPr>
                            </w:pPr>
                            <w:r w:rsidRPr="004C34EF">
                              <w:rPr>
                                <w:lang w:eastAsia="pt-BR"/>
                              </w:rPr>
                              <w:t>2</w:t>
                            </w:r>
                          </w:p>
                        </w:tc>
                        <w:tc>
                          <w:tcPr>
                            <w:tcW w:w="0" w:type="auto"/>
                            <w:shd w:val="clear" w:color="auto" w:fill="auto"/>
                            <w:vAlign w:val="center"/>
                          </w:tcPr>
                          <w:p w14:paraId="221AB7FE" w14:textId="77777777" w:rsidR="00735A92" w:rsidRPr="004C34EF" w:rsidRDefault="00735A92" w:rsidP="00142259">
                            <w:pPr>
                              <w:pStyle w:val="tablecopy"/>
                              <w:jc w:val="center"/>
                              <w:rPr>
                                <w:lang w:eastAsia="pt-BR"/>
                              </w:rPr>
                            </w:pPr>
                            <w:r w:rsidRPr="004C34EF">
                              <w:rPr>
                                <w:lang w:eastAsia="pt-BR"/>
                              </w:rPr>
                              <w:t>-</w:t>
                            </w:r>
                          </w:p>
                        </w:tc>
                        <w:tc>
                          <w:tcPr>
                            <w:tcW w:w="0" w:type="auto"/>
                            <w:shd w:val="clear" w:color="auto" w:fill="auto"/>
                            <w:vAlign w:val="center"/>
                          </w:tcPr>
                          <w:p w14:paraId="7611445E" w14:textId="77777777" w:rsidR="00735A92" w:rsidRPr="004C34EF" w:rsidRDefault="00735A92" w:rsidP="00142259">
                            <w:pPr>
                              <w:pStyle w:val="tablecopy"/>
                              <w:jc w:val="center"/>
                              <w:rPr>
                                <w:lang w:eastAsia="pt-BR"/>
                              </w:rPr>
                            </w:pPr>
                            <w:r w:rsidRPr="004C34EF">
                              <w:rPr>
                                <w:lang w:eastAsia="pt-BR"/>
                              </w:rPr>
                              <w:t>10</w:t>
                            </w:r>
                          </w:p>
                        </w:tc>
                      </w:tr>
                    </w:tbl>
                    <w:p w14:paraId="24939780" w14:textId="77777777" w:rsidR="00735A92" w:rsidRDefault="00735A92" w:rsidP="0097625C"/>
                  </w:txbxContent>
                </v:textbox>
                <w10:wrap type="square" anchorx="margin"/>
                <w10:anchorlock/>
              </v:shape>
            </w:pict>
          </mc:Fallback>
        </mc:AlternateContent>
      </w:r>
      <w:r w:rsidR="0097625C" w:rsidRPr="00357912">
        <w:rPr>
          <w:lang w:eastAsia="pt-BR"/>
        </w:rPr>
        <w:fldChar w:fldCharType="begin"/>
      </w:r>
      <w:r w:rsidR="0097625C" w:rsidRPr="00357912">
        <w:rPr>
          <w:lang w:eastAsia="pt-BR"/>
        </w:rPr>
        <w:instrText xml:space="preserve"> REF _Ref418329125 \h </w:instrText>
      </w:r>
      <w:r w:rsidR="0097625C" w:rsidRPr="00357912">
        <w:rPr>
          <w:lang w:eastAsia="pt-BR"/>
        </w:rPr>
      </w:r>
      <w:r w:rsidR="0097625C" w:rsidRPr="00357912">
        <w:rPr>
          <w:lang w:eastAsia="pt-BR"/>
        </w:rPr>
        <w:fldChar w:fldCharType="separate"/>
      </w:r>
      <w:r w:rsidR="009D552B" w:rsidRPr="00357912">
        <w:t>Table 3</w:t>
      </w:r>
      <w:r w:rsidR="0097625C" w:rsidRPr="00357912">
        <w:rPr>
          <w:lang w:eastAsia="pt-BR"/>
        </w:rPr>
        <w:fldChar w:fldCharType="end"/>
      </w:r>
      <w:r w:rsidR="0097625C" w:rsidRPr="00357912">
        <w:rPr>
          <w:lang w:eastAsia="pt-BR"/>
        </w:rPr>
        <w:t xml:space="preserve"> presents </w:t>
      </w:r>
      <w:r w:rsidR="003E4DB9" w:rsidRPr="00357912">
        <w:rPr>
          <w:lang w:eastAsia="pt-BR"/>
        </w:rPr>
        <w:t xml:space="preserve">the </w:t>
      </w:r>
      <w:r w:rsidR="0097625C" w:rsidRPr="00357912">
        <w:rPr>
          <w:lang w:eastAsia="pt-BR"/>
        </w:rPr>
        <w:t xml:space="preserve">time spent </w:t>
      </w:r>
      <w:r w:rsidR="003E4DB9" w:rsidRPr="00357912">
        <w:rPr>
          <w:lang w:eastAsia="pt-BR"/>
        </w:rPr>
        <w:t>by</w:t>
      </w:r>
      <w:r w:rsidR="0097625C" w:rsidRPr="00357912">
        <w:rPr>
          <w:lang w:eastAsia="pt-BR"/>
        </w:rPr>
        <w:t xml:space="preserve"> each subject to answer each question </w:t>
      </w:r>
      <w:r w:rsidR="00C70133" w:rsidRPr="00357912">
        <w:rPr>
          <w:lang w:eastAsia="pt-BR"/>
        </w:rPr>
        <w:t>in</w:t>
      </w:r>
      <w:r w:rsidR="0097625C" w:rsidRPr="00357912">
        <w:rPr>
          <w:lang w:eastAsia="pt-BR"/>
        </w:rPr>
        <w:t xml:space="preserve"> both scenarios </w:t>
      </w:r>
      <w:r w:rsidR="00C70133" w:rsidRPr="00357912">
        <w:rPr>
          <w:lang w:eastAsia="pt-BR"/>
        </w:rPr>
        <w:t>and both</w:t>
      </w:r>
      <w:r w:rsidR="0097625C" w:rsidRPr="00357912">
        <w:rPr>
          <w:lang w:eastAsia="pt-BR"/>
        </w:rPr>
        <w:t xml:space="preserve"> phases. It is possible to notice, by looking at </w:t>
      </w:r>
      <w:r w:rsidR="0097625C" w:rsidRPr="00357912">
        <w:rPr>
          <w:lang w:eastAsia="pt-BR"/>
        </w:rPr>
        <w:fldChar w:fldCharType="begin"/>
      </w:r>
      <w:r w:rsidR="0097625C" w:rsidRPr="00357912">
        <w:rPr>
          <w:lang w:eastAsia="pt-BR"/>
        </w:rPr>
        <w:instrText xml:space="preserve"> REF _Ref418329125 \h </w:instrText>
      </w:r>
      <w:r w:rsidR="0097625C" w:rsidRPr="00357912">
        <w:rPr>
          <w:lang w:eastAsia="pt-BR"/>
        </w:rPr>
      </w:r>
      <w:r w:rsidR="0097625C" w:rsidRPr="00357912">
        <w:rPr>
          <w:lang w:eastAsia="pt-BR"/>
        </w:rPr>
        <w:fldChar w:fldCharType="separate"/>
      </w:r>
      <w:r w:rsidR="009D552B" w:rsidRPr="00357912">
        <w:t>Table 3</w:t>
      </w:r>
      <w:r w:rsidR="0097625C" w:rsidRPr="00357912">
        <w:rPr>
          <w:lang w:eastAsia="pt-BR"/>
        </w:rPr>
        <w:fldChar w:fldCharType="end"/>
      </w:r>
      <w:r w:rsidR="0097625C" w:rsidRPr="00357912">
        <w:rPr>
          <w:lang w:eastAsia="pt-BR"/>
        </w:rPr>
        <w:t xml:space="preserve">, that all subjects took less time to complete Scenario 1 (developer role) in Phase 2 (with </w:t>
      </w:r>
      <w:proofErr w:type="spellStart"/>
      <w:r w:rsidR="0097625C" w:rsidRPr="00357912">
        <w:rPr>
          <w:lang w:eastAsia="pt-BR"/>
        </w:rPr>
        <w:t>DyeVC</w:t>
      </w:r>
      <w:proofErr w:type="spellEnd"/>
      <w:r w:rsidR="0097625C" w:rsidRPr="00357912">
        <w:rPr>
          <w:lang w:eastAsia="pt-BR"/>
        </w:rPr>
        <w:t>). For Scena</w:t>
      </w:r>
      <w:r w:rsidR="0097625C" w:rsidRPr="00357912">
        <w:rPr>
          <w:lang w:eastAsia="pt-BR"/>
        </w:rPr>
        <w:t>r</w:t>
      </w:r>
      <w:r w:rsidR="0097625C" w:rsidRPr="00357912">
        <w:rPr>
          <w:lang w:eastAsia="pt-BR"/>
        </w:rPr>
        <w:t xml:space="preserve">io 2 (admin role), times for Phase 1 (without </w:t>
      </w:r>
      <w:proofErr w:type="spellStart"/>
      <w:r w:rsidR="0097625C" w:rsidRPr="00357912">
        <w:rPr>
          <w:lang w:eastAsia="pt-BR"/>
        </w:rPr>
        <w:t>DyeVC</w:t>
      </w:r>
      <w:proofErr w:type="spellEnd"/>
      <w:r w:rsidR="0097625C" w:rsidRPr="00357912">
        <w:rPr>
          <w:lang w:eastAsia="pt-BR"/>
        </w:rPr>
        <w:t>) are not shown because none of the subjects managed to answer the que</w:t>
      </w:r>
      <w:r w:rsidR="0097625C" w:rsidRPr="00357912">
        <w:rPr>
          <w:lang w:eastAsia="pt-BR"/>
        </w:rPr>
        <w:t>s</w:t>
      </w:r>
      <w:r w:rsidR="0097625C" w:rsidRPr="00357912">
        <w:rPr>
          <w:lang w:eastAsia="pt-BR"/>
        </w:rPr>
        <w:t xml:space="preserve">tions without using </w:t>
      </w:r>
      <w:proofErr w:type="spellStart"/>
      <w:r w:rsidR="0097625C" w:rsidRPr="00357912">
        <w:rPr>
          <w:lang w:eastAsia="pt-BR"/>
        </w:rPr>
        <w:t>DyeVC</w:t>
      </w:r>
      <w:proofErr w:type="spellEnd"/>
      <w:r w:rsidR="0097625C" w:rsidRPr="00357912">
        <w:rPr>
          <w:lang w:eastAsia="pt-BR"/>
        </w:rPr>
        <w:t>.</w:t>
      </w:r>
    </w:p>
    <w:p w14:paraId="597FE115" w14:textId="77777777" w:rsidR="0097625C" w:rsidRPr="00357912" w:rsidRDefault="0097625C" w:rsidP="0097625C">
      <w:pPr>
        <w:pStyle w:val="EstiloRecuodecorpodetextoPrimeiralinha0cmDepoisde"/>
        <w:rPr>
          <w:lang w:eastAsia="pt-BR"/>
        </w:rPr>
      </w:pPr>
      <w:r w:rsidRPr="00357912">
        <w:rPr>
          <w:lang w:eastAsia="pt-BR"/>
        </w:rPr>
        <w:t xml:space="preserve">The overall results of this study were positive. In Phase 1 (without </w:t>
      </w:r>
      <w:proofErr w:type="spellStart"/>
      <w:r w:rsidRPr="00357912">
        <w:rPr>
          <w:lang w:eastAsia="pt-BR"/>
        </w:rPr>
        <w:t>DyeVC</w:t>
      </w:r>
      <w:proofErr w:type="spellEnd"/>
      <w:r w:rsidRPr="00357912">
        <w:rPr>
          <w:lang w:eastAsia="pt-BR"/>
        </w:rPr>
        <w:t>), each subject used a different tool and followed a diffe</w:t>
      </w:r>
      <w:r w:rsidRPr="00357912">
        <w:rPr>
          <w:lang w:eastAsia="pt-BR"/>
        </w:rPr>
        <w:t>r</w:t>
      </w:r>
      <w:r w:rsidRPr="00357912">
        <w:rPr>
          <w:lang w:eastAsia="pt-BR"/>
        </w:rPr>
        <w:t xml:space="preserve">ent procedure to find answers regarding </w:t>
      </w:r>
      <w:proofErr w:type="spellStart"/>
      <w:r w:rsidRPr="00357912">
        <w:rPr>
          <w:lang w:eastAsia="pt-BR"/>
        </w:rPr>
        <w:t>DVCS</w:t>
      </w:r>
      <w:proofErr w:type="spellEnd"/>
      <w:r w:rsidRPr="00357912">
        <w:rPr>
          <w:lang w:eastAsia="pt-BR"/>
        </w:rPr>
        <w:t xml:space="preserve"> usage. Subjects were able to answer correctly questions Q1.1 and Q1.3 whether using </w:t>
      </w:r>
      <w:proofErr w:type="spellStart"/>
      <w:r w:rsidRPr="00357912">
        <w:rPr>
          <w:lang w:eastAsia="pt-BR"/>
        </w:rPr>
        <w:t>DyeVC</w:t>
      </w:r>
      <w:proofErr w:type="spellEnd"/>
      <w:r w:rsidRPr="00357912">
        <w:rPr>
          <w:lang w:eastAsia="pt-BR"/>
        </w:rPr>
        <w:t xml:space="preserve"> or not. In addition, further questions were answered correctly only by using </w:t>
      </w:r>
      <w:proofErr w:type="spellStart"/>
      <w:r w:rsidRPr="00357912">
        <w:rPr>
          <w:lang w:eastAsia="pt-BR"/>
        </w:rPr>
        <w:t>DyeVC</w:t>
      </w:r>
      <w:proofErr w:type="spellEnd"/>
      <w:r w:rsidRPr="00357912">
        <w:rPr>
          <w:lang w:eastAsia="pt-BR"/>
        </w:rPr>
        <w:t>.</w:t>
      </w:r>
    </w:p>
    <w:p w14:paraId="19EAC46A" w14:textId="35664FE0" w:rsidR="0097625C" w:rsidRPr="00357912" w:rsidRDefault="0097625C" w:rsidP="0097625C">
      <w:pPr>
        <w:pStyle w:val="EstiloRecuodecorpodetextoPrimeiralinha0cmDepoisde"/>
        <w:rPr>
          <w:lang w:eastAsia="pt-BR"/>
        </w:rPr>
      </w:pPr>
      <w:r w:rsidRPr="00357912">
        <w:rPr>
          <w:lang w:eastAsia="pt-BR"/>
        </w:rPr>
        <w:t xml:space="preserve">The subjects also </w:t>
      </w:r>
      <w:r w:rsidR="00357912" w:rsidRPr="00357912">
        <w:rPr>
          <w:lang w:eastAsia="pt-BR"/>
        </w:rPr>
        <w:t>answered a</w:t>
      </w:r>
      <w:r w:rsidR="0009194E">
        <w:rPr>
          <w:lang w:eastAsia="pt-BR"/>
        </w:rPr>
        <w:t>n exit</w:t>
      </w:r>
      <w:r w:rsidR="00357912" w:rsidRPr="00357912">
        <w:rPr>
          <w:lang w:eastAsia="pt-BR"/>
        </w:rPr>
        <w:t xml:space="preserve"> questionn</w:t>
      </w:r>
      <w:r w:rsidR="00357912">
        <w:rPr>
          <w:lang w:eastAsia="pt-BR"/>
        </w:rPr>
        <w:t>a</w:t>
      </w:r>
      <w:r w:rsidR="00357912" w:rsidRPr="00357912">
        <w:rPr>
          <w:lang w:eastAsia="pt-BR"/>
        </w:rPr>
        <w:t>ire</w:t>
      </w:r>
      <w:r w:rsidRPr="00357912">
        <w:rPr>
          <w:lang w:eastAsia="pt-BR"/>
        </w:rPr>
        <w:t xml:space="preserve">. All subjects found easy to interact with </w:t>
      </w:r>
      <w:proofErr w:type="spellStart"/>
      <w:r w:rsidRPr="00357912">
        <w:rPr>
          <w:lang w:eastAsia="pt-BR"/>
        </w:rPr>
        <w:t>DyeVC</w:t>
      </w:r>
      <w:proofErr w:type="spellEnd"/>
      <w:r w:rsidRPr="00357912">
        <w:rPr>
          <w:lang w:eastAsia="pt-BR"/>
        </w:rPr>
        <w:t>, to identify related reposit</w:t>
      </w:r>
      <w:r w:rsidRPr="00357912">
        <w:rPr>
          <w:lang w:eastAsia="pt-BR"/>
        </w:rPr>
        <w:t>o</w:t>
      </w:r>
      <w:r w:rsidRPr="00357912">
        <w:rPr>
          <w:lang w:eastAsia="pt-BR"/>
        </w:rPr>
        <w:t xml:space="preserve">ries, and to use the operations </w:t>
      </w:r>
      <w:r w:rsidR="0009194E">
        <w:rPr>
          <w:lang w:eastAsia="pt-BR"/>
        </w:rPr>
        <w:t>available</w:t>
      </w:r>
      <w:r w:rsidRPr="00357912">
        <w:rPr>
          <w:lang w:eastAsia="pt-BR"/>
        </w:rPr>
        <w:t>. They consensually elec</w:t>
      </w:r>
      <w:r w:rsidRPr="00357912">
        <w:rPr>
          <w:lang w:eastAsia="pt-BR"/>
        </w:rPr>
        <w:t>t</w:t>
      </w:r>
      <w:r w:rsidRPr="00357912">
        <w:rPr>
          <w:lang w:eastAsia="pt-BR"/>
        </w:rPr>
        <w:t xml:space="preserve">ed the topology visualization as the most helpful visualization in </w:t>
      </w:r>
      <w:proofErr w:type="spellStart"/>
      <w:r w:rsidRPr="00357912">
        <w:rPr>
          <w:lang w:eastAsia="pt-BR"/>
        </w:rPr>
        <w:t>DyeVC</w:t>
      </w:r>
      <w:proofErr w:type="spellEnd"/>
      <w:r w:rsidRPr="00357912">
        <w:rPr>
          <w:lang w:eastAsia="pt-BR"/>
        </w:rPr>
        <w:t xml:space="preserve">. In addition, by using </w:t>
      </w:r>
      <w:r w:rsidR="00E2511E">
        <w:rPr>
          <w:lang w:eastAsia="pt-BR"/>
        </w:rPr>
        <w:t xml:space="preserve">the </w:t>
      </w:r>
      <w:r w:rsidRPr="00357912">
        <w:rPr>
          <w:lang w:eastAsia="pt-BR"/>
        </w:rPr>
        <w:t>Product Reaction Cards</w:t>
      </w:r>
      <w:r w:rsidR="00C001E1">
        <w:rPr>
          <w:rStyle w:val="FootnoteReference"/>
          <w:lang w:eastAsia="pt-BR"/>
        </w:rPr>
        <w:footnoteReference w:id="5"/>
      </w:r>
      <w:r w:rsidRPr="00357912">
        <w:rPr>
          <w:lang w:eastAsia="pt-BR"/>
        </w:rPr>
        <w:t xml:space="preserve"> </w:t>
      </w:r>
      <w:r w:rsidRPr="00357912">
        <w:rPr>
          <w:lang w:eastAsia="pt-BR"/>
        </w:rPr>
        <w:fldChar w:fldCharType="begin"/>
      </w:r>
      <w:r w:rsidR="00F04BE5" w:rsidRPr="00357912">
        <w:rPr>
          <w:lang w:eastAsia="pt-BR"/>
        </w:rPr>
        <w:instrText xml:space="preserve"> ADDIN ZOTERO_ITEM CSL_CITATION {"citationID":"1gl36lc8l7","properties":{"formattedCitation":"[23]","plainCitation":"[23]"},"citationItems":[{"id":3109,"uris":["http://zotero.org/users/892576/items/TQCHX5II"],"uri":["http://zotero.org/users/892576/items/TQCHX5II"],"itemData":{"id":3109,"type":"paper-conference","title":"Measuring Desirability: New methods for evaluating desirability in a usability lab setting","container-title":"Proceedings of Usability Professionals Association (UPA)","publisher-place":"Orlando, FL, USA","page":"8-12","event-place":"Orlando, FL, USA","author":[{"family":"Benedek","given":"Joey"},{"family":"Miner","given":"Trish"}],"issued":{"date-parts":[["2002"]]}}}],"schema":"https://github.com/citation-style-language/schema/raw/master/csl-citation.json"} </w:instrText>
      </w:r>
      <w:r w:rsidRPr="00357912">
        <w:rPr>
          <w:lang w:eastAsia="pt-BR"/>
        </w:rPr>
        <w:fldChar w:fldCharType="separate"/>
      </w:r>
      <w:r w:rsidR="0039461E" w:rsidRPr="00357912">
        <w:t>[23]</w:t>
      </w:r>
      <w:r w:rsidRPr="00357912">
        <w:rPr>
          <w:lang w:eastAsia="pt-BR"/>
        </w:rPr>
        <w:fldChar w:fldCharType="end"/>
      </w:r>
      <w:r w:rsidRPr="00357912">
        <w:rPr>
          <w:lang w:eastAsia="pt-BR"/>
        </w:rPr>
        <w:t xml:space="preserve">, 3 out of the 4 subjects stated that </w:t>
      </w:r>
      <w:proofErr w:type="spellStart"/>
      <w:r w:rsidRPr="00357912">
        <w:rPr>
          <w:lang w:eastAsia="pt-BR"/>
        </w:rPr>
        <w:t>DyeVC</w:t>
      </w:r>
      <w:proofErr w:type="spellEnd"/>
      <w:r w:rsidRPr="00357912">
        <w:rPr>
          <w:lang w:eastAsia="pt-BR"/>
        </w:rPr>
        <w:t xml:space="preserve"> is hel</w:t>
      </w:r>
      <w:r w:rsidRPr="00357912">
        <w:rPr>
          <w:lang w:eastAsia="pt-BR"/>
        </w:rPr>
        <w:t>p</w:t>
      </w:r>
      <w:r w:rsidRPr="00357912">
        <w:rPr>
          <w:lang w:eastAsia="pt-BR"/>
        </w:rPr>
        <w:t>ful and easy to use.</w:t>
      </w:r>
    </w:p>
    <w:p w14:paraId="5E7DCB8E" w14:textId="77777777" w:rsidR="0097625C" w:rsidRPr="00357912" w:rsidRDefault="0097625C" w:rsidP="0097625C">
      <w:pPr>
        <w:pStyle w:val="Heading2"/>
        <w:rPr>
          <w:lang w:eastAsia="pt-BR"/>
        </w:rPr>
      </w:pPr>
      <w:r w:rsidRPr="00357912">
        <w:rPr>
          <w:lang w:eastAsia="pt-BR"/>
        </w:rPr>
        <w:t>Performance evaluation</w:t>
      </w:r>
    </w:p>
    <w:p w14:paraId="1AF6F781" w14:textId="2BB725AC" w:rsidR="0097625C" w:rsidRPr="00357912" w:rsidRDefault="0097625C" w:rsidP="0097625C">
      <w:pPr>
        <w:pStyle w:val="EstiloRecuodecorpodetextoPrimeiralinha0cmDepoisde"/>
        <w:rPr>
          <w:lang w:eastAsia="pt-BR"/>
        </w:rPr>
      </w:pPr>
      <w:r w:rsidRPr="00357912">
        <w:rPr>
          <w:lang w:eastAsia="pt-BR"/>
        </w:rPr>
        <w:t xml:space="preserve">In order to evaluate the scalability of our approach, we measured the time spent to perform the most common </w:t>
      </w:r>
      <w:proofErr w:type="spellStart"/>
      <w:r w:rsidRPr="00357912">
        <w:rPr>
          <w:lang w:eastAsia="pt-BR"/>
        </w:rPr>
        <w:t>DyeVC</w:t>
      </w:r>
      <w:proofErr w:type="spellEnd"/>
      <w:r w:rsidRPr="00357912">
        <w:rPr>
          <w:lang w:eastAsia="pt-BR"/>
        </w:rPr>
        <w:t xml:space="preserve"> operations. We used projects of different sizes and hosted in different </w:t>
      </w:r>
      <w:proofErr w:type="spellStart"/>
      <w:r w:rsidRPr="00357912">
        <w:rPr>
          <w:lang w:eastAsia="pt-BR"/>
        </w:rPr>
        <w:t>Git</w:t>
      </w:r>
      <w:proofErr w:type="spellEnd"/>
      <w:r w:rsidRPr="00357912">
        <w:rPr>
          <w:lang w:eastAsia="pt-BR"/>
        </w:rPr>
        <w:t xml:space="preserve"> servers. </w:t>
      </w:r>
      <w:r w:rsidR="00BA444C" w:rsidRPr="00357912">
        <w:rPr>
          <w:lang w:eastAsia="pt-BR"/>
        </w:rPr>
        <w:fldChar w:fldCharType="begin"/>
      </w:r>
      <w:r w:rsidR="00BA444C" w:rsidRPr="00357912">
        <w:rPr>
          <w:lang w:eastAsia="pt-BR"/>
        </w:rPr>
        <w:instrText xml:space="preserve"> REF _Ref447918345 \h </w:instrText>
      </w:r>
      <w:r w:rsidR="00BA444C" w:rsidRPr="00357912">
        <w:rPr>
          <w:lang w:eastAsia="pt-BR"/>
        </w:rPr>
      </w:r>
      <w:r w:rsidR="00BA444C" w:rsidRPr="00357912">
        <w:rPr>
          <w:lang w:eastAsia="pt-BR"/>
        </w:rPr>
        <w:fldChar w:fldCharType="separate"/>
      </w:r>
      <w:r w:rsidR="009D552B" w:rsidRPr="00357912">
        <w:t>Table 4</w:t>
      </w:r>
      <w:r w:rsidR="00BA444C" w:rsidRPr="00357912">
        <w:rPr>
          <w:lang w:eastAsia="pt-BR"/>
        </w:rPr>
        <w:fldChar w:fldCharType="end"/>
      </w:r>
      <w:r w:rsidR="00BA444C" w:rsidRPr="00357912">
        <w:rPr>
          <w:lang w:eastAsia="pt-BR"/>
        </w:rPr>
        <w:t xml:space="preserve"> </w:t>
      </w:r>
      <w:r w:rsidRPr="00357912">
        <w:rPr>
          <w:lang w:eastAsia="pt-BR"/>
        </w:rPr>
        <w:t xml:space="preserve">shows the monitored projects (name and hosting service), the repository metrics – number of commits, disk usage, and number of files – and the time spent to run some background </w:t>
      </w:r>
      <w:proofErr w:type="gramStart"/>
      <w:r w:rsidRPr="00357912">
        <w:rPr>
          <w:lang w:eastAsia="pt-BR"/>
        </w:rPr>
        <w:t>and</w:t>
      </w:r>
      <w:proofErr w:type="gramEnd"/>
      <w:r w:rsidRPr="00357912">
        <w:rPr>
          <w:lang w:eastAsia="pt-BR"/>
        </w:rPr>
        <w:t xml:space="preserve"> foreground operations in </w:t>
      </w:r>
      <w:proofErr w:type="spellStart"/>
      <w:r w:rsidRPr="00357912">
        <w:rPr>
          <w:lang w:eastAsia="pt-BR"/>
        </w:rPr>
        <w:t>DyeVC</w:t>
      </w:r>
      <w:proofErr w:type="spellEnd"/>
      <w:r w:rsidRPr="00357912">
        <w:rPr>
          <w:lang w:eastAsia="pt-BR"/>
        </w:rPr>
        <w:t xml:space="preserve">. All measurements were taken in the same period of the day and from the same machine, a Core Duo CPU at 2.53 GHz, with 4GB RAM running Windows 8.1 Professional 64 bits, connected to the internet at 35 Mbit/s. </w:t>
      </w:r>
    </w:p>
    <w:p w14:paraId="0F81DF71" w14:textId="61614CBB" w:rsidR="0097625C" w:rsidRPr="00357912" w:rsidRDefault="0097625C" w:rsidP="0097625C">
      <w:pPr>
        <w:pStyle w:val="EstiloRecuodecorpodetextoPrimeiralinha0cmDepoisde"/>
        <w:rPr>
          <w:lang w:eastAsia="pt-BR"/>
        </w:rPr>
      </w:pPr>
      <w:r w:rsidRPr="00357912">
        <w:rPr>
          <w:lang w:eastAsia="pt-BR"/>
        </w:rPr>
        <w:t>We measured the main operations of our approach: “Insert 1st”, invoked when the user includes the first repository of a given system to be monitored; “Insert 2nd”, invoked when the user includes a repository to be monitored in a sy</w:t>
      </w:r>
      <w:r w:rsidRPr="00357912">
        <w:rPr>
          <w:lang w:eastAsia="pt-BR"/>
        </w:rPr>
        <w:t>s</w:t>
      </w:r>
      <w:r w:rsidRPr="00357912">
        <w:rPr>
          <w:lang w:eastAsia="pt-BR"/>
        </w:rPr>
        <w:t>tem that already have registered reposit</w:t>
      </w:r>
      <w:r w:rsidRPr="00357912">
        <w:rPr>
          <w:lang w:eastAsia="pt-BR"/>
        </w:rPr>
        <w:t>o</w:t>
      </w:r>
      <w:r w:rsidRPr="00357912">
        <w:rPr>
          <w:lang w:eastAsia="pt-BR"/>
        </w:rPr>
        <w:t>ries; “Commit History”, invoked when the user r</w:t>
      </w:r>
      <w:r w:rsidRPr="00357912">
        <w:rPr>
          <w:lang w:eastAsia="pt-BR"/>
        </w:rPr>
        <w:t>e</w:t>
      </w:r>
      <w:r w:rsidRPr="00357912">
        <w:rPr>
          <w:lang w:eastAsia="pt-BR"/>
        </w:rPr>
        <w:t>quests to see the commit history of a given repository; “Topology”, invoked when the user wants to see the topology of repositories of a given system; “Check Branches”, invoked per</w:t>
      </w:r>
      <w:r w:rsidRPr="00357912">
        <w:rPr>
          <w:lang w:eastAsia="pt-BR"/>
        </w:rPr>
        <w:t>i</w:t>
      </w:r>
      <w:r w:rsidRPr="00357912">
        <w:rPr>
          <w:lang w:eastAsia="pt-BR"/>
        </w:rPr>
        <w:t>odically to check all the monitored repositories, searching for ahead or behind commits; and “Update Topology”, invoked per</w:t>
      </w:r>
      <w:r w:rsidRPr="00357912">
        <w:rPr>
          <w:lang w:eastAsia="pt-BR"/>
        </w:rPr>
        <w:t>i</w:t>
      </w:r>
      <w:r w:rsidRPr="00357912">
        <w:rPr>
          <w:lang w:eastAsia="pt-BR"/>
        </w:rPr>
        <w:t>odically to update the topology information in the central dat</w:t>
      </w:r>
      <w:r w:rsidRPr="00357912">
        <w:rPr>
          <w:lang w:eastAsia="pt-BR"/>
        </w:rPr>
        <w:t>a</w:t>
      </w:r>
      <w:r w:rsidRPr="00357912">
        <w:rPr>
          <w:lang w:eastAsia="pt-BR"/>
        </w:rPr>
        <w:t>base. This last operation updates the existing repositories, their peers, and the existing commits, marking in which repositories each commit is found</w:t>
      </w:r>
      <w:r w:rsidR="007F4DD8">
        <w:rPr>
          <w:lang w:eastAsia="pt-BR"/>
        </w:rPr>
        <w:t xml:space="preserve">, as detailed by </w:t>
      </w:r>
      <w:r w:rsidR="007F4DD8" w:rsidRPr="00357912">
        <w:rPr>
          <w:lang w:eastAsia="pt-BR"/>
        </w:rPr>
        <w:fldChar w:fldCharType="begin"/>
      </w:r>
      <w:r w:rsidR="007F4DD8" w:rsidRPr="00357912">
        <w:rPr>
          <w:lang w:eastAsia="pt-BR"/>
        </w:rPr>
        <w:instrText xml:space="preserve"> REF _Ref402630254 \h  \* MERGEFORMAT </w:instrText>
      </w:r>
      <w:r w:rsidR="007F4DD8" w:rsidRPr="00357912">
        <w:rPr>
          <w:lang w:eastAsia="pt-BR"/>
        </w:rPr>
      </w:r>
      <w:r w:rsidR="007F4DD8" w:rsidRPr="00357912">
        <w:rPr>
          <w:lang w:eastAsia="pt-BR"/>
        </w:rPr>
        <w:fldChar w:fldCharType="separate"/>
      </w:r>
      <w:r w:rsidR="00057235">
        <w:rPr>
          <w:lang w:eastAsia="pt-BR"/>
        </w:rPr>
        <w:t>Algorithm 1</w:t>
      </w:r>
      <w:r w:rsidR="007F4DD8" w:rsidRPr="00357912">
        <w:rPr>
          <w:lang w:eastAsia="pt-BR"/>
        </w:rPr>
        <w:fldChar w:fldCharType="end"/>
      </w:r>
      <w:r w:rsidRPr="00357912">
        <w:rPr>
          <w:lang w:eastAsia="pt-BR"/>
        </w:rPr>
        <w:t>.</w:t>
      </w:r>
    </w:p>
    <w:p w14:paraId="0465A1C9" w14:textId="5BDA354A" w:rsidR="0097625C" w:rsidRPr="00357912" w:rsidRDefault="00B17B51" w:rsidP="0097625C">
      <w:pPr>
        <w:pStyle w:val="EstiloRecuodecorpodetextoPrimeiralinha0cmDepoisde"/>
        <w:rPr>
          <w:lang w:eastAsia="pt-BR"/>
        </w:rPr>
      </w:pPr>
      <w:r w:rsidRPr="00357912">
        <mc:AlternateContent>
          <mc:Choice Requires="wps">
            <w:drawing>
              <wp:anchor distT="0" distB="0" distL="114300" distR="114300" simplePos="0" relativeHeight="251635712" behindDoc="0" locked="1" layoutInCell="1" allowOverlap="1" wp14:anchorId="0BCF5FBF" wp14:editId="7D079A04">
                <wp:simplePos x="0" y="0"/>
                <wp:positionH relativeFrom="margin">
                  <wp:align>center</wp:align>
                </wp:positionH>
                <wp:positionV relativeFrom="margin">
                  <wp:align>top</wp:align>
                </wp:positionV>
                <wp:extent cx="6400800" cy="2745740"/>
                <wp:effectExtent l="0" t="0" r="0" b="0"/>
                <wp:wrapSquare wrapText="bothSides"/>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274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0D4C04" w14:textId="77777777" w:rsidR="00735A92" w:rsidRDefault="00735A92" w:rsidP="0097625C">
                            <w:pPr>
                              <w:pStyle w:val="Caption"/>
                            </w:pPr>
                            <w:bookmarkStart w:id="42" w:name="_Ref447918345"/>
                            <w:bookmarkStart w:id="43" w:name="_Ref401688977"/>
                            <w:proofErr w:type="gramStart"/>
                            <w:r>
                              <w:t xml:space="preserve">Table </w:t>
                            </w:r>
                            <w:fldSimple w:instr=" SEQ Table \* ARABIC ">
                              <w:r>
                                <w:rPr>
                                  <w:noProof/>
                                </w:rPr>
                                <w:t>4</w:t>
                              </w:r>
                            </w:fldSimple>
                            <w:bookmarkEnd w:id="42"/>
                            <w:r>
                              <w:t>.</w:t>
                            </w:r>
                            <w:bookmarkEnd w:id="43"/>
                            <w:proofErr w:type="gramEnd"/>
                            <w:r>
                              <w:tab/>
                              <w:t xml:space="preserve">Scalability results of </w:t>
                            </w:r>
                            <w:proofErr w:type="spellStart"/>
                            <w:r>
                              <w:t>DyeVC</w:t>
                            </w:r>
                            <w:proofErr w:type="spellEnd"/>
                            <w:r>
                              <w:t xml:space="preserve"> for repositories with different metric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735A92" w:rsidRPr="007D7EAA" w14:paraId="41FA911F" w14:textId="77777777" w:rsidTr="007D7EAA">
                              <w:trPr>
                                <w:trHeight w:val="260"/>
                                <w:jc w:val="center"/>
                              </w:trPr>
                              <w:tc>
                                <w:tcPr>
                                  <w:tcW w:w="0" w:type="auto"/>
                                  <w:vMerge w:val="restart"/>
                                  <w:shd w:val="clear" w:color="auto" w:fill="auto"/>
                                  <w:noWrap/>
                                  <w:vAlign w:val="center"/>
                                  <w:hideMark/>
                                </w:tcPr>
                                <w:p w14:paraId="7529F6F0" w14:textId="77777777" w:rsidR="00735A92" w:rsidRPr="003A4647" w:rsidRDefault="00735A92" w:rsidP="003A4647">
                                  <w:pPr>
                                    <w:pStyle w:val="tablecolhead"/>
                                    <w:jc w:val="left"/>
                                    <w:rPr>
                                      <w:rFonts w:eastAsia="Times New Roman"/>
                                      <w:i/>
                                    </w:rPr>
                                  </w:pPr>
                                  <w:r w:rsidRPr="003A4647">
                                    <w:rPr>
                                      <w:rFonts w:eastAsia="Times New Roman"/>
                                      <w:i/>
                                    </w:rPr>
                                    <w:t>Repository</w:t>
                                  </w:r>
                                </w:p>
                              </w:tc>
                              <w:tc>
                                <w:tcPr>
                                  <w:tcW w:w="0" w:type="auto"/>
                                  <w:vMerge w:val="restart"/>
                                  <w:shd w:val="clear" w:color="auto" w:fill="auto"/>
                                  <w:vAlign w:val="center"/>
                                  <w:hideMark/>
                                </w:tcPr>
                                <w:p w14:paraId="65F34BF2" w14:textId="77777777" w:rsidR="00735A92" w:rsidRPr="003A4647" w:rsidRDefault="00735A92" w:rsidP="003A4647">
                                  <w:pPr>
                                    <w:pStyle w:val="tablecolhead"/>
                                    <w:jc w:val="left"/>
                                    <w:rPr>
                                      <w:rFonts w:eastAsia="Times New Roman"/>
                                      <w:i/>
                                    </w:rPr>
                                  </w:pPr>
                                  <w:r w:rsidRPr="003A4647">
                                    <w:rPr>
                                      <w:rFonts w:eastAsia="Times New Roman"/>
                                      <w:i/>
                                    </w:rPr>
                                    <w:t>Hosting</w:t>
                                  </w:r>
                                </w:p>
                              </w:tc>
                              <w:tc>
                                <w:tcPr>
                                  <w:tcW w:w="0" w:type="auto"/>
                                  <w:gridSpan w:val="3"/>
                                  <w:shd w:val="clear" w:color="auto" w:fill="auto"/>
                                  <w:noWrap/>
                                  <w:vAlign w:val="center"/>
                                  <w:hideMark/>
                                </w:tcPr>
                                <w:p w14:paraId="41B57F5F" w14:textId="77777777" w:rsidR="00735A92" w:rsidRPr="003A4647" w:rsidRDefault="00735A92">
                                  <w:pPr>
                                    <w:pStyle w:val="tablecolhead"/>
                                    <w:rPr>
                                      <w:rFonts w:eastAsia="Times New Roman"/>
                                      <w:i/>
                                    </w:rPr>
                                  </w:pPr>
                                  <w:r w:rsidRPr="003A4647">
                                    <w:rPr>
                                      <w:rFonts w:eastAsia="Times New Roman"/>
                                      <w:i/>
                                    </w:rPr>
                                    <w:t>Repository metrics</w:t>
                                  </w:r>
                                </w:p>
                              </w:tc>
                              <w:tc>
                                <w:tcPr>
                                  <w:tcW w:w="0" w:type="auto"/>
                                  <w:gridSpan w:val="3"/>
                                  <w:shd w:val="clear" w:color="auto" w:fill="auto"/>
                                  <w:hideMark/>
                                </w:tcPr>
                                <w:p w14:paraId="6AE42E09" w14:textId="77777777" w:rsidR="00735A92" w:rsidRPr="003A4647" w:rsidRDefault="00735A92">
                                  <w:pPr>
                                    <w:pStyle w:val="tablecolhead"/>
                                    <w:rPr>
                                      <w:rFonts w:eastAsia="Times New Roman"/>
                                      <w:i/>
                                    </w:rPr>
                                  </w:pPr>
                                  <w:r w:rsidRPr="003A4647">
                                    <w:rPr>
                                      <w:rFonts w:eastAsia="Times New Roman"/>
                                      <w:i/>
                                    </w:rPr>
                                    <w:t>Foreground operations</w:t>
                                  </w:r>
                                </w:p>
                              </w:tc>
                              <w:tc>
                                <w:tcPr>
                                  <w:tcW w:w="0" w:type="auto"/>
                                  <w:gridSpan w:val="4"/>
                                  <w:shd w:val="clear" w:color="auto" w:fill="auto"/>
                                  <w:vAlign w:val="center"/>
                                  <w:hideMark/>
                                </w:tcPr>
                                <w:p w14:paraId="4EC6F6E5" w14:textId="77777777" w:rsidR="00735A92" w:rsidRPr="003A4647" w:rsidRDefault="00735A92">
                                  <w:pPr>
                                    <w:pStyle w:val="tablecolhead"/>
                                    <w:rPr>
                                      <w:rFonts w:eastAsia="Times New Roman"/>
                                      <w:i/>
                                    </w:rPr>
                                  </w:pPr>
                                  <w:r w:rsidRPr="003A4647">
                                    <w:rPr>
                                      <w:rFonts w:eastAsia="Times New Roman"/>
                                      <w:i/>
                                    </w:rPr>
                                    <w:t>Background operations times (s)</w:t>
                                  </w:r>
                                </w:p>
                              </w:tc>
                            </w:tr>
                            <w:tr w:rsidR="00735A92" w:rsidRPr="007D7EAA" w14:paraId="04CD3A04" w14:textId="77777777" w:rsidTr="007D7EAA">
                              <w:trPr>
                                <w:trHeight w:val="298"/>
                                <w:jc w:val="center"/>
                              </w:trPr>
                              <w:tc>
                                <w:tcPr>
                                  <w:tcW w:w="0" w:type="auto"/>
                                  <w:vMerge/>
                                  <w:shd w:val="clear" w:color="auto" w:fill="auto"/>
                                  <w:vAlign w:val="center"/>
                                  <w:hideMark/>
                                </w:tcPr>
                                <w:p w14:paraId="449E3B9C" w14:textId="77777777" w:rsidR="00735A92" w:rsidRPr="003A4647" w:rsidRDefault="00735A92" w:rsidP="007714E6">
                                  <w:pPr>
                                    <w:jc w:val="left"/>
                                    <w:rPr>
                                      <w:b/>
                                      <w:bCs/>
                                      <w:i/>
                                      <w:sz w:val="16"/>
                                      <w:szCs w:val="16"/>
                                    </w:rPr>
                                  </w:pPr>
                                </w:p>
                              </w:tc>
                              <w:tc>
                                <w:tcPr>
                                  <w:tcW w:w="0" w:type="auto"/>
                                  <w:vMerge/>
                                  <w:shd w:val="clear" w:color="auto" w:fill="auto"/>
                                  <w:vAlign w:val="center"/>
                                  <w:hideMark/>
                                </w:tcPr>
                                <w:p w14:paraId="0561B85A" w14:textId="77777777" w:rsidR="00735A92" w:rsidRPr="003A4647" w:rsidRDefault="00735A92" w:rsidP="007714E6">
                                  <w:pPr>
                                    <w:jc w:val="left"/>
                                    <w:rPr>
                                      <w:b/>
                                      <w:bCs/>
                                      <w:i/>
                                      <w:sz w:val="16"/>
                                      <w:szCs w:val="16"/>
                                    </w:rPr>
                                  </w:pPr>
                                </w:p>
                              </w:tc>
                              <w:tc>
                                <w:tcPr>
                                  <w:tcW w:w="0" w:type="auto"/>
                                  <w:vMerge w:val="restart"/>
                                  <w:shd w:val="clear" w:color="auto" w:fill="auto"/>
                                  <w:noWrap/>
                                  <w:vAlign w:val="center"/>
                                  <w:hideMark/>
                                </w:tcPr>
                                <w:p w14:paraId="10E9FEA9" w14:textId="77777777" w:rsidR="00735A92" w:rsidRPr="003A4647" w:rsidRDefault="00735A92">
                                  <w:pPr>
                                    <w:pStyle w:val="tablecolsubhead"/>
                                    <w:rPr>
                                      <w:rFonts w:eastAsia="Times New Roman"/>
                                      <w:sz w:val="16"/>
                                      <w:szCs w:val="16"/>
                                    </w:rPr>
                                  </w:pPr>
                                  <w:r w:rsidRPr="003A4647">
                                    <w:rPr>
                                      <w:rFonts w:eastAsia="Times New Roman"/>
                                      <w:sz w:val="16"/>
                                      <w:szCs w:val="16"/>
                                    </w:rPr>
                                    <w:t xml:space="preserve"># </w:t>
                                  </w:r>
                                  <w:proofErr w:type="gramStart"/>
                                  <w:r w:rsidRPr="003A4647">
                                    <w:rPr>
                                      <w:rFonts w:eastAsia="Times New Roman"/>
                                      <w:sz w:val="16"/>
                                      <w:szCs w:val="16"/>
                                    </w:rPr>
                                    <w:t>commits</w:t>
                                  </w:r>
                                  <w:proofErr w:type="gramEnd"/>
                                </w:p>
                              </w:tc>
                              <w:tc>
                                <w:tcPr>
                                  <w:tcW w:w="0" w:type="auto"/>
                                  <w:vMerge w:val="restart"/>
                                  <w:shd w:val="clear" w:color="auto" w:fill="auto"/>
                                  <w:noWrap/>
                                  <w:vAlign w:val="center"/>
                                  <w:hideMark/>
                                </w:tcPr>
                                <w:p w14:paraId="7BDB4214" w14:textId="77777777" w:rsidR="00735A92" w:rsidRPr="003A4647" w:rsidRDefault="00735A92">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735A92" w:rsidRPr="003A4647" w:rsidRDefault="00735A92">
                                  <w:pPr>
                                    <w:pStyle w:val="tablecolsubhead"/>
                                    <w:rPr>
                                      <w:rFonts w:eastAsia="Times New Roman"/>
                                      <w:sz w:val="16"/>
                                      <w:szCs w:val="16"/>
                                    </w:rPr>
                                  </w:pPr>
                                  <w:r w:rsidRPr="003A4647">
                                    <w:rPr>
                                      <w:rFonts w:eastAsia="Times New Roman"/>
                                      <w:sz w:val="16"/>
                                      <w:szCs w:val="16"/>
                                    </w:rPr>
                                    <w:t xml:space="preserve"># </w:t>
                                  </w:r>
                                  <w:proofErr w:type="gramStart"/>
                                  <w:r w:rsidRPr="003A4647">
                                    <w:rPr>
                                      <w:rFonts w:eastAsia="Times New Roman"/>
                                      <w:sz w:val="16"/>
                                      <w:szCs w:val="16"/>
                                    </w:rPr>
                                    <w:t>files</w:t>
                                  </w:r>
                                  <w:proofErr w:type="gramEnd"/>
                                </w:p>
                              </w:tc>
                              <w:tc>
                                <w:tcPr>
                                  <w:tcW w:w="0" w:type="auto"/>
                                  <w:gridSpan w:val="2"/>
                                  <w:shd w:val="clear" w:color="auto" w:fill="auto"/>
                                  <w:vAlign w:val="center"/>
                                  <w:hideMark/>
                                </w:tcPr>
                                <w:p w14:paraId="2A89FADC" w14:textId="77777777" w:rsidR="00735A92" w:rsidRPr="003A4647" w:rsidRDefault="00735A92">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735A92" w:rsidRPr="003A4647" w:rsidRDefault="00735A92">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735A92" w:rsidRPr="003A4647" w:rsidRDefault="00735A92">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735A92" w:rsidRPr="003A4647" w:rsidRDefault="00735A92">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735A92" w:rsidRPr="003A4647" w:rsidRDefault="00735A92">
                                  <w:pPr>
                                    <w:pStyle w:val="tablecolsubhead"/>
                                    <w:rPr>
                                      <w:rFonts w:eastAsia="Times New Roman"/>
                                      <w:sz w:val="16"/>
                                      <w:szCs w:val="16"/>
                                    </w:rPr>
                                  </w:pPr>
                                  <w:r w:rsidRPr="003A4647">
                                    <w:rPr>
                                      <w:rFonts w:eastAsia="Times New Roman"/>
                                      <w:sz w:val="16"/>
                                      <w:szCs w:val="16"/>
                                    </w:rPr>
                                    <w:t>Check</w:t>
                                  </w:r>
                                </w:p>
                                <w:p w14:paraId="2E218D96" w14:textId="77777777" w:rsidR="00735A92" w:rsidRPr="003A4647" w:rsidRDefault="00735A92">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735A92" w:rsidRPr="003A4647" w:rsidRDefault="00735A92">
                                  <w:pPr>
                                    <w:pStyle w:val="tablecolsubhead"/>
                                    <w:rPr>
                                      <w:rFonts w:eastAsia="Times New Roman"/>
                                      <w:sz w:val="16"/>
                                      <w:szCs w:val="16"/>
                                    </w:rPr>
                                  </w:pPr>
                                  <w:r w:rsidRPr="003A4647">
                                    <w:rPr>
                                      <w:rFonts w:eastAsia="Times New Roman"/>
                                      <w:sz w:val="16"/>
                                      <w:szCs w:val="16"/>
                                    </w:rPr>
                                    <w:t>Update</w:t>
                                  </w:r>
                                </w:p>
                                <w:p w14:paraId="64289AF3" w14:textId="77777777" w:rsidR="00735A92" w:rsidRPr="003A4647" w:rsidRDefault="00735A92">
                                  <w:pPr>
                                    <w:pStyle w:val="tablecolsubhead"/>
                                    <w:rPr>
                                      <w:rFonts w:eastAsia="Times New Roman"/>
                                      <w:sz w:val="16"/>
                                      <w:szCs w:val="16"/>
                                    </w:rPr>
                                  </w:pPr>
                                  <w:r w:rsidRPr="003A4647">
                                    <w:rPr>
                                      <w:rFonts w:eastAsia="Times New Roman"/>
                                      <w:sz w:val="16"/>
                                      <w:szCs w:val="16"/>
                                    </w:rPr>
                                    <w:t>Topology</w:t>
                                  </w:r>
                                </w:p>
                              </w:tc>
                            </w:tr>
                            <w:tr w:rsidR="00735A92" w:rsidRPr="007D7EAA" w14:paraId="760038EF" w14:textId="77777777" w:rsidTr="007D7EAA">
                              <w:trPr>
                                <w:trHeight w:val="298"/>
                                <w:jc w:val="center"/>
                              </w:trPr>
                              <w:tc>
                                <w:tcPr>
                                  <w:tcW w:w="0" w:type="auto"/>
                                  <w:vMerge/>
                                  <w:shd w:val="clear" w:color="auto" w:fill="auto"/>
                                  <w:vAlign w:val="center"/>
                                  <w:hideMark/>
                                </w:tcPr>
                                <w:p w14:paraId="503767D8" w14:textId="77777777" w:rsidR="00735A92" w:rsidRPr="007D7EAA" w:rsidRDefault="00735A92" w:rsidP="007714E6">
                                  <w:pPr>
                                    <w:jc w:val="left"/>
                                    <w:rPr>
                                      <w:b/>
                                      <w:bCs/>
                                      <w:sz w:val="16"/>
                                      <w:szCs w:val="16"/>
                                    </w:rPr>
                                  </w:pPr>
                                </w:p>
                              </w:tc>
                              <w:tc>
                                <w:tcPr>
                                  <w:tcW w:w="0" w:type="auto"/>
                                  <w:vMerge/>
                                  <w:shd w:val="clear" w:color="auto" w:fill="auto"/>
                                  <w:vAlign w:val="center"/>
                                  <w:hideMark/>
                                </w:tcPr>
                                <w:p w14:paraId="7897B2BD" w14:textId="77777777" w:rsidR="00735A92" w:rsidRPr="007D7EAA" w:rsidRDefault="00735A92" w:rsidP="007714E6">
                                  <w:pPr>
                                    <w:jc w:val="left"/>
                                    <w:rPr>
                                      <w:b/>
                                      <w:bCs/>
                                      <w:sz w:val="16"/>
                                      <w:szCs w:val="16"/>
                                    </w:rPr>
                                  </w:pPr>
                                </w:p>
                              </w:tc>
                              <w:tc>
                                <w:tcPr>
                                  <w:tcW w:w="0" w:type="auto"/>
                                  <w:vMerge/>
                                  <w:shd w:val="clear" w:color="auto" w:fill="auto"/>
                                  <w:vAlign w:val="center"/>
                                  <w:hideMark/>
                                </w:tcPr>
                                <w:p w14:paraId="6EB104BA" w14:textId="77777777" w:rsidR="00735A92" w:rsidRPr="007D7EAA" w:rsidRDefault="00735A92" w:rsidP="007714E6">
                                  <w:pPr>
                                    <w:jc w:val="left"/>
                                    <w:rPr>
                                      <w:b/>
                                      <w:bCs/>
                                      <w:i/>
                                      <w:iCs/>
                                      <w:sz w:val="16"/>
                                      <w:szCs w:val="16"/>
                                    </w:rPr>
                                  </w:pPr>
                                </w:p>
                              </w:tc>
                              <w:tc>
                                <w:tcPr>
                                  <w:tcW w:w="0" w:type="auto"/>
                                  <w:vMerge/>
                                  <w:shd w:val="clear" w:color="auto" w:fill="auto"/>
                                  <w:vAlign w:val="center"/>
                                  <w:hideMark/>
                                </w:tcPr>
                                <w:p w14:paraId="180F4E61" w14:textId="77777777" w:rsidR="00735A92" w:rsidRPr="007D7EAA" w:rsidRDefault="00735A92" w:rsidP="007714E6">
                                  <w:pPr>
                                    <w:jc w:val="left"/>
                                    <w:rPr>
                                      <w:b/>
                                      <w:bCs/>
                                      <w:i/>
                                      <w:iCs/>
                                      <w:sz w:val="16"/>
                                      <w:szCs w:val="16"/>
                                    </w:rPr>
                                  </w:pPr>
                                </w:p>
                              </w:tc>
                              <w:tc>
                                <w:tcPr>
                                  <w:tcW w:w="0" w:type="auto"/>
                                  <w:vMerge/>
                                  <w:shd w:val="clear" w:color="auto" w:fill="auto"/>
                                  <w:vAlign w:val="center"/>
                                  <w:hideMark/>
                                </w:tcPr>
                                <w:p w14:paraId="1E3EADFE" w14:textId="77777777" w:rsidR="00735A92" w:rsidRPr="007D7EAA" w:rsidRDefault="00735A92" w:rsidP="007714E6">
                                  <w:pPr>
                                    <w:jc w:val="left"/>
                                    <w:rPr>
                                      <w:b/>
                                      <w:bCs/>
                                      <w:i/>
                                      <w:iCs/>
                                      <w:sz w:val="16"/>
                                      <w:szCs w:val="16"/>
                                    </w:rPr>
                                  </w:pPr>
                                </w:p>
                              </w:tc>
                              <w:tc>
                                <w:tcPr>
                                  <w:tcW w:w="0" w:type="auto"/>
                                  <w:shd w:val="clear" w:color="auto" w:fill="auto"/>
                                  <w:vAlign w:val="center"/>
                                  <w:hideMark/>
                                </w:tcPr>
                                <w:p w14:paraId="65A59913" w14:textId="77777777" w:rsidR="00735A92" w:rsidRPr="007D7EAA" w:rsidRDefault="00735A92">
                                  <w:pPr>
                                    <w:pStyle w:val="tablecolsubhead"/>
                                    <w:rPr>
                                      <w:rFonts w:eastAsia="Times New Roman"/>
                                      <w:sz w:val="16"/>
                                      <w:szCs w:val="16"/>
                                    </w:rPr>
                                  </w:pPr>
                                  <w:r w:rsidRPr="007D7EAA">
                                    <w:rPr>
                                      <w:rFonts w:eastAsia="Times New Roman"/>
                                      <w:sz w:val="16"/>
                                      <w:szCs w:val="16"/>
                                    </w:rPr>
                                    <w:t>Time (s)</w:t>
                                  </w:r>
                                </w:p>
                              </w:tc>
                              <w:tc>
                                <w:tcPr>
                                  <w:tcW w:w="0" w:type="auto"/>
                                  <w:shd w:val="clear" w:color="auto" w:fill="auto"/>
                                  <w:vAlign w:val="center"/>
                                  <w:hideMark/>
                                </w:tcPr>
                                <w:p w14:paraId="1CEE69C3" w14:textId="52DBA8A7" w:rsidR="00735A92" w:rsidRPr="007D7EAA" w:rsidRDefault="00735A92" w:rsidP="000169E4">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shd w:val="clear" w:color="auto" w:fill="auto"/>
                                  <w:vAlign w:val="center"/>
                                  <w:hideMark/>
                                </w:tcPr>
                                <w:p w14:paraId="015C1AFC" w14:textId="77777777" w:rsidR="00735A92" w:rsidRPr="007D7EAA" w:rsidRDefault="00735A92">
                                  <w:pPr>
                                    <w:pStyle w:val="tablecolsubhead"/>
                                    <w:rPr>
                                      <w:rFonts w:eastAsia="Times New Roman"/>
                                      <w:sz w:val="16"/>
                                      <w:szCs w:val="16"/>
                                    </w:rPr>
                                  </w:pPr>
                                  <w:r w:rsidRPr="007D7EAA">
                                    <w:rPr>
                                      <w:rFonts w:eastAsia="Times New Roman"/>
                                      <w:sz w:val="16"/>
                                      <w:szCs w:val="16"/>
                                    </w:rPr>
                                    <w:t>Time (s)</w:t>
                                  </w:r>
                                </w:p>
                              </w:tc>
                              <w:tc>
                                <w:tcPr>
                                  <w:tcW w:w="0" w:type="auto"/>
                                  <w:vMerge/>
                                  <w:shd w:val="clear" w:color="auto" w:fill="auto"/>
                                  <w:vAlign w:val="center"/>
                                  <w:hideMark/>
                                </w:tcPr>
                                <w:p w14:paraId="4583F16A" w14:textId="77777777" w:rsidR="00735A92" w:rsidRPr="007D7EAA" w:rsidRDefault="00735A92" w:rsidP="007714E6">
                                  <w:pPr>
                                    <w:jc w:val="left"/>
                                    <w:rPr>
                                      <w:b/>
                                      <w:bCs/>
                                      <w:i/>
                                      <w:iCs/>
                                      <w:sz w:val="16"/>
                                      <w:szCs w:val="16"/>
                                    </w:rPr>
                                  </w:pPr>
                                </w:p>
                              </w:tc>
                              <w:tc>
                                <w:tcPr>
                                  <w:tcW w:w="0" w:type="auto"/>
                                  <w:vMerge/>
                                  <w:shd w:val="clear" w:color="auto" w:fill="auto"/>
                                  <w:vAlign w:val="center"/>
                                  <w:hideMark/>
                                </w:tcPr>
                                <w:p w14:paraId="71D14E5E" w14:textId="77777777" w:rsidR="00735A92" w:rsidRPr="007D7EAA" w:rsidRDefault="00735A92" w:rsidP="007714E6">
                                  <w:pPr>
                                    <w:jc w:val="left"/>
                                    <w:rPr>
                                      <w:b/>
                                      <w:bCs/>
                                      <w:i/>
                                      <w:iCs/>
                                      <w:sz w:val="16"/>
                                      <w:szCs w:val="16"/>
                                    </w:rPr>
                                  </w:pPr>
                                </w:p>
                              </w:tc>
                              <w:tc>
                                <w:tcPr>
                                  <w:tcW w:w="0" w:type="auto"/>
                                  <w:vMerge/>
                                  <w:shd w:val="clear" w:color="auto" w:fill="auto"/>
                                  <w:vAlign w:val="center"/>
                                  <w:hideMark/>
                                </w:tcPr>
                                <w:p w14:paraId="05B84FCF" w14:textId="77777777" w:rsidR="00735A92" w:rsidRPr="007D7EAA" w:rsidRDefault="00735A92" w:rsidP="007714E6">
                                  <w:pPr>
                                    <w:jc w:val="left"/>
                                    <w:rPr>
                                      <w:b/>
                                      <w:bCs/>
                                      <w:i/>
                                      <w:iCs/>
                                      <w:sz w:val="16"/>
                                      <w:szCs w:val="16"/>
                                    </w:rPr>
                                  </w:pPr>
                                </w:p>
                              </w:tc>
                              <w:tc>
                                <w:tcPr>
                                  <w:tcW w:w="0" w:type="auto"/>
                                  <w:vMerge/>
                                  <w:shd w:val="clear" w:color="auto" w:fill="auto"/>
                                  <w:vAlign w:val="center"/>
                                  <w:hideMark/>
                                </w:tcPr>
                                <w:p w14:paraId="0ADA5BCB" w14:textId="77777777" w:rsidR="00735A92" w:rsidRPr="007D7EAA" w:rsidRDefault="00735A92" w:rsidP="007714E6">
                                  <w:pPr>
                                    <w:jc w:val="left"/>
                                    <w:rPr>
                                      <w:b/>
                                      <w:bCs/>
                                      <w:i/>
                                      <w:iCs/>
                                      <w:sz w:val="16"/>
                                      <w:szCs w:val="16"/>
                                    </w:rPr>
                                  </w:pPr>
                                </w:p>
                              </w:tc>
                            </w:tr>
                            <w:tr w:rsidR="00735A92" w:rsidRPr="007D7EAA" w14:paraId="0D5E593D" w14:textId="77777777" w:rsidTr="007D7EAA">
                              <w:trPr>
                                <w:trHeight w:val="63"/>
                                <w:jc w:val="center"/>
                              </w:trPr>
                              <w:tc>
                                <w:tcPr>
                                  <w:tcW w:w="0" w:type="auto"/>
                                  <w:shd w:val="clear" w:color="auto" w:fill="auto"/>
                                  <w:noWrap/>
                                  <w:vAlign w:val="center"/>
                                  <w:hideMark/>
                                </w:tcPr>
                                <w:p w14:paraId="01951FE4" w14:textId="77777777" w:rsidR="00735A92" w:rsidRPr="007D7EAA" w:rsidRDefault="00735A92">
                                  <w:pPr>
                                    <w:rPr>
                                      <w:bCs/>
                                      <w:sz w:val="16"/>
                                      <w:szCs w:val="16"/>
                                    </w:rPr>
                                  </w:pPr>
                                  <w:proofErr w:type="spellStart"/>
                                  <w:r w:rsidRPr="007D7EAA">
                                    <w:rPr>
                                      <w:bCs/>
                                      <w:sz w:val="16"/>
                                      <w:szCs w:val="16"/>
                                    </w:rPr>
                                    <w:t>DyeVC</w:t>
                                  </w:r>
                                  <w:proofErr w:type="spellEnd"/>
                                </w:p>
                              </w:tc>
                              <w:tc>
                                <w:tcPr>
                                  <w:tcW w:w="0" w:type="auto"/>
                                  <w:shd w:val="clear" w:color="auto" w:fill="auto"/>
                                  <w:vAlign w:val="center"/>
                                  <w:hideMark/>
                                </w:tcPr>
                                <w:p w14:paraId="50F51311" w14:textId="77777777" w:rsidR="00735A92" w:rsidRPr="007D7EAA" w:rsidRDefault="00735A92">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64E95794" w14:textId="77777777" w:rsidR="00735A92" w:rsidRPr="007D7EAA" w:rsidRDefault="00735A92" w:rsidP="004F097D">
                                  <w:pPr>
                                    <w:jc w:val="center"/>
                                    <w:rPr>
                                      <w:sz w:val="16"/>
                                      <w:szCs w:val="16"/>
                                    </w:rPr>
                                  </w:pPr>
                                  <w:r w:rsidRPr="007D7EAA">
                                    <w:rPr>
                                      <w:sz w:val="16"/>
                                      <w:szCs w:val="16"/>
                                    </w:rPr>
                                    <w:t>187</w:t>
                                  </w:r>
                                </w:p>
                              </w:tc>
                              <w:tc>
                                <w:tcPr>
                                  <w:tcW w:w="0" w:type="auto"/>
                                  <w:shd w:val="clear" w:color="auto" w:fill="auto"/>
                                  <w:noWrap/>
                                  <w:vAlign w:val="center"/>
                                  <w:hideMark/>
                                </w:tcPr>
                                <w:p w14:paraId="66D1BD5A" w14:textId="77777777" w:rsidR="00735A92" w:rsidRPr="007D7EAA" w:rsidRDefault="00735A92" w:rsidP="004F097D">
                                  <w:pPr>
                                    <w:jc w:val="center"/>
                                    <w:rPr>
                                      <w:sz w:val="16"/>
                                      <w:szCs w:val="16"/>
                                    </w:rPr>
                                  </w:pPr>
                                  <w:r w:rsidRPr="007D7EAA">
                                    <w:rPr>
                                      <w:sz w:val="16"/>
                                      <w:szCs w:val="16"/>
                                    </w:rPr>
                                    <w:t>1.0</w:t>
                                  </w:r>
                                </w:p>
                              </w:tc>
                              <w:tc>
                                <w:tcPr>
                                  <w:tcW w:w="0" w:type="auto"/>
                                  <w:shd w:val="clear" w:color="auto" w:fill="auto"/>
                                  <w:noWrap/>
                                  <w:vAlign w:val="center"/>
                                  <w:hideMark/>
                                </w:tcPr>
                                <w:p w14:paraId="175A17D0" w14:textId="77777777" w:rsidR="00735A92" w:rsidRPr="007D7EAA" w:rsidRDefault="00735A92" w:rsidP="004F097D">
                                  <w:pPr>
                                    <w:jc w:val="center"/>
                                    <w:rPr>
                                      <w:sz w:val="16"/>
                                      <w:szCs w:val="16"/>
                                    </w:rPr>
                                  </w:pPr>
                                  <w:r w:rsidRPr="007D7EAA">
                                    <w:rPr>
                                      <w:sz w:val="16"/>
                                      <w:szCs w:val="16"/>
                                    </w:rPr>
                                    <w:t>539</w:t>
                                  </w:r>
                                </w:p>
                              </w:tc>
                              <w:tc>
                                <w:tcPr>
                                  <w:tcW w:w="0" w:type="auto"/>
                                  <w:shd w:val="clear" w:color="auto" w:fill="auto"/>
                                  <w:vAlign w:val="center"/>
                                  <w:hideMark/>
                                </w:tcPr>
                                <w:p w14:paraId="76505289" w14:textId="77777777" w:rsidR="00735A92" w:rsidRPr="007D7EAA" w:rsidRDefault="00735A92" w:rsidP="004F097D">
                                  <w:pPr>
                                    <w:jc w:val="center"/>
                                    <w:rPr>
                                      <w:sz w:val="16"/>
                                      <w:szCs w:val="16"/>
                                    </w:rPr>
                                  </w:pPr>
                                  <w:r w:rsidRPr="007D7EAA">
                                    <w:rPr>
                                      <w:sz w:val="16"/>
                                      <w:szCs w:val="16"/>
                                    </w:rPr>
                                    <w:t>3.5</w:t>
                                  </w:r>
                                </w:p>
                              </w:tc>
                              <w:tc>
                                <w:tcPr>
                                  <w:tcW w:w="0" w:type="auto"/>
                                  <w:shd w:val="clear" w:color="auto" w:fill="auto"/>
                                  <w:hideMark/>
                                </w:tcPr>
                                <w:p w14:paraId="027B5905" w14:textId="77777777" w:rsidR="00735A92" w:rsidRPr="007D7EAA" w:rsidRDefault="00735A92" w:rsidP="004F097D">
                                  <w:pPr>
                                    <w:jc w:val="center"/>
                                    <w:rPr>
                                      <w:sz w:val="16"/>
                                      <w:szCs w:val="16"/>
                                    </w:rPr>
                                  </w:pPr>
                                  <w:r w:rsidRPr="007D7EAA">
                                    <w:rPr>
                                      <w:sz w:val="16"/>
                                      <w:szCs w:val="16"/>
                                    </w:rPr>
                                    <w:t>15</w:t>
                                  </w:r>
                                </w:p>
                              </w:tc>
                              <w:tc>
                                <w:tcPr>
                                  <w:tcW w:w="0" w:type="auto"/>
                                  <w:shd w:val="clear" w:color="auto" w:fill="auto"/>
                                  <w:vAlign w:val="center"/>
                                  <w:hideMark/>
                                </w:tcPr>
                                <w:p w14:paraId="5112C30C" w14:textId="77777777" w:rsidR="00735A92" w:rsidRPr="007D7EAA" w:rsidRDefault="00735A92" w:rsidP="004F097D">
                                  <w:pPr>
                                    <w:jc w:val="center"/>
                                    <w:rPr>
                                      <w:sz w:val="16"/>
                                      <w:szCs w:val="16"/>
                                    </w:rPr>
                                  </w:pPr>
                                  <w:r w:rsidRPr="007D7EAA">
                                    <w:rPr>
                                      <w:sz w:val="16"/>
                                      <w:szCs w:val="16"/>
                                    </w:rPr>
                                    <w:t>2.7</w:t>
                                  </w:r>
                                </w:p>
                              </w:tc>
                              <w:tc>
                                <w:tcPr>
                                  <w:tcW w:w="0" w:type="auto"/>
                                  <w:shd w:val="clear" w:color="auto" w:fill="auto"/>
                                  <w:vAlign w:val="center"/>
                                  <w:hideMark/>
                                </w:tcPr>
                                <w:p w14:paraId="57D17FF9" w14:textId="77777777" w:rsidR="00735A92" w:rsidRPr="007D7EAA" w:rsidRDefault="00735A92" w:rsidP="004F097D">
                                  <w:pPr>
                                    <w:jc w:val="center"/>
                                    <w:rPr>
                                      <w:sz w:val="16"/>
                                      <w:szCs w:val="16"/>
                                    </w:rPr>
                                  </w:pPr>
                                  <w:r w:rsidRPr="007D7EAA">
                                    <w:rPr>
                                      <w:sz w:val="16"/>
                                      <w:szCs w:val="16"/>
                                    </w:rPr>
                                    <w:t>12.4</w:t>
                                  </w:r>
                                </w:p>
                              </w:tc>
                              <w:tc>
                                <w:tcPr>
                                  <w:tcW w:w="0" w:type="auto"/>
                                  <w:shd w:val="clear" w:color="auto" w:fill="auto"/>
                                  <w:vAlign w:val="center"/>
                                  <w:hideMark/>
                                </w:tcPr>
                                <w:p w14:paraId="1B27516B" w14:textId="77777777" w:rsidR="00735A92" w:rsidRPr="007D7EAA" w:rsidRDefault="00735A92" w:rsidP="004F097D">
                                  <w:pPr>
                                    <w:jc w:val="center"/>
                                    <w:rPr>
                                      <w:sz w:val="16"/>
                                      <w:szCs w:val="16"/>
                                    </w:rPr>
                                  </w:pPr>
                                  <w:r w:rsidRPr="007D7EAA">
                                    <w:rPr>
                                      <w:sz w:val="16"/>
                                      <w:szCs w:val="16"/>
                                    </w:rPr>
                                    <w:t>16.1</w:t>
                                  </w:r>
                                </w:p>
                              </w:tc>
                              <w:tc>
                                <w:tcPr>
                                  <w:tcW w:w="0" w:type="auto"/>
                                  <w:shd w:val="clear" w:color="auto" w:fill="auto"/>
                                  <w:vAlign w:val="center"/>
                                  <w:hideMark/>
                                </w:tcPr>
                                <w:p w14:paraId="4E6B472B" w14:textId="77777777" w:rsidR="00735A92" w:rsidRPr="007D7EAA" w:rsidRDefault="00735A92" w:rsidP="004F097D">
                                  <w:pPr>
                                    <w:jc w:val="center"/>
                                    <w:rPr>
                                      <w:sz w:val="16"/>
                                      <w:szCs w:val="16"/>
                                    </w:rPr>
                                  </w:pPr>
                                  <w:r w:rsidRPr="007D7EAA">
                                    <w:rPr>
                                      <w:sz w:val="16"/>
                                      <w:szCs w:val="16"/>
                                    </w:rPr>
                                    <w:t>1.7</w:t>
                                  </w:r>
                                </w:p>
                              </w:tc>
                              <w:tc>
                                <w:tcPr>
                                  <w:tcW w:w="0" w:type="auto"/>
                                  <w:shd w:val="clear" w:color="auto" w:fill="auto"/>
                                  <w:vAlign w:val="center"/>
                                  <w:hideMark/>
                                </w:tcPr>
                                <w:p w14:paraId="04961989" w14:textId="77777777" w:rsidR="00735A92" w:rsidRPr="007D7EAA" w:rsidRDefault="00735A92" w:rsidP="004F097D">
                                  <w:pPr>
                                    <w:jc w:val="center"/>
                                    <w:rPr>
                                      <w:sz w:val="16"/>
                                      <w:szCs w:val="16"/>
                                    </w:rPr>
                                  </w:pPr>
                                  <w:r w:rsidRPr="007D7EAA">
                                    <w:rPr>
                                      <w:sz w:val="16"/>
                                      <w:szCs w:val="16"/>
                                    </w:rPr>
                                    <w:t>4.4</w:t>
                                  </w:r>
                                </w:p>
                              </w:tc>
                            </w:tr>
                            <w:tr w:rsidR="00735A92" w:rsidRPr="007D7EAA" w14:paraId="062B7AB6" w14:textId="77777777" w:rsidTr="007D7EAA">
                              <w:trPr>
                                <w:trHeight w:val="151"/>
                                <w:jc w:val="center"/>
                              </w:trPr>
                              <w:tc>
                                <w:tcPr>
                                  <w:tcW w:w="0" w:type="auto"/>
                                  <w:shd w:val="clear" w:color="auto" w:fill="auto"/>
                                  <w:noWrap/>
                                  <w:vAlign w:val="center"/>
                                  <w:hideMark/>
                                </w:tcPr>
                                <w:p w14:paraId="77924309" w14:textId="77777777" w:rsidR="00735A92" w:rsidRPr="007D7EAA" w:rsidRDefault="00735A92">
                                  <w:pPr>
                                    <w:rPr>
                                      <w:bCs/>
                                      <w:sz w:val="16"/>
                                      <w:szCs w:val="16"/>
                                    </w:rPr>
                                  </w:pPr>
                                  <w:proofErr w:type="spellStart"/>
                                  <w:r w:rsidRPr="007D7EAA">
                                    <w:rPr>
                                      <w:bCs/>
                                      <w:sz w:val="16"/>
                                      <w:szCs w:val="16"/>
                                    </w:rPr>
                                    <w:t>SAPOS</w:t>
                                  </w:r>
                                  <w:proofErr w:type="spellEnd"/>
                                </w:p>
                              </w:tc>
                              <w:tc>
                                <w:tcPr>
                                  <w:tcW w:w="0" w:type="auto"/>
                                  <w:shd w:val="clear" w:color="auto" w:fill="auto"/>
                                  <w:vAlign w:val="center"/>
                                  <w:hideMark/>
                                </w:tcPr>
                                <w:p w14:paraId="4122B438" w14:textId="77777777" w:rsidR="00735A92" w:rsidRPr="007D7EAA" w:rsidRDefault="00735A92">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6B689D3C" w14:textId="77777777" w:rsidR="00735A92" w:rsidRPr="007D7EAA" w:rsidRDefault="00735A92" w:rsidP="004F097D">
                                  <w:pPr>
                                    <w:jc w:val="center"/>
                                    <w:rPr>
                                      <w:sz w:val="16"/>
                                      <w:szCs w:val="16"/>
                                    </w:rPr>
                                  </w:pPr>
                                  <w:r w:rsidRPr="007D7EAA">
                                    <w:rPr>
                                      <w:sz w:val="16"/>
                                      <w:szCs w:val="16"/>
                                    </w:rPr>
                                    <w:t>702</w:t>
                                  </w:r>
                                </w:p>
                              </w:tc>
                              <w:tc>
                                <w:tcPr>
                                  <w:tcW w:w="0" w:type="auto"/>
                                  <w:shd w:val="clear" w:color="auto" w:fill="auto"/>
                                  <w:noWrap/>
                                  <w:vAlign w:val="center"/>
                                  <w:hideMark/>
                                </w:tcPr>
                                <w:p w14:paraId="2764FF49" w14:textId="77777777" w:rsidR="00735A92" w:rsidRPr="007D7EAA" w:rsidRDefault="00735A92" w:rsidP="004F097D">
                                  <w:pPr>
                                    <w:jc w:val="center"/>
                                    <w:rPr>
                                      <w:sz w:val="16"/>
                                      <w:szCs w:val="16"/>
                                    </w:rPr>
                                  </w:pPr>
                                  <w:r w:rsidRPr="007D7EAA">
                                    <w:rPr>
                                      <w:sz w:val="16"/>
                                      <w:szCs w:val="16"/>
                                    </w:rPr>
                                    <w:t>7.0</w:t>
                                  </w:r>
                                </w:p>
                              </w:tc>
                              <w:tc>
                                <w:tcPr>
                                  <w:tcW w:w="0" w:type="auto"/>
                                  <w:shd w:val="clear" w:color="auto" w:fill="auto"/>
                                  <w:noWrap/>
                                  <w:vAlign w:val="center"/>
                                  <w:hideMark/>
                                </w:tcPr>
                                <w:p w14:paraId="68A249FE" w14:textId="77777777" w:rsidR="00735A92" w:rsidRPr="007D7EAA" w:rsidRDefault="00735A92" w:rsidP="004F097D">
                                  <w:pPr>
                                    <w:jc w:val="center"/>
                                    <w:rPr>
                                      <w:sz w:val="16"/>
                                      <w:szCs w:val="16"/>
                                    </w:rPr>
                                  </w:pPr>
                                  <w:r w:rsidRPr="007D7EAA">
                                    <w:rPr>
                                      <w:sz w:val="16"/>
                                      <w:szCs w:val="16"/>
                                    </w:rPr>
                                    <w:t>685</w:t>
                                  </w:r>
                                </w:p>
                              </w:tc>
                              <w:tc>
                                <w:tcPr>
                                  <w:tcW w:w="0" w:type="auto"/>
                                  <w:shd w:val="clear" w:color="auto" w:fill="auto"/>
                                  <w:vAlign w:val="center"/>
                                  <w:hideMark/>
                                </w:tcPr>
                                <w:p w14:paraId="34FD7123" w14:textId="77777777" w:rsidR="00735A92" w:rsidRPr="007D7EAA" w:rsidRDefault="00735A92" w:rsidP="004F097D">
                                  <w:pPr>
                                    <w:jc w:val="center"/>
                                    <w:rPr>
                                      <w:sz w:val="16"/>
                                      <w:szCs w:val="16"/>
                                    </w:rPr>
                                  </w:pPr>
                                  <w:r w:rsidRPr="007D7EAA">
                                    <w:rPr>
                                      <w:sz w:val="16"/>
                                      <w:szCs w:val="16"/>
                                    </w:rPr>
                                    <w:t>5.6</w:t>
                                  </w:r>
                                </w:p>
                              </w:tc>
                              <w:tc>
                                <w:tcPr>
                                  <w:tcW w:w="0" w:type="auto"/>
                                  <w:shd w:val="clear" w:color="auto" w:fill="auto"/>
                                  <w:hideMark/>
                                </w:tcPr>
                                <w:p w14:paraId="79EA19B6" w14:textId="77777777" w:rsidR="00735A92" w:rsidRPr="007D7EAA" w:rsidRDefault="00735A92" w:rsidP="004F097D">
                                  <w:pPr>
                                    <w:jc w:val="center"/>
                                    <w:rPr>
                                      <w:sz w:val="16"/>
                                      <w:szCs w:val="16"/>
                                    </w:rPr>
                                  </w:pPr>
                                  <w:r w:rsidRPr="007D7EAA">
                                    <w:rPr>
                                      <w:sz w:val="16"/>
                                      <w:szCs w:val="16"/>
                                    </w:rPr>
                                    <w:t>19</w:t>
                                  </w:r>
                                </w:p>
                              </w:tc>
                              <w:tc>
                                <w:tcPr>
                                  <w:tcW w:w="0" w:type="auto"/>
                                  <w:shd w:val="clear" w:color="auto" w:fill="auto"/>
                                  <w:vAlign w:val="center"/>
                                  <w:hideMark/>
                                </w:tcPr>
                                <w:p w14:paraId="24E95EB1" w14:textId="77777777" w:rsidR="00735A92" w:rsidRPr="007D7EAA" w:rsidRDefault="00735A92" w:rsidP="004F097D">
                                  <w:pPr>
                                    <w:jc w:val="center"/>
                                    <w:rPr>
                                      <w:sz w:val="16"/>
                                      <w:szCs w:val="16"/>
                                    </w:rPr>
                                  </w:pPr>
                                  <w:r w:rsidRPr="007D7EAA">
                                    <w:rPr>
                                      <w:sz w:val="16"/>
                                      <w:szCs w:val="16"/>
                                    </w:rPr>
                                    <w:t>3.2</w:t>
                                  </w:r>
                                </w:p>
                              </w:tc>
                              <w:tc>
                                <w:tcPr>
                                  <w:tcW w:w="0" w:type="auto"/>
                                  <w:shd w:val="clear" w:color="auto" w:fill="auto"/>
                                  <w:vAlign w:val="center"/>
                                  <w:hideMark/>
                                </w:tcPr>
                                <w:p w14:paraId="27E284A5" w14:textId="77777777" w:rsidR="00735A92" w:rsidRPr="007D7EAA" w:rsidRDefault="00735A92" w:rsidP="004F097D">
                                  <w:pPr>
                                    <w:jc w:val="center"/>
                                    <w:rPr>
                                      <w:sz w:val="16"/>
                                      <w:szCs w:val="16"/>
                                    </w:rPr>
                                  </w:pPr>
                                  <w:r w:rsidRPr="007D7EAA">
                                    <w:rPr>
                                      <w:sz w:val="16"/>
                                      <w:szCs w:val="16"/>
                                    </w:rPr>
                                    <w:t>20.8</w:t>
                                  </w:r>
                                </w:p>
                              </w:tc>
                              <w:tc>
                                <w:tcPr>
                                  <w:tcW w:w="0" w:type="auto"/>
                                  <w:shd w:val="clear" w:color="auto" w:fill="auto"/>
                                  <w:vAlign w:val="center"/>
                                  <w:hideMark/>
                                </w:tcPr>
                                <w:p w14:paraId="38076756" w14:textId="77777777" w:rsidR="00735A92" w:rsidRPr="007D7EAA" w:rsidRDefault="00735A92" w:rsidP="004F097D">
                                  <w:pPr>
                                    <w:jc w:val="center"/>
                                    <w:rPr>
                                      <w:sz w:val="16"/>
                                      <w:szCs w:val="16"/>
                                    </w:rPr>
                                  </w:pPr>
                                  <w:r w:rsidRPr="007D7EAA">
                                    <w:rPr>
                                      <w:sz w:val="16"/>
                                      <w:szCs w:val="16"/>
                                    </w:rPr>
                                    <w:t>22.6</w:t>
                                  </w:r>
                                </w:p>
                              </w:tc>
                              <w:tc>
                                <w:tcPr>
                                  <w:tcW w:w="0" w:type="auto"/>
                                  <w:shd w:val="clear" w:color="auto" w:fill="auto"/>
                                  <w:vAlign w:val="center"/>
                                  <w:hideMark/>
                                </w:tcPr>
                                <w:p w14:paraId="0F142D54" w14:textId="77777777" w:rsidR="00735A92" w:rsidRPr="007D7EAA" w:rsidRDefault="00735A92" w:rsidP="004F097D">
                                  <w:pPr>
                                    <w:jc w:val="center"/>
                                    <w:rPr>
                                      <w:sz w:val="16"/>
                                      <w:szCs w:val="16"/>
                                    </w:rPr>
                                  </w:pPr>
                                  <w:r w:rsidRPr="007D7EAA">
                                    <w:rPr>
                                      <w:sz w:val="16"/>
                                      <w:szCs w:val="16"/>
                                    </w:rPr>
                                    <w:t>1.8</w:t>
                                  </w:r>
                                </w:p>
                              </w:tc>
                              <w:tc>
                                <w:tcPr>
                                  <w:tcW w:w="0" w:type="auto"/>
                                  <w:shd w:val="clear" w:color="auto" w:fill="auto"/>
                                  <w:vAlign w:val="center"/>
                                  <w:hideMark/>
                                </w:tcPr>
                                <w:p w14:paraId="141BB640" w14:textId="77777777" w:rsidR="00735A92" w:rsidRPr="007D7EAA" w:rsidRDefault="00735A92" w:rsidP="004F097D">
                                  <w:pPr>
                                    <w:jc w:val="center"/>
                                    <w:rPr>
                                      <w:sz w:val="16"/>
                                      <w:szCs w:val="16"/>
                                    </w:rPr>
                                  </w:pPr>
                                  <w:r w:rsidRPr="007D7EAA">
                                    <w:rPr>
                                      <w:sz w:val="16"/>
                                      <w:szCs w:val="16"/>
                                    </w:rPr>
                                    <w:t>5.2</w:t>
                                  </w:r>
                                </w:p>
                              </w:tc>
                            </w:tr>
                            <w:tr w:rsidR="00735A92" w:rsidRPr="007D7EAA" w14:paraId="6E409ECE" w14:textId="77777777" w:rsidTr="007D7EAA">
                              <w:trPr>
                                <w:trHeight w:val="97"/>
                                <w:jc w:val="center"/>
                              </w:trPr>
                              <w:tc>
                                <w:tcPr>
                                  <w:tcW w:w="0" w:type="auto"/>
                                  <w:shd w:val="clear" w:color="auto" w:fill="auto"/>
                                  <w:noWrap/>
                                  <w:vAlign w:val="center"/>
                                  <w:hideMark/>
                                </w:tcPr>
                                <w:p w14:paraId="4D0F5A34" w14:textId="77777777" w:rsidR="00735A92" w:rsidRPr="007D7EAA" w:rsidRDefault="00735A92">
                                  <w:pPr>
                                    <w:rPr>
                                      <w:bCs/>
                                      <w:sz w:val="16"/>
                                      <w:szCs w:val="16"/>
                                    </w:rPr>
                                  </w:pPr>
                                  <w:proofErr w:type="spellStart"/>
                                  <w:proofErr w:type="gramStart"/>
                                  <w:r w:rsidRPr="007D7EAA">
                                    <w:rPr>
                                      <w:bCs/>
                                      <w:sz w:val="16"/>
                                      <w:szCs w:val="16"/>
                                    </w:rPr>
                                    <w:t>jgit</w:t>
                                  </w:r>
                                  <w:proofErr w:type="spellEnd"/>
                                  <w:proofErr w:type="gramEnd"/>
                                </w:p>
                              </w:tc>
                              <w:tc>
                                <w:tcPr>
                                  <w:tcW w:w="0" w:type="auto"/>
                                  <w:shd w:val="clear" w:color="auto" w:fill="auto"/>
                                  <w:vAlign w:val="center"/>
                                  <w:hideMark/>
                                </w:tcPr>
                                <w:p w14:paraId="61045EAC" w14:textId="77777777" w:rsidR="00735A92" w:rsidRPr="007D7EAA" w:rsidRDefault="00735A92">
                                  <w:pPr>
                                    <w:rPr>
                                      <w:sz w:val="16"/>
                                      <w:szCs w:val="16"/>
                                    </w:rPr>
                                  </w:pPr>
                                  <w:proofErr w:type="gramStart"/>
                                  <w:r w:rsidRPr="007D7EAA">
                                    <w:rPr>
                                      <w:sz w:val="16"/>
                                      <w:szCs w:val="16"/>
                                    </w:rPr>
                                    <w:t>eclipse.org</w:t>
                                  </w:r>
                                  <w:proofErr w:type="gramEnd"/>
                                </w:p>
                              </w:tc>
                              <w:tc>
                                <w:tcPr>
                                  <w:tcW w:w="0" w:type="auto"/>
                                  <w:shd w:val="clear" w:color="auto" w:fill="auto"/>
                                  <w:noWrap/>
                                  <w:vAlign w:val="center"/>
                                  <w:hideMark/>
                                </w:tcPr>
                                <w:p w14:paraId="7FB0C7E5" w14:textId="77777777" w:rsidR="00735A92" w:rsidRPr="007D7EAA" w:rsidRDefault="00735A92" w:rsidP="004F097D">
                                  <w:pPr>
                                    <w:jc w:val="center"/>
                                    <w:rPr>
                                      <w:sz w:val="16"/>
                                      <w:szCs w:val="16"/>
                                    </w:rPr>
                                  </w:pPr>
                                  <w:r w:rsidRPr="007D7EAA">
                                    <w:rPr>
                                      <w:sz w:val="16"/>
                                      <w:szCs w:val="16"/>
                                    </w:rPr>
                                    <w:t>2,979</w:t>
                                  </w:r>
                                </w:p>
                              </w:tc>
                              <w:tc>
                                <w:tcPr>
                                  <w:tcW w:w="0" w:type="auto"/>
                                  <w:shd w:val="clear" w:color="auto" w:fill="auto"/>
                                  <w:noWrap/>
                                  <w:vAlign w:val="center"/>
                                  <w:hideMark/>
                                </w:tcPr>
                                <w:p w14:paraId="3BF18D1C" w14:textId="77777777" w:rsidR="00735A92" w:rsidRPr="007D7EAA" w:rsidRDefault="00735A92" w:rsidP="004F097D">
                                  <w:pPr>
                                    <w:jc w:val="center"/>
                                    <w:rPr>
                                      <w:sz w:val="16"/>
                                      <w:szCs w:val="16"/>
                                    </w:rPr>
                                  </w:pPr>
                                  <w:r w:rsidRPr="007D7EAA">
                                    <w:rPr>
                                      <w:sz w:val="16"/>
                                      <w:szCs w:val="16"/>
                                    </w:rPr>
                                    <w:t>10.0</w:t>
                                  </w:r>
                                </w:p>
                              </w:tc>
                              <w:tc>
                                <w:tcPr>
                                  <w:tcW w:w="0" w:type="auto"/>
                                  <w:shd w:val="clear" w:color="auto" w:fill="auto"/>
                                  <w:noWrap/>
                                  <w:vAlign w:val="center"/>
                                  <w:hideMark/>
                                </w:tcPr>
                                <w:p w14:paraId="3CBF3AD2" w14:textId="77777777" w:rsidR="00735A92" w:rsidRPr="007D7EAA" w:rsidRDefault="00735A92" w:rsidP="004F097D">
                                  <w:pPr>
                                    <w:jc w:val="center"/>
                                    <w:rPr>
                                      <w:sz w:val="16"/>
                                      <w:szCs w:val="16"/>
                                    </w:rPr>
                                  </w:pPr>
                                  <w:r w:rsidRPr="007D7EAA">
                                    <w:rPr>
                                      <w:sz w:val="16"/>
                                      <w:szCs w:val="16"/>
                                    </w:rPr>
                                    <w:t>1,595</w:t>
                                  </w:r>
                                </w:p>
                              </w:tc>
                              <w:tc>
                                <w:tcPr>
                                  <w:tcW w:w="0" w:type="auto"/>
                                  <w:shd w:val="clear" w:color="auto" w:fill="auto"/>
                                  <w:vAlign w:val="center"/>
                                  <w:hideMark/>
                                </w:tcPr>
                                <w:p w14:paraId="0F40675A" w14:textId="77777777" w:rsidR="00735A92" w:rsidRPr="007D7EAA" w:rsidRDefault="00735A92" w:rsidP="004F097D">
                                  <w:pPr>
                                    <w:jc w:val="center"/>
                                    <w:rPr>
                                      <w:sz w:val="16"/>
                                      <w:szCs w:val="16"/>
                                    </w:rPr>
                                  </w:pPr>
                                  <w:r w:rsidRPr="007D7EAA">
                                    <w:rPr>
                                      <w:sz w:val="16"/>
                                      <w:szCs w:val="16"/>
                                    </w:rPr>
                                    <w:t>18.4</w:t>
                                  </w:r>
                                </w:p>
                              </w:tc>
                              <w:tc>
                                <w:tcPr>
                                  <w:tcW w:w="0" w:type="auto"/>
                                  <w:shd w:val="clear" w:color="auto" w:fill="auto"/>
                                  <w:hideMark/>
                                </w:tcPr>
                                <w:p w14:paraId="34C9B21A" w14:textId="77777777" w:rsidR="00735A92" w:rsidRPr="007D7EAA" w:rsidRDefault="00735A92" w:rsidP="004F097D">
                                  <w:pPr>
                                    <w:jc w:val="center"/>
                                    <w:rPr>
                                      <w:sz w:val="16"/>
                                      <w:szCs w:val="16"/>
                                    </w:rPr>
                                  </w:pPr>
                                  <w:r w:rsidRPr="007D7EAA">
                                    <w:rPr>
                                      <w:sz w:val="16"/>
                                      <w:szCs w:val="16"/>
                                    </w:rPr>
                                    <w:t>512</w:t>
                                  </w:r>
                                </w:p>
                              </w:tc>
                              <w:tc>
                                <w:tcPr>
                                  <w:tcW w:w="0" w:type="auto"/>
                                  <w:shd w:val="clear" w:color="auto" w:fill="auto"/>
                                  <w:vAlign w:val="center"/>
                                  <w:hideMark/>
                                </w:tcPr>
                                <w:p w14:paraId="38C25115" w14:textId="77777777" w:rsidR="00735A92" w:rsidRPr="007D7EAA" w:rsidRDefault="00735A92" w:rsidP="004F097D">
                                  <w:pPr>
                                    <w:jc w:val="center"/>
                                    <w:rPr>
                                      <w:sz w:val="16"/>
                                      <w:szCs w:val="16"/>
                                    </w:rPr>
                                  </w:pPr>
                                  <w:r w:rsidRPr="007D7EAA">
                                    <w:rPr>
                                      <w:sz w:val="16"/>
                                      <w:szCs w:val="16"/>
                                    </w:rPr>
                                    <w:t>3.4</w:t>
                                  </w:r>
                                </w:p>
                              </w:tc>
                              <w:tc>
                                <w:tcPr>
                                  <w:tcW w:w="0" w:type="auto"/>
                                  <w:shd w:val="clear" w:color="auto" w:fill="auto"/>
                                  <w:vAlign w:val="center"/>
                                  <w:hideMark/>
                                </w:tcPr>
                                <w:p w14:paraId="11AD70F7" w14:textId="77777777" w:rsidR="00735A92" w:rsidRPr="007D7EAA" w:rsidRDefault="00735A92" w:rsidP="004F097D">
                                  <w:pPr>
                                    <w:jc w:val="center"/>
                                    <w:rPr>
                                      <w:sz w:val="16"/>
                                      <w:szCs w:val="16"/>
                                    </w:rPr>
                                  </w:pPr>
                                  <w:r w:rsidRPr="007D7EAA">
                                    <w:rPr>
                                      <w:sz w:val="16"/>
                                      <w:szCs w:val="16"/>
                                    </w:rPr>
                                    <w:t>42.4</w:t>
                                  </w:r>
                                </w:p>
                              </w:tc>
                              <w:tc>
                                <w:tcPr>
                                  <w:tcW w:w="0" w:type="auto"/>
                                  <w:shd w:val="clear" w:color="auto" w:fill="auto"/>
                                  <w:vAlign w:val="center"/>
                                  <w:hideMark/>
                                </w:tcPr>
                                <w:p w14:paraId="45D38182" w14:textId="77777777" w:rsidR="00735A92" w:rsidRPr="007D7EAA" w:rsidRDefault="00735A92" w:rsidP="004F097D">
                                  <w:pPr>
                                    <w:jc w:val="center"/>
                                    <w:rPr>
                                      <w:sz w:val="16"/>
                                      <w:szCs w:val="16"/>
                                    </w:rPr>
                                  </w:pPr>
                                  <w:r w:rsidRPr="007D7EAA">
                                    <w:rPr>
                                      <w:sz w:val="16"/>
                                      <w:szCs w:val="16"/>
                                    </w:rPr>
                                    <w:t>46.0</w:t>
                                  </w:r>
                                </w:p>
                              </w:tc>
                              <w:tc>
                                <w:tcPr>
                                  <w:tcW w:w="0" w:type="auto"/>
                                  <w:shd w:val="clear" w:color="auto" w:fill="auto"/>
                                  <w:vAlign w:val="center"/>
                                  <w:hideMark/>
                                </w:tcPr>
                                <w:p w14:paraId="5E1C2088" w14:textId="77777777" w:rsidR="00735A92" w:rsidRPr="007D7EAA" w:rsidRDefault="00735A92" w:rsidP="004F097D">
                                  <w:pPr>
                                    <w:jc w:val="center"/>
                                    <w:rPr>
                                      <w:sz w:val="16"/>
                                      <w:szCs w:val="16"/>
                                    </w:rPr>
                                  </w:pPr>
                                  <w:r w:rsidRPr="007D7EAA">
                                    <w:rPr>
                                      <w:sz w:val="16"/>
                                      <w:szCs w:val="16"/>
                                    </w:rPr>
                                    <w:t>5.9</w:t>
                                  </w:r>
                                </w:p>
                              </w:tc>
                              <w:tc>
                                <w:tcPr>
                                  <w:tcW w:w="0" w:type="auto"/>
                                  <w:shd w:val="clear" w:color="auto" w:fill="auto"/>
                                  <w:vAlign w:val="center"/>
                                  <w:hideMark/>
                                </w:tcPr>
                                <w:p w14:paraId="7818E61B" w14:textId="77777777" w:rsidR="00735A92" w:rsidRPr="007D7EAA" w:rsidRDefault="00735A92" w:rsidP="004F097D">
                                  <w:pPr>
                                    <w:jc w:val="center"/>
                                    <w:rPr>
                                      <w:sz w:val="16"/>
                                      <w:szCs w:val="16"/>
                                    </w:rPr>
                                  </w:pPr>
                                  <w:r w:rsidRPr="007D7EAA">
                                    <w:rPr>
                                      <w:sz w:val="16"/>
                                      <w:szCs w:val="16"/>
                                    </w:rPr>
                                    <w:t>6.8</w:t>
                                  </w:r>
                                </w:p>
                              </w:tc>
                            </w:tr>
                            <w:tr w:rsidR="00735A92" w:rsidRPr="007D7EAA" w14:paraId="2D96E7EE" w14:textId="77777777" w:rsidTr="007D7EAA">
                              <w:trPr>
                                <w:trHeight w:val="50"/>
                                <w:jc w:val="center"/>
                              </w:trPr>
                              <w:tc>
                                <w:tcPr>
                                  <w:tcW w:w="0" w:type="auto"/>
                                  <w:shd w:val="clear" w:color="auto" w:fill="auto"/>
                                  <w:noWrap/>
                                  <w:vAlign w:val="center"/>
                                  <w:hideMark/>
                                </w:tcPr>
                                <w:p w14:paraId="40192E8F" w14:textId="77777777" w:rsidR="00735A92" w:rsidRPr="007D7EAA" w:rsidRDefault="00735A92">
                                  <w:pPr>
                                    <w:rPr>
                                      <w:bCs/>
                                      <w:sz w:val="16"/>
                                      <w:szCs w:val="16"/>
                                    </w:rPr>
                                  </w:pPr>
                                  <w:proofErr w:type="spellStart"/>
                                  <w:proofErr w:type="gramStart"/>
                                  <w:r w:rsidRPr="007D7EAA">
                                    <w:rPr>
                                      <w:bCs/>
                                      <w:sz w:val="16"/>
                                      <w:szCs w:val="16"/>
                                    </w:rPr>
                                    <w:t>egit</w:t>
                                  </w:r>
                                  <w:proofErr w:type="spellEnd"/>
                                  <w:proofErr w:type="gramEnd"/>
                                </w:p>
                              </w:tc>
                              <w:tc>
                                <w:tcPr>
                                  <w:tcW w:w="0" w:type="auto"/>
                                  <w:shd w:val="clear" w:color="auto" w:fill="auto"/>
                                  <w:vAlign w:val="center"/>
                                  <w:hideMark/>
                                </w:tcPr>
                                <w:p w14:paraId="211C092E" w14:textId="77777777" w:rsidR="00735A92" w:rsidRPr="007D7EAA" w:rsidRDefault="00735A92">
                                  <w:pPr>
                                    <w:rPr>
                                      <w:sz w:val="16"/>
                                      <w:szCs w:val="16"/>
                                    </w:rPr>
                                  </w:pPr>
                                  <w:proofErr w:type="gramStart"/>
                                  <w:r w:rsidRPr="007D7EAA">
                                    <w:rPr>
                                      <w:sz w:val="16"/>
                                      <w:szCs w:val="16"/>
                                    </w:rPr>
                                    <w:t>eclipse.org</w:t>
                                  </w:r>
                                  <w:proofErr w:type="gramEnd"/>
                                </w:p>
                              </w:tc>
                              <w:tc>
                                <w:tcPr>
                                  <w:tcW w:w="0" w:type="auto"/>
                                  <w:shd w:val="clear" w:color="auto" w:fill="auto"/>
                                  <w:noWrap/>
                                  <w:vAlign w:val="center"/>
                                  <w:hideMark/>
                                </w:tcPr>
                                <w:p w14:paraId="4B98EC66" w14:textId="77777777" w:rsidR="00735A92" w:rsidRPr="007D7EAA" w:rsidRDefault="00735A92" w:rsidP="004F097D">
                                  <w:pPr>
                                    <w:jc w:val="center"/>
                                    <w:rPr>
                                      <w:sz w:val="16"/>
                                      <w:szCs w:val="16"/>
                                    </w:rPr>
                                  </w:pPr>
                                  <w:r w:rsidRPr="007D7EAA">
                                    <w:rPr>
                                      <w:sz w:val="16"/>
                                      <w:szCs w:val="16"/>
                                    </w:rPr>
                                    <w:t>3,775</w:t>
                                  </w:r>
                                </w:p>
                              </w:tc>
                              <w:tc>
                                <w:tcPr>
                                  <w:tcW w:w="0" w:type="auto"/>
                                  <w:shd w:val="clear" w:color="auto" w:fill="auto"/>
                                  <w:noWrap/>
                                  <w:vAlign w:val="center"/>
                                  <w:hideMark/>
                                </w:tcPr>
                                <w:p w14:paraId="44B1D1DB" w14:textId="77777777" w:rsidR="00735A92" w:rsidRPr="007D7EAA" w:rsidRDefault="00735A92" w:rsidP="004F097D">
                                  <w:pPr>
                                    <w:jc w:val="center"/>
                                    <w:rPr>
                                      <w:sz w:val="16"/>
                                      <w:szCs w:val="16"/>
                                    </w:rPr>
                                  </w:pPr>
                                  <w:r w:rsidRPr="007D7EAA">
                                    <w:rPr>
                                      <w:sz w:val="16"/>
                                      <w:szCs w:val="16"/>
                                    </w:rPr>
                                    <w:t>27.0</w:t>
                                  </w:r>
                                </w:p>
                              </w:tc>
                              <w:tc>
                                <w:tcPr>
                                  <w:tcW w:w="0" w:type="auto"/>
                                  <w:shd w:val="clear" w:color="auto" w:fill="auto"/>
                                  <w:noWrap/>
                                  <w:vAlign w:val="center"/>
                                  <w:hideMark/>
                                </w:tcPr>
                                <w:p w14:paraId="74CC9F5D" w14:textId="77777777" w:rsidR="00735A92" w:rsidRPr="007D7EAA" w:rsidRDefault="00735A92" w:rsidP="004F097D">
                                  <w:pPr>
                                    <w:jc w:val="center"/>
                                    <w:rPr>
                                      <w:sz w:val="16"/>
                                      <w:szCs w:val="16"/>
                                    </w:rPr>
                                  </w:pPr>
                                  <w:r w:rsidRPr="007D7EAA">
                                    <w:rPr>
                                      <w:sz w:val="16"/>
                                      <w:szCs w:val="16"/>
                                    </w:rPr>
                                    <w:t>1,478</w:t>
                                  </w:r>
                                </w:p>
                              </w:tc>
                              <w:tc>
                                <w:tcPr>
                                  <w:tcW w:w="0" w:type="auto"/>
                                  <w:shd w:val="clear" w:color="auto" w:fill="auto"/>
                                  <w:vAlign w:val="center"/>
                                  <w:hideMark/>
                                </w:tcPr>
                                <w:p w14:paraId="690AA6B2" w14:textId="77777777" w:rsidR="00735A92" w:rsidRPr="007D7EAA" w:rsidRDefault="00735A92" w:rsidP="004F097D">
                                  <w:pPr>
                                    <w:jc w:val="center"/>
                                    <w:rPr>
                                      <w:sz w:val="16"/>
                                      <w:szCs w:val="16"/>
                                    </w:rPr>
                                  </w:pPr>
                                  <w:r w:rsidRPr="007D7EAA">
                                    <w:rPr>
                                      <w:sz w:val="16"/>
                                      <w:szCs w:val="16"/>
                                    </w:rPr>
                                    <w:t>21.3</w:t>
                                  </w:r>
                                </w:p>
                              </w:tc>
                              <w:tc>
                                <w:tcPr>
                                  <w:tcW w:w="0" w:type="auto"/>
                                  <w:shd w:val="clear" w:color="auto" w:fill="auto"/>
                                  <w:hideMark/>
                                </w:tcPr>
                                <w:p w14:paraId="58A9FADD" w14:textId="77777777" w:rsidR="00735A92" w:rsidRPr="007D7EAA" w:rsidRDefault="00735A92" w:rsidP="004F097D">
                                  <w:pPr>
                                    <w:jc w:val="center"/>
                                    <w:rPr>
                                      <w:sz w:val="16"/>
                                      <w:szCs w:val="16"/>
                                    </w:rPr>
                                  </w:pPr>
                                  <w:r w:rsidRPr="007D7EAA">
                                    <w:rPr>
                                      <w:sz w:val="16"/>
                                      <w:szCs w:val="16"/>
                                    </w:rPr>
                                    <w:t>559</w:t>
                                  </w:r>
                                </w:p>
                              </w:tc>
                              <w:tc>
                                <w:tcPr>
                                  <w:tcW w:w="0" w:type="auto"/>
                                  <w:shd w:val="clear" w:color="auto" w:fill="auto"/>
                                  <w:vAlign w:val="center"/>
                                  <w:hideMark/>
                                </w:tcPr>
                                <w:p w14:paraId="0C09E853" w14:textId="77777777" w:rsidR="00735A92" w:rsidRPr="007D7EAA" w:rsidRDefault="00735A92" w:rsidP="004F097D">
                                  <w:pPr>
                                    <w:jc w:val="center"/>
                                    <w:rPr>
                                      <w:sz w:val="16"/>
                                      <w:szCs w:val="16"/>
                                    </w:rPr>
                                  </w:pPr>
                                  <w:r w:rsidRPr="007D7EAA">
                                    <w:rPr>
                                      <w:sz w:val="16"/>
                                      <w:szCs w:val="16"/>
                                    </w:rPr>
                                    <w:t>3.7</w:t>
                                  </w:r>
                                </w:p>
                              </w:tc>
                              <w:tc>
                                <w:tcPr>
                                  <w:tcW w:w="0" w:type="auto"/>
                                  <w:shd w:val="clear" w:color="auto" w:fill="auto"/>
                                  <w:vAlign w:val="center"/>
                                  <w:hideMark/>
                                </w:tcPr>
                                <w:p w14:paraId="73226B2D" w14:textId="77777777" w:rsidR="00735A92" w:rsidRPr="007D7EAA" w:rsidRDefault="00735A92" w:rsidP="004F097D">
                                  <w:pPr>
                                    <w:jc w:val="center"/>
                                    <w:rPr>
                                      <w:sz w:val="16"/>
                                      <w:szCs w:val="16"/>
                                    </w:rPr>
                                  </w:pPr>
                                  <w:r w:rsidRPr="007D7EAA">
                                    <w:rPr>
                                      <w:sz w:val="16"/>
                                      <w:szCs w:val="16"/>
                                    </w:rPr>
                                    <w:t>49.6</w:t>
                                  </w:r>
                                </w:p>
                              </w:tc>
                              <w:tc>
                                <w:tcPr>
                                  <w:tcW w:w="0" w:type="auto"/>
                                  <w:shd w:val="clear" w:color="auto" w:fill="auto"/>
                                  <w:vAlign w:val="center"/>
                                  <w:hideMark/>
                                </w:tcPr>
                                <w:p w14:paraId="0A7691F1" w14:textId="77777777" w:rsidR="00735A92" w:rsidRPr="007D7EAA" w:rsidRDefault="00735A92" w:rsidP="004F097D">
                                  <w:pPr>
                                    <w:jc w:val="center"/>
                                    <w:rPr>
                                      <w:sz w:val="16"/>
                                      <w:szCs w:val="16"/>
                                    </w:rPr>
                                  </w:pPr>
                                  <w:r w:rsidRPr="007D7EAA">
                                    <w:rPr>
                                      <w:sz w:val="16"/>
                                      <w:szCs w:val="16"/>
                                    </w:rPr>
                                    <w:t>46.6</w:t>
                                  </w:r>
                                </w:p>
                              </w:tc>
                              <w:tc>
                                <w:tcPr>
                                  <w:tcW w:w="0" w:type="auto"/>
                                  <w:shd w:val="clear" w:color="auto" w:fill="auto"/>
                                  <w:vAlign w:val="center"/>
                                  <w:hideMark/>
                                </w:tcPr>
                                <w:p w14:paraId="01C96FF2" w14:textId="77777777" w:rsidR="00735A92" w:rsidRPr="007D7EAA" w:rsidRDefault="00735A92" w:rsidP="004F097D">
                                  <w:pPr>
                                    <w:jc w:val="center"/>
                                    <w:rPr>
                                      <w:sz w:val="16"/>
                                      <w:szCs w:val="16"/>
                                    </w:rPr>
                                  </w:pPr>
                                  <w:r w:rsidRPr="007D7EAA">
                                    <w:rPr>
                                      <w:sz w:val="16"/>
                                      <w:szCs w:val="16"/>
                                    </w:rPr>
                                    <w:t>4.2</w:t>
                                  </w:r>
                                </w:p>
                              </w:tc>
                              <w:tc>
                                <w:tcPr>
                                  <w:tcW w:w="0" w:type="auto"/>
                                  <w:shd w:val="clear" w:color="auto" w:fill="auto"/>
                                  <w:vAlign w:val="center"/>
                                  <w:hideMark/>
                                </w:tcPr>
                                <w:p w14:paraId="27D83C88" w14:textId="77777777" w:rsidR="00735A92" w:rsidRPr="007D7EAA" w:rsidRDefault="00735A92" w:rsidP="004F097D">
                                  <w:pPr>
                                    <w:jc w:val="center"/>
                                    <w:rPr>
                                      <w:sz w:val="16"/>
                                      <w:szCs w:val="16"/>
                                    </w:rPr>
                                  </w:pPr>
                                  <w:r w:rsidRPr="007D7EAA">
                                    <w:rPr>
                                      <w:sz w:val="16"/>
                                      <w:szCs w:val="16"/>
                                    </w:rPr>
                                    <w:t>7.3</w:t>
                                  </w:r>
                                </w:p>
                              </w:tc>
                            </w:tr>
                            <w:tr w:rsidR="00735A92" w:rsidRPr="007D7EAA" w14:paraId="629194D5" w14:textId="77777777" w:rsidTr="007D7EAA">
                              <w:trPr>
                                <w:trHeight w:val="50"/>
                                <w:jc w:val="center"/>
                              </w:trPr>
                              <w:tc>
                                <w:tcPr>
                                  <w:tcW w:w="0" w:type="auto"/>
                                  <w:shd w:val="clear" w:color="auto" w:fill="auto"/>
                                  <w:noWrap/>
                                  <w:vAlign w:val="center"/>
                                  <w:hideMark/>
                                </w:tcPr>
                                <w:p w14:paraId="114C5A9F" w14:textId="77777777" w:rsidR="00735A92" w:rsidRPr="007D7EAA" w:rsidRDefault="00735A92">
                                  <w:pPr>
                                    <w:rPr>
                                      <w:bCs/>
                                      <w:sz w:val="16"/>
                                      <w:szCs w:val="16"/>
                                    </w:rPr>
                                  </w:pPr>
                                  <w:proofErr w:type="spellStart"/>
                                  <w:proofErr w:type="gramStart"/>
                                  <w:r w:rsidRPr="007D7EAA">
                                    <w:rPr>
                                      <w:bCs/>
                                      <w:sz w:val="16"/>
                                      <w:szCs w:val="16"/>
                                    </w:rPr>
                                    <w:t>jquery</w:t>
                                  </w:r>
                                  <w:proofErr w:type="spellEnd"/>
                                  <w:proofErr w:type="gramEnd"/>
                                </w:p>
                              </w:tc>
                              <w:tc>
                                <w:tcPr>
                                  <w:tcW w:w="0" w:type="auto"/>
                                  <w:shd w:val="clear" w:color="auto" w:fill="auto"/>
                                  <w:vAlign w:val="center"/>
                                  <w:hideMark/>
                                </w:tcPr>
                                <w:p w14:paraId="393D5257" w14:textId="77777777" w:rsidR="00735A92" w:rsidRPr="007D7EAA" w:rsidRDefault="00735A92">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008C9F83" w14:textId="77777777" w:rsidR="00735A92" w:rsidRPr="007D7EAA" w:rsidRDefault="00735A92" w:rsidP="004F097D">
                                  <w:pPr>
                                    <w:jc w:val="center"/>
                                    <w:rPr>
                                      <w:sz w:val="16"/>
                                      <w:szCs w:val="16"/>
                                    </w:rPr>
                                  </w:pPr>
                                  <w:r w:rsidRPr="007D7EAA">
                                    <w:rPr>
                                      <w:sz w:val="16"/>
                                      <w:szCs w:val="16"/>
                                    </w:rPr>
                                    <w:t>5,518</w:t>
                                  </w:r>
                                </w:p>
                              </w:tc>
                              <w:tc>
                                <w:tcPr>
                                  <w:tcW w:w="0" w:type="auto"/>
                                  <w:shd w:val="clear" w:color="auto" w:fill="auto"/>
                                  <w:noWrap/>
                                  <w:vAlign w:val="center"/>
                                  <w:hideMark/>
                                </w:tcPr>
                                <w:p w14:paraId="2DD01824" w14:textId="77777777" w:rsidR="00735A92" w:rsidRPr="007D7EAA" w:rsidRDefault="00735A92" w:rsidP="004F097D">
                                  <w:pPr>
                                    <w:jc w:val="center"/>
                                    <w:rPr>
                                      <w:sz w:val="16"/>
                                      <w:szCs w:val="16"/>
                                    </w:rPr>
                                  </w:pPr>
                                  <w:r w:rsidRPr="007D7EAA">
                                    <w:rPr>
                                      <w:sz w:val="16"/>
                                      <w:szCs w:val="16"/>
                                    </w:rPr>
                                    <w:t>20.0</w:t>
                                  </w:r>
                                </w:p>
                              </w:tc>
                              <w:tc>
                                <w:tcPr>
                                  <w:tcW w:w="0" w:type="auto"/>
                                  <w:shd w:val="clear" w:color="auto" w:fill="auto"/>
                                  <w:noWrap/>
                                  <w:vAlign w:val="center"/>
                                  <w:hideMark/>
                                </w:tcPr>
                                <w:p w14:paraId="233AF5B9" w14:textId="77777777" w:rsidR="00735A92" w:rsidRPr="007D7EAA" w:rsidRDefault="00735A92" w:rsidP="004F097D">
                                  <w:pPr>
                                    <w:jc w:val="center"/>
                                    <w:rPr>
                                      <w:sz w:val="16"/>
                                      <w:szCs w:val="16"/>
                                    </w:rPr>
                                  </w:pPr>
                                  <w:r w:rsidRPr="007D7EAA">
                                    <w:rPr>
                                      <w:sz w:val="16"/>
                                      <w:szCs w:val="16"/>
                                    </w:rPr>
                                    <w:t>253</w:t>
                                  </w:r>
                                </w:p>
                              </w:tc>
                              <w:tc>
                                <w:tcPr>
                                  <w:tcW w:w="0" w:type="auto"/>
                                  <w:shd w:val="clear" w:color="auto" w:fill="auto"/>
                                  <w:vAlign w:val="center"/>
                                  <w:hideMark/>
                                </w:tcPr>
                                <w:p w14:paraId="27F1749E" w14:textId="77777777" w:rsidR="00735A92" w:rsidRPr="007D7EAA" w:rsidRDefault="00735A92" w:rsidP="004F097D">
                                  <w:pPr>
                                    <w:jc w:val="center"/>
                                    <w:rPr>
                                      <w:sz w:val="16"/>
                                      <w:szCs w:val="16"/>
                                    </w:rPr>
                                  </w:pPr>
                                  <w:r w:rsidRPr="007D7EAA">
                                    <w:rPr>
                                      <w:sz w:val="16"/>
                                      <w:szCs w:val="16"/>
                                    </w:rPr>
                                    <w:t>65.0</w:t>
                                  </w:r>
                                </w:p>
                              </w:tc>
                              <w:tc>
                                <w:tcPr>
                                  <w:tcW w:w="0" w:type="auto"/>
                                  <w:shd w:val="clear" w:color="auto" w:fill="auto"/>
                                  <w:hideMark/>
                                </w:tcPr>
                                <w:p w14:paraId="75138848" w14:textId="77777777" w:rsidR="00735A92" w:rsidRPr="007D7EAA" w:rsidRDefault="00735A92" w:rsidP="004F097D">
                                  <w:pPr>
                                    <w:jc w:val="center"/>
                                    <w:rPr>
                                      <w:sz w:val="16"/>
                                      <w:szCs w:val="16"/>
                                    </w:rPr>
                                  </w:pPr>
                                  <w:r w:rsidRPr="007D7EAA">
                                    <w:rPr>
                                      <w:sz w:val="16"/>
                                      <w:szCs w:val="16"/>
                                    </w:rPr>
                                    <w:t>1,121</w:t>
                                  </w:r>
                                </w:p>
                              </w:tc>
                              <w:tc>
                                <w:tcPr>
                                  <w:tcW w:w="0" w:type="auto"/>
                                  <w:shd w:val="clear" w:color="auto" w:fill="auto"/>
                                  <w:vAlign w:val="center"/>
                                  <w:hideMark/>
                                </w:tcPr>
                                <w:p w14:paraId="0960212B" w14:textId="77777777" w:rsidR="00735A92" w:rsidRPr="007D7EAA" w:rsidRDefault="00735A92" w:rsidP="004F097D">
                                  <w:pPr>
                                    <w:jc w:val="center"/>
                                    <w:rPr>
                                      <w:sz w:val="16"/>
                                      <w:szCs w:val="16"/>
                                    </w:rPr>
                                  </w:pPr>
                                  <w:r w:rsidRPr="007D7EAA">
                                    <w:rPr>
                                      <w:sz w:val="16"/>
                                      <w:szCs w:val="16"/>
                                    </w:rPr>
                                    <w:t>4.1</w:t>
                                  </w:r>
                                </w:p>
                              </w:tc>
                              <w:tc>
                                <w:tcPr>
                                  <w:tcW w:w="0" w:type="auto"/>
                                  <w:shd w:val="clear" w:color="auto" w:fill="auto"/>
                                  <w:vAlign w:val="center"/>
                                  <w:hideMark/>
                                </w:tcPr>
                                <w:p w14:paraId="47E512D0" w14:textId="77777777" w:rsidR="00735A92" w:rsidRPr="007D7EAA" w:rsidRDefault="00735A92" w:rsidP="004F097D">
                                  <w:pPr>
                                    <w:jc w:val="center"/>
                                    <w:rPr>
                                      <w:sz w:val="16"/>
                                      <w:szCs w:val="16"/>
                                    </w:rPr>
                                  </w:pPr>
                                  <w:r w:rsidRPr="007D7EAA">
                                    <w:rPr>
                                      <w:sz w:val="16"/>
                                      <w:szCs w:val="16"/>
                                    </w:rPr>
                                    <w:t>40.0</w:t>
                                  </w:r>
                                </w:p>
                              </w:tc>
                              <w:tc>
                                <w:tcPr>
                                  <w:tcW w:w="0" w:type="auto"/>
                                  <w:shd w:val="clear" w:color="auto" w:fill="auto"/>
                                  <w:vAlign w:val="center"/>
                                  <w:hideMark/>
                                </w:tcPr>
                                <w:p w14:paraId="3A0F8523" w14:textId="77777777" w:rsidR="00735A92" w:rsidRPr="007D7EAA" w:rsidRDefault="00735A92" w:rsidP="004F097D">
                                  <w:pPr>
                                    <w:jc w:val="center"/>
                                    <w:rPr>
                                      <w:sz w:val="16"/>
                                      <w:szCs w:val="16"/>
                                    </w:rPr>
                                  </w:pPr>
                                  <w:r w:rsidRPr="007D7EAA">
                                    <w:rPr>
                                      <w:sz w:val="16"/>
                                      <w:szCs w:val="16"/>
                                    </w:rPr>
                                    <w:t>37.4</w:t>
                                  </w:r>
                                </w:p>
                              </w:tc>
                              <w:tc>
                                <w:tcPr>
                                  <w:tcW w:w="0" w:type="auto"/>
                                  <w:shd w:val="clear" w:color="auto" w:fill="auto"/>
                                  <w:vAlign w:val="center"/>
                                  <w:hideMark/>
                                </w:tcPr>
                                <w:p w14:paraId="007365D0" w14:textId="77777777" w:rsidR="00735A92" w:rsidRPr="007D7EAA" w:rsidRDefault="00735A92" w:rsidP="004F097D">
                                  <w:pPr>
                                    <w:jc w:val="center"/>
                                    <w:rPr>
                                      <w:sz w:val="16"/>
                                      <w:szCs w:val="16"/>
                                    </w:rPr>
                                  </w:pPr>
                                  <w:r w:rsidRPr="007D7EAA">
                                    <w:rPr>
                                      <w:sz w:val="16"/>
                                      <w:szCs w:val="16"/>
                                    </w:rPr>
                                    <w:t>1.4</w:t>
                                  </w:r>
                                </w:p>
                              </w:tc>
                              <w:tc>
                                <w:tcPr>
                                  <w:tcW w:w="0" w:type="auto"/>
                                  <w:shd w:val="clear" w:color="auto" w:fill="auto"/>
                                  <w:vAlign w:val="center"/>
                                  <w:hideMark/>
                                </w:tcPr>
                                <w:p w14:paraId="661584B9" w14:textId="77777777" w:rsidR="00735A92" w:rsidRPr="007D7EAA" w:rsidRDefault="00735A92" w:rsidP="004F097D">
                                  <w:pPr>
                                    <w:jc w:val="center"/>
                                    <w:rPr>
                                      <w:sz w:val="16"/>
                                      <w:szCs w:val="16"/>
                                    </w:rPr>
                                  </w:pPr>
                                  <w:r w:rsidRPr="007D7EAA">
                                    <w:rPr>
                                      <w:sz w:val="16"/>
                                      <w:szCs w:val="16"/>
                                    </w:rPr>
                                    <w:t>9.4</w:t>
                                  </w:r>
                                </w:p>
                              </w:tc>
                            </w:tr>
                            <w:tr w:rsidR="00735A92" w:rsidRPr="007D7EAA" w14:paraId="38D58D61" w14:textId="77777777" w:rsidTr="007D7EAA">
                              <w:trPr>
                                <w:trHeight w:val="77"/>
                                <w:jc w:val="center"/>
                              </w:trPr>
                              <w:tc>
                                <w:tcPr>
                                  <w:tcW w:w="0" w:type="auto"/>
                                  <w:shd w:val="clear" w:color="auto" w:fill="auto"/>
                                  <w:noWrap/>
                                  <w:vAlign w:val="center"/>
                                  <w:hideMark/>
                                </w:tcPr>
                                <w:p w14:paraId="06079CB4" w14:textId="77777777" w:rsidR="00735A92" w:rsidRPr="007D7EAA" w:rsidRDefault="00735A92">
                                  <w:pPr>
                                    <w:rPr>
                                      <w:bCs/>
                                      <w:sz w:val="16"/>
                                      <w:szCs w:val="16"/>
                                    </w:rPr>
                                  </w:pPr>
                                  <w:r w:rsidRPr="007D7EAA">
                                    <w:rPr>
                                      <w:bCs/>
                                      <w:sz w:val="16"/>
                                      <w:szCs w:val="16"/>
                                    </w:rPr>
                                    <w:t xml:space="preserve">Tortoise </w:t>
                                  </w:r>
                                  <w:proofErr w:type="spellStart"/>
                                  <w:r w:rsidRPr="007D7EAA">
                                    <w:rPr>
                                      <w:bCs/>
                                      <w:sz w:val="16"/>
                                      <w:szCs w:val="16"/>
                                    </w:rPr>
                                    <w:t>Git</w:t>
                                  </w:r>
                                  <w:proofErr w:type="spellEnd"/>
                                </w:p>
                              </w:tc>
                              <w:tc>
                                <w:tcPr>
                                  <w:tcW w:w="0" w:type="auto"/>
                                  <w:shd w:val="clear" w:color="auto" w:fill="auto"/>
                                  <w:vAlign w:val="center"/>
                                  <w:hideMark/>
                                </w:tcPr>
                                <w:p w14:paraId="6D135963" w14:textId="77777777" w:rsidR="00735A92" w:rsidRPr="007D7EAA" w:rsidRDefault="00735A92">
                                  <w:pPr>
                                    <w:rPr>
                                      <w:sz w:val="16"/>
                                      <w:szCs w:val="16"/>
                                    </w:rPr>
                                  </w:pPr>
                                  <w:proofErr w:type="gramStart"/>
                                  <w:r w:rsidRPr="007D7EAA">
                                    <w:rPr>
                                      <w:sz w:val="16"/>
                                      <w:szCs w:val="16"/>
                                    </w:rPr>
                                    <w:t>code.google.com</w:t>
                                  </w:r>
                                  <w:proofErr w:type="gramEnd"/>
                                </w:p>
                              </w:tc>
                              <w:tc>
                                <w:tcPr>
                                  <w:tcW w:w="0" w:type="auto"/>
                                  <w:shd w:val="clear" w:color="auto" w:fill="auto"/>
                                  <w:noWrap/>
                                  <w:vAlign w:val="center"/>
                                  <w:hideMark/>
                                </w:tcPr>
                                <w:p w14:paraId="1A592D6B" w14:textId="77777777" w:rsidR="00735A92" w:rsidRPr="007D7EAA" w:rsidRDefault="00735A92" w:rsidP="004F097D">
                                  <w:pPr>
                                    <w:jc w:val="center"/>
                                    <w:rPr>
                                      <w:sz w:val="16"/>
                                      <w:szCs w:val="16"/>
                                    </w:rPr>
                                  </w:pPr>
                                  <w:r w:rsidRPr="007D7EAA">
                                    <w:rPr>
                                      <w:sz w:val="16"/>
                                      <w:szCs w:val="16"/>
                                    </w:rPr>
                                    <w:t>6,166</w:t>
                                  </w:r>
                                </w:p>
                              </w:tc>
                              <w:tc>
                                <w:tcPr>
                                  <w:tcW w:w="0" w:type="auto"/>
                                  <w:shd w:val="clear" w:color="auto" w:fill="auto"/>
                                  <w:noWrap/>
                                  <w:vAlign w:val="center"/>
                                  <w:hideMark/>
                                </w:tcPr>
                                <w:p w14:paraId="6A301E7C" w14:textId="77777777" w:rsidR="00735A92" w:rsidRPr="007D7EAA" w:rsidRDefault="00735A92" w:rsidP="004F097D">
                                  <w:pPr>
                                    <w:jc w:val="center"/>
                                    <w:rPr>
                                      <w:sz w:val="16"/>
                                      <w:szCs w:val="16"/>
                                    </w:rPr>
                                  </w:pPr>
                                  <w:r w:rsidRPr="007D7EAA">
                                    <w:rPr>
                                      <w:sz w:val="16"/>
                                      <w:szCs w:val="16"/>
                                    </w:rPr>
                                    <w:t>85.0</w:t>
                                  </w:r>
                                </w:p>
                              </w:tc>
                              <w:tc>
                                <w:tcPr>
                                  <w:tcW w:w="0" w:type="auto"/>
                                  <w:shd w:val="clear" w:color="auto" w:fill="auto"/>
                                  <w:noWrap/>
                                  <w:vAlign w:val="center"/>
                                  <w:hideMark/>
                                </w:tcPr>
                                <w:p w14:paraId="530E793A" w14:textId="77777777" w:rsidR="00735A92" w:rsidRPr="007D7EAA" w:rsidRDefault="00735A92" w:rsidP="004F097D">
                                  <w:pPr>
                                    <w:jc w:val="center"/>
                                    <w:rPr>
                                      <w:sz w:val="16"/>
                                      <w:szCs w:val="16"/>
                                    </w:rPr>
                                  </w:pPr>
                                  <w:r w:rsidRPr="007D7EAA">
                                    <w:rPr>
                                      <w:sz w:val="16"/>
                                      <w:szCs w:val="16"/>
                                    </w:rPr>
                                    <w:t>3,220</w:t>
                                  </w:r>
                                </w:p>
                              </w:tc>
                              <w:tc>
                                <w:tcPr>
                                  <w:tcW w:w="0" w:type="auto"/>
                                  <w:shd w:val="clear" w:color="auto" w:fill="auto"/>
                                  <w:vAlign w:val="center"/>
                                  <w:hideMark/>
                                </w:tcPr>
                                <w:p w14:paraId="6D4D7B69" w14:textId="77777777" w:rsidR="00735A92" w:rsidRPr="007D7EAA" w:rsidRDefault="00735A92" w:rsidP="004F097D">
                                  <w:pPr>
                                    <w:jc w:val="center"/>
                                    <w:rPr>
                                      <w:sz w:val="16"/>
                                      <w:szCs w:val="16"/>
                                    </w:rPr>
                                  </w:pPr>
                                  <w:r w:rsidRPr="007D7EAA">
                                    <w:rPr>
                                      <w:sz w:val="16"/>
                                      <w:szCs w:val="16"/>
                                    </w:rPr>
                                    <w:t>68.0</w:t>
                                  </w:r>
                                </w:p>
                              </w:tc>
                              <w:tc>
                                <w:tcPr>
                                  <w:tcW w:w="0" w:type="auto"/>
                                  <w:shd w:val="clear" w:color="auto" w:fill="auto"/>
                                  <w:hideMark/>
                                </w:tcPr>
                                <w:p w14:paraId="50846713" w14:textId="77777777" w:rsidR="00735A92" w:rsidRPr="007D7EAA" w:rsidRDefault="00735A92" w:rsidP="004F097D">
                                  <w:pPr>
                                    <w:jc w:val="center"/>
                                    <w:rPr>
                                      <w:sz w:val="16"/>
                                      <w:szCs w:val="16"/>
                                    </w:rPr>
                                  </w:pPr>
                                  <w:r w:rsidRPr="007D7EAA">
                                    <w:rPr>
                                      <w:sz w:val="16"/>
                                      <w:szCs w:val="16"/>
                                    </w:rPr>
                                    <w:t>492</w:t>
                                  </w:r>
                                </w:p>
                              </w:tc>
                              <w:tc>
                                <w:tcPr>
                                  <w:tcW w:w="0" w:type="auto"/>
                                  <w:shd w:val="clear" w:color="auto" w:fill="auto"/>
                                  <w:vAlign w:val="center"/>
                                  <w:hideMark/>
                                </w:tcPr>
                                <w:p w14:paraId="02732E88" w14:textId="77777777" w:rsidR="00735A92" w:rsidRPr="007D7EAA" w:rsidRDefault="00735A92" w:rsidP="004F097D">
                                  <w:pPr>
                                    <w:jc w:val="center"/>
                                    <w:rPr>
                                      <w:sz w:val="16"/>
                                      <w:szCs w:val="16"/>
                                    </w:rPr>
                                  </w:pPr>
                                  <w:r w:rsidRPr="007D7EAA">
                                    <w:rPr>
                                      <w:sz w:val="16"/>
                                      <w:szCs w:val="16"/>
                                    </w:rPr>
                                    <w:t>4.2</w:t>
                                  </w:r>
                                </w:p>
                              </w:tc>
                              <w:tc>
                                <w:tcPr>
                                  <w:tcW w:w="0" w:type="auto"/>
                                  <w:shd w:val="clear" w:color="auto" w:fill="auto"/>
                                  <w:vAlign w:val="center"/>
                                  <w:hideMark/>
                                </w:tcPr>
                                <w:p w14:paraId="17CCB6BB" w14:textId="77777777" w:rsidR="00735A92" w:rsidRPr="007D7EAA" w:rsidRDefault="00735A92" w:rsidP="004F097D">
                                  <w:pPr>
                                    <w:jc w:val="center"/>
                                    <w:rPr>
                                      <w:sz w:val="16"/>
                                      <w:szCs w:val="16"/>
                                    </w:rPr>
                                  </w:pPr>
                                  <w:r w:rsidRPr="007D7EAA">
                                    <w:rPr>
                                      <w:sz w:val="16"/>
                                      <w:szCs w:val="16"/>
                                    </w:rPr>
                                    <w:t>39.0</w:t>
                                  </w:r>
                                </w:p>
                              </w:tc>
                              <w:tc>
                                <w:tcPr>
                                  <w:tcW w:w="0" w:type="auto"/>
                                  <w:shd w:val="clear" w:color="auto" w:fill="auto"/>
                                  <w:vAlign w:val="center"/>
                                  <w:hideMark/>
                                </w:tcPr>
                                <w:p w14:paraId="238AD491" w14:textId="77777777" w:rsidR="00735A92" w:rsidRPr="007D7EAA" w:rsidRDefault="00735A92" w:rsidP="004F097D">
                                  <w:pPr>
                                    <w:jc w:val="center"/>
                                    <w:rPr>
                                      <w:sz w:val="16"/>
                                      <w:szCs w:val="16"/>
                                    </w:rPr>
                                  </w:pPr>
                                  <w:r w:rsidRPr="007D7EAA">
                                    <w:rPr>
                                      <w:sz w:val="16"/>
                                      <w:szCs w:val="16"/>
                                    </w:rPr>
                                    <w:t>36.0</w:t>
                                  </w:r>
                                </w:p>
                              </w:tc>
                              <w:tc>
                                <w:tcPr>
                                  <w:tcW w:w="0" w:type="auto"/>
                                  <w:shd w:val="clear" w:color="auto" w:fill="auto"/>
                                  <w:vAlign w:val="center"/>
                                  <w:hideMark/>
                                </w:tcPr>
                                <w:p w14:paraId="200984BC" w14:textId="77777777" w:rsidR="00735A92" w:rsidRPr="007D7EAA" w:rsidRDefault="00735A92" w:rsidP="004F097D">
                                  <w:pPr>
                                    <w:jc w:val="center"/>
                                    <w:rPr>
                                      <w:sz w:val="16"/>
                                      <w:szCs w:val="16"/>
                                    </w:rPr>
                                  </w:pPr>
                                  <w:r w:rsidRPr="007D7EAA">
                                    <w:rPr>
                                      <w:sz w:val="16"/>
                                      <w:szCs w:val="16"/>
                                    </w:rPr>
                                    <w:t>1.6</w:t>
                                  </w:r>
                                </w:p>
                              </w:tc>
                              <w:tc>
                                <w:tcPr>
                                  <w:tcW w:w="0" w:type="auto"/>
                                  <w:shd w:val="clear" w:color="auto" w:fill="auto"/>
                                  <w:vAlign w:val="center"/>
                                  <w:hideMark/>
                                </w:tcPr>
                                <w:p w14:paraId="2835F3C5" w14:textId="77777777" w:rsidR="00735A92" w:rsidRPr="007D7EAA" w:rsidRDefault="00735A92" w:rsidP="004F097D">
                                  <w:pPr>
                                    <w:jc w:val="center"/>
                                    <w:rPr>
                                      <w:sz w:val="16"/>
                                      <w:szCs w:val="16"/>
                                    </w:rPr>
                                  </w:pPr>
                                  <w:r w:rsidRPr="007D7EAA">
                                    <w:rPr>
                                      <w:sz w:val="16"/>
                                      <w:szCs w:val="16"/>
                                    </w:rPr>
                                    <w:t>9.6</w:t>
                                  </w:r>
                                </w:p>
                              </w:tc>
                            </w:tr>
                            <w:tr w:rsidR="00735A92" w:rsidRPr="007D7EAA" w14:paraId="6B2CF304" w14:textId="77777777" w:rsidTr="007D7EAA">
                              <w:trPr>
                                <w:trHeight w:val="50"/>
                                <w:jc w:val="center"/>
                              </w:trPr>
                              <w:tc>
                                <w:tcPr>
                                  <w:tcW w:w="0" w:type="auto"/>
                                  <w:shd w:val="clear" w:color="auto" w:fill="auto"/>
                                  <w:noWrap/>
                                  <w:vAlign w:val="center"/>
                                  <w:hideMark/>
                                </w:tcPr>
                                <w:p w14:paraId="739DA0A5" w14:textId="77777777" w:rsidR="00735A92" w:rsidRPr="007D7EAA" w:rsidRDefault="00735A92">
                                  <w:pPr>
                                    <w:rPr>
                                      <w:bCs/>
                                      <w:sz w:val="16"/>
                                      <w:szCs w:val="16"/>
                                    </w:rPr>
                                  </w:pPr>
                                  <w:proofErr w:type="spellStart"/>
                                  <w:r w:rsidRPr="007D7EAA">
                                    <w:rPr>
                                      <w:bCs/>
                                      <w:sz w:val="16"/>
                                      <w:szCs w:val="16"/>
                                    </w:rPr>
                                    <w:t>Gitextensions</w:t>
                                  </w:r>
                                  <w:proofErr w:type="spellEnd"/>
                                </w:p>
                              </w:tc>
                              <w:tc>
                                <w:tcPr>
                                  <w:tcW w:w="0" w:type="auto"/>
                                  <w:shd w:val="clear" w:color="auto" w:fill="auto"/>
                                  <w:vAlign w:val="center"/>
                                  <w:hideMark/>
                                </w:tcPr>
                                <w:p w14:paraId="0128D50E" w14:textId="77777777" w:rsidR="00735A92" w:rsidRPr="007D7EAA" w:rsidRDefault="00735A92">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168217FC" w14:textId="77777777" w:rsidR="00735A92" w:rsidRPr="007D7EAA" w:rsidRDefault="00735A92" w:rsidP="004F097D">
                                  <w:pPr>
                                    <w:jc w:val="center"/>
                                    <w:rPr>
                                      <w:sz w:val="16"/>
                                      <w:szCs w:val="16"/>
                                    </w:rPr>
                                  </w:pPr>
                                  <w:r w:rsidRPr="007D7EAA">
                                    <w:rPr>
                                      <w:sz w:val="16"/>
                                      <w:szCs w:val="16"/>
                                    </w:rPr>
                                    <w:t>6,417</w:t>
                                  </w:r>
                                </w:p>
                              </w:tc>
                              <w:tc>
                                <w:tcPr>
                                  <w:tcW w:w="0" w:type="auto"/>
                                  <w:shd w:val="clear" w:color="auto" w:fill="auto"/>
                                  <w:noWrap/>
                                  <w:vAlign w:val="center"/>
                                  <w:hideMark/>
                                </w:tcPr>
                                <w:p w14:paraId="17DEE43C" w14:textId="77777777" w:rsidR="00735A92" w:rsidRPr="007D7EAA" w:rsidRDefault="00735A92" w:rsidP="004F097D">
                                  <w:pPr>
                                    <w:jc w:val="center"/>
                                    <w:rPr>
                                      <w:sz w:val="16"/>
                                      <w:szCs w:val="16"/>
                                    </w:rPr>
                                  </w:pPr>
                                  <w:r w:rsidRPr="007D7EAA">
                                    <w:rPr>
                                      <w:sz w:val="16"/>
                                      <w:szCs w:val="16"/>
                                    </w:rPr>
                                    <w:t>448.0</w:t>
                                  </w:r>
                                </w:p>
                              </w:tc>
                              <w:tc>
                                <w:tcPr>
                                  <w:tcW w:w="0" w:type="auto"/>
                                  <w:shd w:val="clear" w:color="auto" w:fill="auto"/>
                                  <w:noWrap/>
                                  <w:vAlign w:val="center"/>
                                  <w:hideMark/>
                                </w:tcPr>
                                <w:p w14:paraId="5CE68DED" w14:textId="77777777" w:rsidR="00735A92" w:rsidRPr="007D7EAA" w:rsidRDefault="00735A92" w:rsidP="004F097D">
                                  <w:pPr>
                                    <w:jc w:val="center"/>
                                    <w:rPr>
                                      <w:sz w:val="16"/>
                                      <w:szCs w:val="16"/>
                                    </w:rPr>
                                  </w:pPr>
                                  <w:r w:rsidRPr="007D7EAA">
                                    <w:rPr>
                                      <w:sz w:val="16"/>
                                      <w:szCs w:val="16"/>
                                    </w:rPr>
                                    <w:t>1,549</w:t>
                                  </w:r>
                                </w:p>
                              </w:tc>
                              <w:tc>
                                <w:tcPr>
                                  <w:tcW w:w="0" w:type="auto"/>
                                  <w:shd w:val="clear" w:color="auto" w:fill="auto"/>
                                  <w:hideMark/>
                                </w:tcPr>
                                <w:p w14:paraId="13DFA12B" w14:textId="77777777" w:rsidR="00735A92" w:rsidRPr="007D7EAA" w:rsidRDefault="00735A92" w:rsidP="004F097D">
                                  <w:pPr>
                                    <w:jc w:val="center"/>
                                    <w:rPr>
                                      <w:sz w:val="16"/>
                                      <w:szCs w:val="16"/>
                                    </w:rPr>
                                  </w:pPr>
                                  <w:r w:rsidRPr="007D7EAA">
                                    <w:rPr>
                                      <w:sz w:val="16"/>
                                      <w:szCs w:val="16"/>
                                    </w:rPr>
                                    <w:t>73.0</w:t>
                                  </w:r>
                                </w:p>
                              </w:tc>
                              <w:tc>
                                <w:tcPr>
                                  <w:tcW w:w="0" w:type="auto"/>
                                  <w:shd w:val="clear" w:color="auto" w:fill="auto"/>
                                  <w:hideMark/>
                                </w:tcPr>
                                <w:p w14:paraId="0536A52C" w14:textId="77777777" w:rsidR="00735A92" w:rsidRPr="007D7EAA" w:rsidRDefault="00735A92" w:rsidP="004F097D">
                                  <w:pPr>
                                    <w:jc w:val="center"/>
                                    <w:rPr>
                                      <w:sz w:val="16"/>
                                      <w:szCs w:val="16"/>
                                    </w:rPr>
                                  </w:pPr>
                                  <w:r w:rsidRPr="007D7EAA">
                                    <w:rPr>
                                      <w:sz w:val="16"/>
                                      <w:szCs w:val="16"/>
                                    </w:rPr>
                                    <w:t>1,529</w:t>
                                  </w:r>
                                </w:p>
                              </w:tc>
                              <w:tc>
                                <w:tcPr>
                                  <w:tcW w:w="0" w:type="auto"/>
                                  <w:shd w:val="clear" w:color="auto" w:fill="auto"/>
                                  <w:vAlign w:val="center"/>
                                  <w:hideMark/>
                                </w:tcPr>
                                <w:p w14:paraId="1C6B4574" w14:textId="77777777" w:rsidR="00735A92" w:rsidRPr="007D7EAA" w:rsidRDefault="00735A92" w:rsidP="004F097D">
                                  <w:pPr>
                                    <w:jc w:val="center"/>
                                    <w:rPr>
                                      <w:sz w:val="16"/>
                                      <w:szCs w:val="16"/>
                                    </w:rPr>
                                  </w:pPr>
                                  <w:r w:rsidRPr="007D7EAA">
                                    <w:rPr>
                                      <w:sz w:val="16"/>
                                      <w:szCs w:val="16"/>
                                    </w:rPr>
                                    <w:t>17.0</w:t>
                                  </w:r>
                                </w:p>
                              </w:tc>
                              <w:tc>
                                <w:tcPr>
                                  <w:tcW w:w="0" w:type="auto"/>
                                  <w:shd w:val="clear" w:color="auto" w:fill="auto"/>
                                  <w:vAlign w:val="center"/>
                                  <w:hideMark/>
                                </w:tcPr>
                                <w:p w14:paraId="5A543D05" w14:textId="77777777" w:rsidR="00735A92" w:rsidRPr="007D7EAA" w:rsidRDefault="00735A92" w:rsidP="004F097D">
                                  <w:pPr>
                                    <w:jc w:val="center"/>
                                    <w:rPr>
                                      <w:sz w:val="16"/>
                                      <w:szCs w:val="16"/>
                                    </w:rPr>
                                  </w:pPr>
                                  <w:r w:rsidRPr="007D7EAA">
                                    <w:rPr>
                                      <w:sz w:val="16"/>
                                      <w:szCs w:val="16"/>
                                    </w:rPr>
                                    <w:t>155.8</w:t>
                                  </w:r>
                                </w:p>
                              </w:tc>
                              <w:tc>
                                <w:tcPr>
                                  <w:tcW w:w="0" w:type="auto"/>
                                  <w:shd w:val="clear" w:color="auto" w:fill="auto"/>
                                  <w:vAlign w:val="center"/>
                                  <w:hideMark/>
                                </w:tcPr>
                                <w:p w14:paraId="6CB5C666" w14:textId="77777777" w:rsidR="00735A92" w:rsidRPr="007D7EAA" w:rsidRDefault="00735A92" w:rsidP="004F097D">
                                  <w:pPr>
                                    <w:jc w:val="center"/>
                                    <w:rPr>
                                      <w:sz w:val="16"/>
                                      <w:szCs w:val="16"/>
                                    </w:rPr>
                                  </w:pPr>
                                  <w:r w:rsidRPr="007D7EAA">
                                    <w:rPr>
                                      <w:sz w:val="16"/>
                                      <w:szCs w:val="16"/>
                                    </w:rPr>
                                    <w:t>129.0</w:t>
                                  </w:r>
                                </w:p>
                              </w:tc>
                              <w:tc>
                                <w:tcPr>
                                  <w:tcW w:w="0" w:type="auto"/>
                                  <w:shd w:val="clear" w:color="auto" w:fill="auto"/>
                                  <w:vAlign w:val="center"/>
                                  <w:hideMark/>
                                </w:tcPr>
                                <w:p w14:paraId="1489323D" w14:textId="77777777" w:rsidR="00735A92" w:rsidRPr="007D7EAA" w:rsidRDefault="00735A92" w:rsidP="004F097D">
                                  <w:pPr>
                                    <w:jc w:val="center"/>
                                    <w:rPr>
                                      <w:sz w:val="16"/>
                                      <w:szCs w:val="16"/>
                                    </w:rPr>
                                  </w:pPr>
                                  <w:r w:rsidRPr="007D7EAA">
                                    <w:rPr>
                                      <w:sz w:val="16"/>
                                      <w:szCs w:val="16"/>
                                    </w:rPr>
                                    <w:t>1.6</w:t>
                                  </w:r>
                                </w:p>
                              </w:tc>
                              <w:tc>
                                <w:tcPr>
                                  <w:tcW w:w="0" w:type="auto"/>
                                  <w:shd w:val="clear" w:color="auto" w:fill="auto"/>
                                  <w:vAlign w:val="center"/>
                                  <w:hideMark/>
                                </w:tcPr>
                                <w:p w14:paraId="6E591950" w14:textId="77777777" w:rsidR="00735A92" w:rsidRPr="007D7EAA" w:rsidRDefault="00735A92" w:rsidP="004F097D">
                                  <w:pPr>
                                    <w:jc w:val="center"/>
                                    <w:rPr>
                                      <w:sz w:val="16"/>
                                      <w:szCs w:val="16"/>
                                    </w:rPr>
                                  </w:pPr>
                                  <w:r w:rsidRPr="007D7EAA">
                                    <w:rPr>
                                      <w:sz w:val="16"/>
                                      <w:szCs w:val="16"/>
                                    </w:rPr>
                                    <w:t>10.6</w:t>
                                  </w:r>
                                </w:p>
                              </w:tc>
                            </w:tr>
                            <w:tr w:rsidR="00735A92" w:rsidRPr="007D7EAA" w14:paraId="6B1A15E5" w14:textId="77777777" w:rsidTr="007D7EAA">
                              <w:trPr>
                                <w:trHeight w:val="50"/>
                                <w:jc w:val="center"/>
                              </w:trPr>
                              <w:tc>
                                <w:tcPr>
                                  <w:tcW w:w="0" w:type="auto"/>
                                  <w:shd w:val="clear" w:color="auto" w:fill="auto"/>
                                  <w:noWrap/>
                                  <w:vAlign w:val="center"/>
                                  <w:hideMark/>
                                </w:tcPr>
                                <w:p w14:paraId="3673E274" w14:textId="77777777" w:rsidR="00735A92" w:rsidRPr="007D7EAA" w:rsidRDefault="00735A92">
                                  <w:pPr>
                                    <w:rPr>
                                      <w:bCs/>
                                      <w:sz w:val="16"/>
                                      <w:szCs w:val="16"/>
                                    </w:rPr>
                                  </w:pPr>
                                  <w:r w:rsidRPr="007D7EAA">
                                    <w:rPr>
                                      <w:bCs/>
                                      <w:sz w:val="16"/>
                                      <w:szCs w:val="16"/>
                                    </w:rPr>
                                    <w:t>Drupal</w:t>
                                  </w:r>
                                </w:p>
                              </w:tc>
                              <w:tc>
                                <w:tcPr>
                                  <w:tcW w:w="0" w:type="auto"/>
                                  <w:shd w:val="clear" w:color="auto" w:fill="auto"/>
                                  <w:vAlign w:val="center"/>
                                  <w:hideMark/>
                                </w:tcPr>
                                <w:p w14:paraId="16C35BAD" w14:textId="77777777" w:rsidR="00735A92" w:rsidRPr="007D7EAA" w:rsidRDefault="00735A92">
                                  <w:pPr>
                                    <w:rPr>
                                      <w:sz w:val="16"/>
                                      <w:szCs w:val="16"/>
                                    </w:rPr>
                                  </w:pPr>
                                  <w:proofErr w:type="gramStart"/>
                                  <w:r w:rsidRPr="007D7EAA">
                                    <w:rPr>
                                      <w:sz w:val="16"/>
                                      <w:szCs w:val="16"/>
                                    </w:rPr>
                                    <w:t>drupal.org</w:t>
                                  </w:r>
                                  <w:proofErr w:type="gramEnd"/>
                                </w:p>
                              </w:tc>
                              <w:tc>
                                <w:tcPr>
                                  <w:tcW w:w="0" w:type="auto"/>
                                  <w:shd w:val="clear" w:color="auto" w:fill="auto"/>
                                  <w:noWrap/>
                                  <w:vAlign w:val="center"/>
                                  <w:hideMark/>
                                </w:tcPr>
                                <w:p w14:paraId="5FA0C606" w14:textId="77777777" w:rsidR="00735A92" w:rsidRPr="007D7EAA" w:rsidRDefault="00735A92" w:rsidP="004F097D">
                                  <w:pPr>
                                    <w:jc w:val="center"/>
                                    <w:rPr>
                                      <w:sz w:val="16"/>
                                      <w:szCs w:val="16"/>
                                    </w:rPr>
                                  </w:pPr>
                                  <w:r w:rsidRPr="007D7EAA">
                                    <w:rPr>
                                      <w:sz w:val="16"/>
                                      <w:szCs w:val="16"/>
                                    </w:rPr>
                                    <w:t>23,922</w:t>
                                  </w:r>
                                </w:p>
                              </w:tc>
                              <w:tc>
                                <w:tcPr>
                                  <w:tcW w:w="0" w:type="auto"/>
                                  <w:shd w:val="clear" w:color="auto" w:fill="auto"/>
                                  <w:noWrap/>
                                  <w:vAlign w:val="center"/>
                                  <w:hideMark/>
                                </w:tcPr>
                                <w:p w14:paraId="35D9CDA4" w14:textId="77777777" w:rsidR="00735A92" w:rsidRPr="007D7EAA" w:rsidRDefault="00735A92" w:rsidP="004F097D">
                                  <w:pPr>
                                    <w:jc w:val="center"/>
                                    <w:rPr>
                                      <w:sz w:val="16"/>
                                      <w:szCs w:val="16"/>
                                    </w:rPr>
                                  </w:pPr>
                                  <w:r w:rsidRPr="007D7EAA">
                                    <w:rPr>
                                      <w:sz w:val="16"/>
                                      <w:szCs w:val="16"/>
                                    </w:rPr>
                                    <w:t>84.4</w:t>
                                  </w:r>
                                </w:p>
                              </w:tc>
                              <w:tc>
                                <w:tcPr>
                                  <w:tcW w:w="0" w:type="auto"/>
                                  <w:shd w:val="clear" w:color="auto" w:fill="auto"/>
                                  <w:noWrap/>
                                  <w:vAlign w:val="center"/>
                                  <w:hideMark/>
                                </w:tcPr>
                                <w:p w14:paraId="7FB2D0E9" w14:textId="77777777" w:rsidR="00735A92" w:rsidRPr="007D7EAA" w:rsidRDefault="00735A92" w:rsidP="004F097D">
                                  <w:pPr>
                                    <w:jc w:val="center"/>
                                    <w:rPr>
                                      <w:sz w:val="16"/>
                                      <w:szCs w:val="16"/>
                                    </w:rPr>
                                  </w:pPr>
                                  <w:r w:rsidRPr="007D7EAA">
                                    <w:rPr>
                                      <w:sz w:val="16"/>
                                      <w:szCs w:val="16"/>
                                    </w:rPr>
                                    <w:t>9,290</w:t>
                                  </w:r>
                                </w:p>
                              </w:tc>
                              <w:tc>
                                <w:tcPr>
                                  <w:tcW w:w="0" w:type="auto"/>
                                  <w:shd w:val="clear" w:color="auto" w:fill="auto"/>
                                </w:tcPr>
                                <w:p w14:paraId="0A056DAA"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tcPr>
                                <w:p w14:paraId="0D4CBF58"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hideMark/>
                                </w:tcPr>
                                <w:p w14:paraId="5455495E" w14:textId="77777777" w:rsidR="00735A92" w:rsidRPr="007D7EAA" w:rsidRDefault="00735A92" w:rsidP="004F097D">
                                  <w:pPr>
                                    <w:jc w:val="center"/>
                                    <w:rPr>
                                      <w:sz w:val="16"/>
                                      <w:szCs w:val="16"/>
                                    </w:rPr>
                                  </w:pPr>
                                  <w:r w:rsidRPr="007D7EAA">
                                    <w:rPr>
                                      <w:sz w:val="16"/>
                                      <w:szCs w:val="16"/>
                                    </w:rPr>
                                    <w:t>18.0</w:t>
                                  </w:r>
                                </w:p>
                              </w:tc>
                              <w:tc>
                                <w:tcPr>
                                  <w:tcW w:w="0" w:type="auto"/>
                                  <w:shd w:val="clear" w:color="auto" w:fill="auto"/>
                                  <w:vAlign w:val="center"/>
                                  <w:hideMark/>
                                </w:tcPr>
                                <w:p w14:paraId="66EC700A" w14:textId="77777777" w:rsidR="00735A92" w:rsidRPr="007D7EAA" w:rsidRDefault="00735A92" w:rsidP="004F097D">
                                  <w:pPr>
                                    <w:jc w:val="center"/>
                                    <w:rPr>
                                      <w:sz w:val="16"/>
                                      <w:szCs w:val="16"/>
                                    </w:rPr>
                                  </w:pPr>
                                  <w:r w:rsidRPr="007D7EAA">
                                    <w:rPr>
                                      <w:sz w:val="16"/>
                                      <w:szCs w:val="16"/>
                                    </w:rPr>
                                    <w:t>102.0</w:t>
                                  </w:r>
                                </w:p>
                              </w:tc>
                              <w:tc>
                                <w:tcPr>
                                  <w:tcW w:w="0" w:type="auto"/>
                                  <w:shd w:val="clear" w:color="auto" w:fill="auto"/>
                                  <w:vAlign w:val="center"/>
                                  <w:hideMark/>
                                </w:tcPr>
                                <w:p w14:paraId="1793281F" w14:textId="77777777" w:rsidR="00735A92" w:rsidRPr="007D7EAA" w:rsidRDefault="00735A92" w:rsidP="004F097D">
                                  <w:pPr>
                                    <w:jc w:val="center"/>
                                    <w:rPr>
                                      <w:sz w:val="16"/>
                                      <w:szCs w:val="16"/>
                                    </w:rPr>
                                  </w:pPr>
                                  <w:r w:rsidRPr="007D7EAA">
                                    <w:rPr>
                                      <w:sz w:val="16"/>
                                      <w:szCs w:val="16"/>
                                    </w:rPr>
                                    <w:t>95.0</w:t>
                                  </w:r>
                                </w:p>
                              </w:tc>
                              <w:tc>
                                <w:tcPr>
                                  <w:tcW w:w="0" w:type="auto"/>
                                  <w:shd w:val="clear" w:color="auto" w:fill="auto"/>
                                  <w:vAlign w:val="center"/>
                                  <w:hideMark/>
                                </w:tcPr>
                                <w:p w14:paraId="0376E3BD" w14:textId="77777777" w:rsidR="00735A92" w:rsidRPr="007D7EAA" w:rsidRDefault="00735A92" w:rsidP="004F097D">
                                  <w:pPr>
                                    <w:jc w:val="center"/>
                                    <w:rPr>
                                      <w:sz w:val="16"/>
                                      <w:szCs w:val="16"/>
                                    </w:rPr>
                                  </w:pPr>
                                  <w:r w:rsidRPr="007D7EAA">
                                    <w:rPr>
                                      <w:sz w:val="16"/>
                                      <w:szCs w:val="16"/>
                                    </w:rPr>
                                    <w:t>2.0</w:t>
                                  </w:r>
                                </w:p>
                              </w:tc>
                              <w:tc>
                                <w:tcPr>
                                  <w:tcW w:w="0" w:type="auto"/>
                                  <w:shd w:val="clear" w:color="auto" w:fill="auto"/>
                                  <w:vAlign w:val="center"/>
                                  <w:hideMark/>
                                </w:tcPr>
                                <w:p w14:paraId="030B7F2A" w14:textId="77777777" w:rsidR="00735A92" w:rsidRPr="007D7EAA" w:rsidRDefault="00735A92" w:rsidP="004F097D">
                                  <w:pPr>
                                    <w:jc w:val="center"/>
                                    <w:rPr>
                                      <w:sz w:val="16"/>
                                      <w:szCs w:val="16"/>
                                    </w:rPr>
                                  </w:pPr>
                                  <w:r w:rsidRPr="007D7EAA">
                                    <w:rPr>
                                      <w:sz w:val="16"/>
                                      <w:szCs w:val="16"/>
                                    </w:rPr>
                                    <w:t>18.0</w:t>
                                  </w:r>
                                </w:p>
                              </w:tc>
                            </w:tr>
                            <w:tr w:rsidR="00735A92" w:rsidRPr="007D7EAA" w14:paraId="45BC4F44" w14:textId="77777777" w:rsidTr="007D7EAA">
                              <w:trPr>
                                <w:trHeight w:val="71"/>
                                <w:jc w:val="center"/>
                              </w:trPr>
                              <w:tc>
                                <w:tcPr>
                                  <w:tcW w:w="0" w:type="auto"/>
                                  <w:shd w:val="clear" w:color="auto" w:fill="auto"/>
                                  <w:noWrap/>
                                  <w:vAlign w:val="center"/>
                                  <w:hideMark/>
                                </w:tcPr>
                                <w:p w14:paraId="62C6CF67" w14:textId="77777777" w:rsidR="00735A92" w:rsidRPr="007D7EAA" w:rsidRDefault="00735A92">
                                  <w:pPr>
                                    <w:rPr>
                                      <w:bCs/>
                                      <w:sz w:val="16"/>
                                      <w:szCs w:val="16"/>
                                    </w:rPr>
                                  </w:pPr>
                                  <w:proofErr w:type="spellStart"/>
                                  <w:r w:rsidRPr="007D7EAA">
                                    <w:rPr>
                                      <w:bCs/>
                                      <w:sz w:val="16"/>
                                      <w:szCs w:val="16"/>
                                    </w:rPr>
                                    <w:t>Expresso</w:t>
                                  </w:r>
                                  <w:proofErr w:type="spellEnd"/>
                                  <w:r w:rsidRPr="007D7EAA">
                                    <w:rPr>
                                      <w:bCs/>
                                      <w:sz w:val="16"/>
                                      <w:szCs w:val="16"/>
                                    </w:rPr>
                                    <w:t xml:space="preserve"> </w:t>
                                  </w:r>
                                  <w:proofErr w:type="spellStart"/>
                                  <w:r w:rsidRPr="007D7EAA">
                                    <w:rPr>
                                      <w:bCs/>
                                      <w:sz w:val="16"/>
                                      <w:szCs w:val="16"/>
                                    </w:rPr>
                                    <w:t>Livre</w:t>
                                  </w:r>
                                  <w:proofErr w:type="spellEnd"/>
                                </w:p>
                              </w:tc>
                              <w:tc>
                                <w:tcPr>
                                  <w:tcW w:w="0" w:type="auto"/>
                                  <w:shd w:val="clear" w:color="auto" w:fill="auto"/>
                                  <w:vAlign w:val="center"/>
                                  <w:hideMark/>
                                </w:tcPr>
                                <w:p w14:paraId="000F91D7" w14:textId="77777777" w:rsidR="00735A92" w:rsidRPr="007D7EAA" w:rsidRDefault="00735A92">
                                  <w:pPr>
                                    <w:rPr>
                                      <w:sz w:val="16"/>
                                      <w:szCs w:val="16"/>
                                    </w:rPr>
                                  </w:pPr>
                                  <w:proofErr w:type="gramStart"/>
                                  <w:r w:rsidRPr="007D7EAA">
                                    <w:rPr>
                                      <w:sz w:val="16"/>
                                      <w:szCs w:val="16"/>
                                    </w:rPr>
                                    <w:t>gitorious.org</w:t>
                                  </w:r>
                                  <w:proofErr w:type="gramEnd"/>
                                </w:p>
                              </w:tc>
                              <w:tc>
                                <w:tcPr>
                                  <w:tcW w:w="0" w:type="auto"/>
                                  <w:shd w:val="clear" w:color="auto" w:fill="auto"/>
                                  <w:noWrap/>
                                  <w:vAlign w:val="center"/>
                                  <w:hideMark/>
                                </w:tcPr>
                                <w:p w14:paraId="705A9C66" w14:textId="77777777" w:rsidR="00735A92" w:rsidRPr="007D7EAA" w:rsidRDefault="00735A92" w:rsidP="004F097D">
                                  <w:pPr>
                                    <w:jc w:val="center"/>
                                    <w:rPr>
                                      <w:sz w:val="16"/>
                                      <w:szCs w:val="16"/>
                                    </w:rPr>
                                  </w:pPr>
                                  <w:r w:rsidRPr="007D7EAA">
                                    <w:rPr>
                                      <w:sz w:val="16"/>
                                      <w:szCs w:val="16"/>
                                    </w:rPr>
                                    <w:t>25,822</w:t>
                                  </w:r>
                                </w:p>
                              </w:tc>
                              <w:tc>
                                <w:tcPr>
                                  <w:tcW w:w="0" w:type="auto"/>
                                  <w:shd w:val="clear" w:color="auto" w:fill="auto"/>
                                  <w:noWrap/>
                                  <w:vAlign w:val="center"/>
                                  <w:hideMark/>
                                </w:tcPr>
                                <w:p w14:paraId="5F2EF734" w14:textId="77777777" w:rsidR="00735A92" w:rsidRPr="007D7EAA" w:rsidRDefault="00735A92" w:rsidP="004F097D">
                                  <w:pPr>
                                    <w:jc w:val="center"/>
                                    <w:rPr>
                                      <w:sz w:val="16"/>
                                      <w:szCs w:val="16"/>
                                    </w:rPr>
                                  </w:pPr>
                                  <w:r w:rsidRPr="007D7EAA">
                                    <w:rPr>
                                      <w:sz w:val="16"/>
                                      <w:szCs w:val="16"/>
                                    </w:rPr>
                                    <w:t>141.0</w:t>
                                  </w:r>
                                </w:p>
                              </w:tc>
                              <w:tc>
                                <w:tcPr>
                                  <w:tcW w:w="0" w:type="auto"/>
                                  <w:shd w:val="clear" w:color="auto" w:fill="auto"/>
                                  <w:noWrap/>
                                  <w:vAlign w:val="center"/>
                                  <w:hideMark/>
                                </w:tcPr>
                                <w:p w14:paraId="27CE8100" w14:textId="77777777" w:rsidR="00735A92" w:rsidRPr="007D7EAA" w:rsidRDefault="00735A92" w:rsidP="004F097D">
                                  <w:pPr>
                                    <w:jc w:val="center"/>
                                    <w:rPr>
                                      <w:sz w:val="16"/>
                                      <w:szCs w:val="16"/>
                                    </w:rPr>
                                  </w:pPr>
                                  <w:r w:rsidRPr="007D7EAA">
                                    <w:rPr>
                                      <w:sz w:val="16"/>
                                      <w:szCs w:val="16"/>
                                    </w:rPr>
                                    <w:t>20,729</w:t>
                                  </w:r>
                                </w:p>
                              </w:tc>
                              <w:tc>
                                <w:tcPr>
                                  <w:tcW w:w="0" w:type="auto"/>
                                  <w:shd w:val="clear" w:color="auto" w:fill="auto"/>
                                </w:tcPr>
                                <w:p w14:paraId="3837A130"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tcPr>
                                <w:p w14:paraId="492F6D27"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hideMark/>
                                </w:tcPr>
                                <w:p w14:paraId="3B7B4C48" w14:textId="77777777" w:rsidR="00735A92" w:rsidRPr="007D7EAA" w:rsidRDefault="00735A92" w:rsidP="004F097D">
                                  <w:pPr>
                                    <w:jc w:val="center"/>
                                    <w:rPr>
                                      <w:sz w:val="16"/>
                                      <w:szCs w:val="16"/>
                                    </w:rPr>
                                  </w:pPr>
                                  <w:r w:rsidRPr="007D7EAA">
                                    <w:rPr>
                                      <w:sz w:val="16"/>
                                      <w:szCs w:val="16"/>
                                    </w:rPr>
                                    <w:t>18.2</w:t>
                                  </w:r>
                                </w:p>
                              </w:tc>
                              <w:tc>
                                <w:tcPr>
                                  <w:tcW w:w="0" w:type="auto"/>
                                  <w:shd w:val="clear" w:color="auto" w:fill="auto"/>
                                  <w:vAlign w:val="center"/>
                                  <w:hideMark/>
                                </w:tcPr>
                                <w:p w14:paraId="042A3B34" w14:textId="77777777" w:rsidR="00735A92" w:rsidRPr="007D7EAA" w:rsidRDefault="00735A92" w:rsidP="004F097D">
                                  <w:pPr>
                                    <w:jc w:val="center"/>
                                    <w:rPr>
                                      <w:sz w:val="16"/>
                                      <w:szCs w:val="16"/>
                                    </w:rPr>
                                  </w:pPr>
                                  <w:r w:rsidRPr="007D7EAA">
                                    <w:rPr>
                                      <w:sz w:val="16"/>
                                      <w:szCs w:val="16"/>
                                    </w:rPr>
                                    <w:t>110.0</w:t>
                                  </w:r>
                                </w:p>
                              </w:tc>
                              <w:tc>
                                <w:tcPr>
                                  <w:tcW w:w="0" w:type="auto"/>
                                  <w:shd w:val="clear" w:color="auto" w:fill="auto"/>
                                  <w:vAlign w:val="center"/>
                                  <w:hideMark/>
                                </w:tcPr>
                                <w:p w14:paraId="632DF395" w14:textId="77777777" w:rsidR="00735A92" w:rsidRPr="007D7EAA" w:rsidRDefault="00735A92" w:rsidP="004F097D">
                                  <w:pPr>
                                    <w:jc w:val="center"/>
                                    <w:rPr>
                                      <w:sz w:val="16"/>
                                      <w:szCs w:val="16"/>
                                    </w:rPr>
                                  </w:pPr>
                                  <w:r w:rsidRPr="007D7EAA">
                                    <w:rPr>
                                      <w:sz w:val="16"/>
                                      <w:szCs w:val="16"/>
                                    </w:rPr>
                                    <w:t>102.0</w:t>
                                  </w:r>
                                </w:p>
                              </w:tc>
                              <w:tc>
                                <w:tcPr>
                                  <w:tcW w:w="0" w:type="auto"/>
                                  <w:shd w:val="clear" w:color="auto" w:fill="auto"/>
                                  <w:vAlign w:val="center"/>
                                  <w:hideMark/>
                                </w:tcPr>
                                <w:p w14:paraId="74E69615" w14:textId="77777777" w:rsidR="00735A92" w:rsidRPr="007D7EAA" w:rsidRDefault="00735A92" w:rsidP="004F097D">
                                  <w:pPr>
                                    <w:jc w:val="center"/>
                                    <w:rPr>
                                      <w:sz w:val="16"/>
                                      <w:szCs w:val="16"/>
                                    </w:rPr>
                                  </w:pPr>
                                  <w:r w:rsidRPr="007D7EAA">
                                    <w:rPr>
                                      <w:sz w:val="16"/>
                                      <w:szCs w:val="16"/>
                                    </w:rPr>
                                    <w:t>2.1</w:t>
                                  </w:r>
                                </w:p>
                              </w:tc>
                              <w:tc>
                                <w:tcPr>
                                  <w:tcW w:w="0" w:type="auto"/>
                                  <w:shd w:val="clear" w:color="auto" w:fill="auto"/>
                                  <w:vAlign w:val="center"/>
                                  <w:hideMark/>
                                </w:tcPr>
                                <w:p w14:paraId="4D18A69A" w14:textId="77777777" w:rsidR="00735A92" w:rsidRPr="007D7EAA" w:rsidRDefault="00735A92" w:rsidP="004F097D">
                                  <w:pPr>
                                    <w:jc w:val="center"/>
                                    <w:rPr>
                                      <w:sz w:val="16"/>
                                      <w:szCs w:val="16"/>
                                    </w:rPr>
                                  </w:pPr>
                                  <w:r w:rsidRPr="007D7EAA">
                                    <w:rPr>
                                      <w:sz w:val="16"/>
                                      <w:szCs w:val="16"/>
                                    </w:rPr>
                                    <w:t>19.3</w:t>
                                  </w:r>
                                </w:p>
                              </w:tc>
                            </w:tr>
                            <w:tr w:rsidR="00735A92" w:rsidRPr="007D7EAA" w14:paraId="0D4BAB06" w14:textId="77777777" w:rsidTr="007D7EAA">
                              <w:trPr>
                                <w:trHeight w:val="145"/>
                                <w:jc w:val="center"/>
                              </w:trPr>
                              <w:tc>
                                <w:tcPr>
                                  <w:tcW w:w="0" w:type="auto"/>
                                  <w:shd w:val="clear" w:color="auto" w:fill="auto"/>
                                  <w:noWrap/>
                                  <w:vAlign w:val="center"/>
                                  <w:hideMark/>
                                </w:tcPr>
                                <w:p w14:paraId="6439BE11" w14:textId="77777777" w:rsidR="00735A92" w:rsidRPr="007D7EAA" w:rsidRDefault="00735A92">
                                  <w:pPr>
                                    <w:rPr>
                                      <w:bCs/>
                                      <w:sz w:val="16"/>
                                      <w:szCs w:val="16"/>
                                    </w:rPr>
                                  </w:pPr>
                                  <w:proofErr w:type="spellStart"/>
                                  <w:r w:rsidRPr="007D7EAA">
                                    <w:rPr>
                                      <w:bCs/>
                                      <w:sz w:val="16"/>
                                      <w:szCs w:val="16"/>
                                    </w:rPr>
                                    <w:t>Git</w:t>
                                  </w:r>
                                  <w:proofErr w:type="spellEnd"/>
                                </w:p>
                              </w:tc>
                              <w:tc>
                                <w:tcPr>
                                  <w:tcW w:w="0" w:type="auto"/>
                                  <w:shd w:val="clear" w:color="auto" w:fill="auto"/>
                                  <w:vAlign w:val="center"/>
                                  <w:hideMark/>
                                </w:tcPr>
                                <w:p w14:paraId="163D6E44" w14:textId="77777777" w:rsidR="00735A92" w:rsidRPr="007D7EAA" w:rsidRDefault="00735A92">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4DBBE33F" w14:textId="77777777" w:rsidR="00735A92" w:rsidRPr="007D7EAA" w:rsidRDefault="00735A92" w:rsidP="004F097D">
                                  <w:pPr>
                                    <w:jc w:val="center"/>
                                    <w:rPr>
                                      <w:sz w:val="16"/>
                                      <w:szCs w:val="16"/>
                                    </w:rPr>
                                  </w:pPr>
                                  <w:r w:rsidRPr="007D7EAA">
                                    <w:rPr>
                                      <w:sz w:val="16"/>
                                      <w:szCs w:val="16"/>
                                    </w:rPr>
                                    <w:t>35,260</w:t>
                                  </w:r>
                                </w:p>
                              </w:tc>
                              <w:tc>
                                <w:tcPr>
                                  <w:tcW w:w="0" w:type="auto"/>
                                  <w:shd w:val="clear" w:color="auto" w:fill="auto"/>
                                  <w:noWrap/>
                                  <w:vAlign w:val="center"/>
                                  <w:hideMark/>
                                </w:tcPr>
                                <w:p w14:paraId="3C09B8BC" w14:textId="77777777" w:rsidR="00735A92" w:rsidRPr="007D7EAA" w:rsidRDefault="00735A92" w:rsidP="004F097D">
                                  <w:pPr>
                                    <w:jc w:val="center"/>
                                    <w:rPr>
                                      <w:sz w:val="16"/>
                                      <w:szCs w:val="16"/>
                                    </w:rPr>
                                  </w:pPr>
                                  <w:r w:rsidRPr="007D7EAA">
                                    <w:rPr>
                                      <w:sz w:val="16"/>
                                      <w:szCs w:val="16"/>
                                    </w:rPr>
                                    <w:t>98.0</w:t>
                                  </w:r>
                                </w:p>
                              </w:tc>
                              <w:tc>
                                <w:tcPr>
                                  <w:tcW w:w="0" w:type="auto"/>
                                  <w:shd w:val="clear" w:color="auto" w:fill="auto"/>
                                  <w:noWrap/>
                                  <w:vAlign w:val="center"/>
                                  <w:hideMark/>
                                </w:tcPr>
                                <w:p w14:paraId="5C00DDC3" w14:textId="77777777" w:rsidR="00735A92" w:rsidRPr="007D7EAA" w:rsidRDefault="00735A92" w:rsidP="004F097D">
                                  <w:pPr>
                                    <w:jc w:val="center"/>
                                    <w:rPr>
                                      <w:sz w:val="16"/>
                                      <w:szCs w:val="16"/>
                                    </w:rPr>
                                  </w:pPr>
                                  <w:r w:rsidRPr="007D7EAA">
                                    <w:rPr>
                                      <w:sz w:val="16"/>
                                      <w:szCs w:val="16"/>
                                    </w:rPr>
                                    <w:t>2,656</w:t>
                                  </w:r>
                                </w:p>
                              </w:tc>
                              <w:tc>
                                <w:tcPr>
                                  <w:tcW w:w="0" w:type="auto"/>
                                  <w:shd w:val="clear" w:color="auto" w:fill="auto"/>
                                </w:tcPr>
                                <w:p w14:paraId="28485709"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tcPr>
                                <w:p w14:paraId="7A3FBBE6"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hideMark/>
                                </w:tcPr>
                                <w:p w14:paraId="7A185944" w14:textId="77777777" w:rsidR="00735A92" w:rsidRPr="007D7EAA" w:rsidRDefault="00735A92" w:rsidP="004F097D">
                                  <w:pPr>
                                    <w:jc w:val="center"/>
                                    <w:rPr>
                                      <w:sz w:val="16"/>
                                      <w:szCs w:val="16"/>
                                    </w:rPr>
                                  </w:pPr>
                                  <w:r w:rsidRPr="007D7EAA">
                                    <w:rPr>
                                      <w:sz w:val="16"/>
                                      <w:szCs w:val="16"/>
                                    </w:rPr>
                                    <w:t>19.4</w:t>
                                  </w:r>
                                </w:p>
                              </w:tc>
                              <w:tc>
                                <w:tcPr>
                                  <w:tcW w:w="0" w:type="auto"/>
                                  <w:shd w:val="clear" w:color="auto" w:fill="auto"/>
                                  <w:vAlign w:val="center"/>
                                  <w:hideMark/>
                                </w:tcPr>
                                <w:p w14:paraId="13258981" w14:textId="77777777" w:rsidR="00735A92" w:rsidRPr="007D7EAA" w:rsidRDefault="00735A92" w:rsidP="004F097D">
                                  <w:pPr>
                                    <w:jc w:val="center"/>
                                    <w:rPr>
                                      <w:sz w:val="16"/>
                                      <w:szCs w:val="16"/>
                                    </w:rPr>
                                  </w:pPr>
                                  <w:r w:rsidRPr="007D7EAA">
                                    <w:rPr>
                                      <w:sz w:val="16"/>
                                      <w:szCs w:val="16"/>
                                    </w:rPr>
                                    <w:t>196.0</w:t>
                                  </w:r>
                                </w:p>
                              </w:tc>
                              <w:tc>
                                <w:tcPr>
                                  <w:tcW w:w="0" w:type="auto"/>
                                  <w:shd w:val="clear" w:color="auto" w:fill="auto"/>
                                  <w:vAlign w:val="center"/>
                                  <w:hideMark/>
                                </w:tcPr>
                                <w:p w14:paraId="2218E0D3" w14:textId="77777777" w:rsidR="00735A92" w:rsidRPr="007D7EAA" w:rsidRDefault="00735A92" w:rsidP="004F097D">
                                  <w:pPr>
                                    <w:jc w:val="center"/>
                                    <w:rPr>
                                      <w:sz w:val="16"/>
                                      <w:szCs w:val="16"/>
                                    </w:rPr>
                                  </w:pPr>
                                  <w:r w:rsidRPr="007D7EAA">
                                    <w:rPr>
                                      <w:sz w:val="16"/>
                                      <w:szCs w:val="16"/>
                                    </w:rPr>
                                    <w:t>158.6</w:t>
                                  </w:r>
                                </w:p>
                              </w:tc>
                              <w:tc>
                                <w:tcPr>
                                  <w:tcW w:w="0" w:type="auto"/>
                                  <w:shd w:val="clear" w:color="auto" w:fill="auto"/>
                                  <w:vAlign w:val="center"/>
                                  <w:hideMark/>
                                </w:tcPr>
                                <w:p w14:paraId="2F75B2A7" w14:textId="77777777" w:rsidR="00735A92" w:rsidRPr="007D7EAA" w:rsidRDefault="00735A92" w:rsidP="004F097D">
                                  <w:pPr>
                                    <w:jc w:val="center"/>
                                    <w:rPr>
                                      <w:sz w:val="16"/>
                                      <w:szCs w:val="16"/>
                                    </w:rPr>
                                  </w:pPr>
                                  <w:r w:rsidRPr="007D7EAA">
                                    <w:rPr>
                                      <w:sz w:val="16"/>
                                      <w:szCs w:val="16"/>
                                    </w:rPr>
                                    <w:t>3.4</w:t>
                                  </w:r>
                                </w:p>
                              </w:tc>
                              <w:tc>
                                <w:tcPr>
                                  <w:tcW w:w="0" w:type="auto"/>
                                  <w:shd w:val="clear" w:color="auto" w:fill="auto"/>
                                  <w:vAlign w:val="center"/>
                                  <w:hideMark/>
                                </w:tcPr>
                                <w:p w14:paraId="51538CC1" w14:textId="77777777" w:rsidR="00735A92" w:rsidRPr="007D7EAA" w:rsidRDefault="00735A92" w:rsidP="004F097D">
                                  <w:pPr>
                                    <w:jc w:val="center"/>
                                    <w:rPr>
                                      <w:sz w:val="16"/>
                                      <w:szCs w:val="16"/>
                                    </w:rPr>
                                  </w:pPr>
                                  <w:r w:rsidRPr="007D7EAA">
                                    <w:rPr>
                                      <w:sz w:val="16"/>
                                      <w:szCs w:val="16"/>
                                    </w:rPr>
                                    <w:t>40.0</w:t>
                                  </w:r>
                                </w:p>
                              </w:tc>
                            </w:tr>
                          </w:tbl>
                          <w:p w14:paraId="2AECAFAA" w14:textId="4FE2007C" w:rsidR="00735A92" w:rsidRPr="00FC75F9" w:rsidRDefault="00735A92" w:rsidP="000169E4">
                            <w:pPr>
                              <w:pStyle w:val="tablefootnote"/>
                              <w:numPr>
                                <w:ilvl w:val="0"/>
                                <w:numId w:val="0"/>
                              </w:numPr>
                              <w:tabs>
                                <w:tab w:val="left" w:pos="29"/>
                              </w:tabs>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735A92" w:rsidRDefault="00735A92" w:rsidP="0097625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4" o:spid="_x0000_s1043" type="#_x0000_t202" style="position:absolute;left:0;text-align:left;margin-left:0;margin-top:0;width:7in;height:216.2pt;z-index:25163571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" stroked="f">
                <v:textbox>
                  <w:txbxContent>
                    <w:p w14:paraId="0C0D4C04" w14:textId="77777777" w:rsidR="00735A92" w:rsidRDefault="00735A92" w:rsidP="0097625C">
                      <w:pPr>
                        <w:pStyle w:val="Caption"/>
                      </w:pPr>
                      <w:bookmarkStart w:id="44" w:name="_Ref447918345"/>
                      <w:bookmarkStart w:id="45" w:name="_Ref401688977"/>
                      <w:proofErr w:type="gramStart"/>
                      <w:r>
                        <w:t xml:space="preserve">Table </w:t>
                      </w:r>
                      <w:fldSimple w:instr=" SEQ Table \* ARABIC ">
                        <w:r>
                          <w:rPr>
                            <w:noProof/>
                          </w:rPr>
                          <w:t>4</w:t>
                        </w:r>
                      </w:fldSimple>
                      <w:bookmarkEnd w:id="44"/>
                      <w:r>
                        <w:t>.</w:t>
                      </w:r>
                      <w:bookmarkEnd w:id="45"/>
                      <w:proofErr w:type="gramEnd"/>
                      <w:r>
                        <w:tab/>
                        <w:t xml:space="preserve">Scalability results of </w:t>
                      </w:r>
                      <w:proofErr w:type="spellStart"/>
                      <w:r>
                        <w:t>DyeVC</w:t>
                      </w:r>
                      <w:proofErr w:type="spellEnd"/>
                      <w:r>
                        <w:t xml:space="preserve"> for repositories with different metric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735A92" w:rsidRPr="007D7EAA" w14:paraId="41FA911F" w14:textId="77777777" w:rsidTr="007D7EAA">
                        <w:trPr>
                          <w:trHeight w:val="260"/>
                          <w:jc w:val="center"/>
                        </w:trPr>
                        <w:tc>
                          <w:tcPr>
                            <w:tcW w:w="0" w:type="auto"/>
                            <w:vMerge w:val="restart"/>
                            <w:shd w:val="clear" w:color="auto" w:fill="auto"/>
                            <w:noWrap/>
                            <w:vAlign w:val="center"/>
                            <w:hideMark/>
                          </w:tcPr>
                          <w:p w14:paraId="7529F6F0" w14:textId="77777777" w:rsidR="00735A92" w:rsidRPr="003A4647" w:rsidRDefault="00735A92" w:rsidP="003A4647">
                            <w:pPr>
                              <w:pStyle w:val="tablecolhead"/>
                              <w:jc w:val="left"/>
                              <w:rPr>
                                <w:rFonts w:eastAsia="Times New Roman"/>
                                <w:i/>
                              </w:rPr>
                            </w:pPr>
                            <w:r w:rsidRPr="003A4647">
                              <w:rPr>
                                <w:rFonts w:eastAsia="Times New Roman"/>
                                <w:i/>
                              </w:rPr>
                              <w:t>Repository</w:t>
                            </w:r>
                          </w:p>
                        </w:tc>
                        <w:tc>
                          <w:tcPr>
                            <w:tcW w:w="0" w:type="auto"/>
                            <w:vMerge w:val="restart"/>
                            <w:shd w:val="clear" w:color="auto" w:fill="auto"/>
                            <w:vAlign w:val="center"/>
                            <w:hideMark/>
                          </w:tcPr>
                          <w:p w14:paraId="65F34BF2" w14:textId="77777777" w:rsidR="00735A92" w:rsidRPr="003A4647" w:rsidRDefault="00735A92" w:rsidP="003A4647">
                            <w:pPr>
                              <w:pStyle w:val="tablecolhead"/>
                              <w:jc w:val="left"/>
                              <w:rPr>
                                <w:rFonts w:eastAsia="Times New Roman"/>
                                <w:i/>
                              </w:rPr>
                            </w:pPr>
                            <w:r w:rsidRPr="003A4647">
                              <w:rPr>
                                <w:rFonts w:eastAsia="Times New Roman"/>
                                <w:i/>
                              </w:rPr>
                              <w:t>Hosting</w:t>
                            </w:r>
                          </w:p>
                        </w:tc>
                        <w:tc>
                          <w:tcPr>
                            <w:tcW w:w="0" w:type="auto"/>
                            <w:gridSpan w:val="3"/>
                            <w:shd w:val="clear" w:color="auto" w:fill="auto"/>
                            <w:noWrap/>
                            <w:vAlign w:val="center"/>
                            <w:hideMark/>
                          </w:tcPr>
                          <w:p w14:paraId="41B57F5F" w14:textId="77777777" w:rsidR="00735A92" w:rsidRPr="003A4647" w:rsidRDefault="00735A92">
                            <w:pPr>
                              <w:pStyle w:val="tablecolhead"/>
                              <w:rPr>
                                <w:rFonts w:eastAsia="Times New Roman"/>
                                <w:i/>
                              </w:rPr>
                            </w:pPr>
                            <w:r w:rsidRPr="003A4647">
                              <w:rPr>
                                <w:rFonts w:eastAsia="Times New Roman"/>
                                <w:i/>
                              </w:rPr>
                              <w:t>Repository metrics</w:t>
                            </w:r>
                          </w:p>
                        </w:tc>
                        <w:tc>
                          <w:tcPr>
                            <w:tcW w:w="0" w:type="auto"/>
                            <w:gridSpan w:val="3"/>
                            <w:shd w:val="clear" w:color="auto" w:fill="auto"/>
                            <w:hideMark/>
                          </w:tcPr>
                          <w:p w14:paraId="6AE42E09" w14:textId="77777777" w:rsidR="00735A92" w:rsidRPr="003A4647" w:rsidRDefault="00735A92">
                            <w:pPr>
                              <w:pStyle w:val="tablecolhead"/>
                              <w:rPr>
                                <w:rFonts w:eastAsia="Times New Roman"/>
                                <w:i/>
                              </w:rPr>
                            </w:pPr>
                            <w:r w:rsidRPr="003A4647">
                              <w:rPr>
                                <w:rFonts w:eastAsia="Times New Roman"/>
                                <w:i/>
                              </w:rPr>
                              <w:t>Foreground operations</w:t>
                            </w:r>
                          </w:p>
                        </w:tc>
                        <w:tc>
                          <w:tcPr>
                            <w:tcW w:w="0" w:type="auto"/>
                            <w:gridSpan w:val="4"/>
                            <w:shd w:val="clear" w:color="auto" w:fill="auto"/>
                            <w:vAlign w:val="center"/>
                            <w:hideMark/>
                          </w:tcPr>
                          <w:p w14:paraId="4EC6F6E5" w14:textId="77777777" w:rsidR="00735A92" w:rsidRPr="003A4647" w:rsidRDefault="00735A92">
                            <w:pPr>
                              <w:pStyle w:val="tablecolhead"/>
                              <w:rPr>
                                <w:rFonts w:eastAsia="Times New Roman"/>
                                <w:i/>
                              </w:rPr>
                            </w:pPr>
                            <w:r w:rsidRPr="003A4647">
                              <w:rPr>
                                <w:rFonts w:eastAsia="Times New Roman"/>
                                <w:i/>
                              </w:rPr>
                              <w:t>Background operations times (s)</w:t>
                            </w:r>
                          </w:p>
                        </w:tc>
                      </w:tr>
                      <w:tr w:rsidR="00735A92" w:rsidRPr="007D7EAA" w14:paraId="04CD3A04" w14:textId="77777777" w:rsidTr="007D7EAA">
                        <w:trPr>
                          <w:trHeight w:val="298"/>
                          <w:jc w:val="center"/>
                        </w:trPr>
                        <w:tc>
                          <w:tcPr>
                            <w:tcW w:w="0" w:type="auto"/>
                            <w:vMerge/>
                            <w:shd w:val="clear" w:color="auto" w:fill="auto"/>
                            <w:vAlign w:val="center"/>
                            <w:hideMark/>
                          </w:tcPr>
                          <w:p w14:paraId="449E3B9C" w14:textId="77777777" w:rsidR="00735A92" w:rsidRPr="003A4647" w:rsidRDefault="00735A92" w:rsidP="007714E6">
                            <w:pPr>
                              <w:jc w:val="left"/>
                              <w:rPr>
                                <w:b/>
                                <w:bCs/>
                                <w:i/>
                                <w:sz w:val="16"/>
                                <w:szCs w:val="16"/>
                              </w:rPr>
                            </w:pPr>
                          </w:p>
                        </w:tc>
                        <w:tc>
                          <w:tcPr>
                            <w:tcW w:w="0" w:type="auto"/>
                            <w:vMerge/>
                            <w:shd w:val="clear" w:color="auto" w:fill="auto"/>
                            <w:vAlign w:val="center"/>
                            <w:hideMark/>
                          </w:tcPr>
                          <w:p w14:paraId="0561B85A" w14:textId="77777777" w:rsidR="00735A92" w:rsidRPr="003A4647" w:rsidRDefault="00735A92" w:rsidP="007714E6">
                            <w:pPr>
                              <w:jc w:val="left"/>
                              <w:rPr>
                                <w:b/>
                                <w:bCs/>
                                <w:i/>
                                <w:sz w:val="16"/>
                                <w:szCs w:val="16"/>
                              </w:rPr>
                            </w:pPr>
                          </w:p>
                        </w:tc>
                        <w:tc>
                          <w:tcPr>
                            <w:tcW w:w="0" w:type="auto"/>
                            <w:vMerge w:val="restart"/>
                            <w:shd w:val="clear" w:color="auto" w:fill="auto"/>
                            <w:noWrap/>
                            <w:vAlign w:val="center"/>
                            <w:hideMark/>
                          </w:tcPr>
                          <w:p w14:paraId="10E9FEA9" w14:textId="77777777" w:rsidR="00735A92" w:rsidRPr="003A4647" w:rsidRDefault="00735A92">
                            <w:pPr>
                              <w:pStyle w:val="tablecolsubhead"/>
                              <w:rPr>
                                <w:rFonts w:eastAsia="Times New Roman"/>
                                <w:sz w:val="16"/>
                                <w:szCs w:val="16"/>
                              </w:rPr>
                            </w:pPr>
                            <w:r w:rsidRPr="003A4647">
                              <w:rPr>
                                <w:rFonts w:eastAsia="Times New Roman"/>
                                <w:sz w:val="16"/>
                                <w:szCs w:val="16"/>
                              </w:rPr>
                              <w:t xml:space="preserve"># </w:t>
                            </w:r>
                            <w:proofErr w:type="gramStart"/>
                            <w:r w:rsidRPr="003A4647">
                              <w:rPr>
                                <w:rFonts w:eastAsia="Times New Roman"/>
                                <w:sz w:val="16"/>
                                <w:szCs w:val="16"/>
                              </w:rPr>
                              <w:t>commits</w:t>
                            </w:r>
                            <w:proofErr w:type="gramEnd"/>
                          </w:p>
                        </w:tc>
                        <w:tc>
                          <w:tcPr>
                            <w:tcW w:w="0" w:type="auto"/>
                            <w:vMerge w:val="restart"/>
                            <w:shd w:val="clear" w:color="auto" w:fill="auto"/>
                            <w:noWrap/>
                            <w:vAlign w:val="center"/>
                            <w:hideMark/>
                          </w:tcPr>
                          <w:p w14:paraId="7BDB4214" w14:textId="77777777" w:rsidR="00735A92" w:rsidRPr="003A4647" w:rsidRDefault="00735A92">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735A92" w:rsidRPr="003A4647" w:rsidRDefault="00735A92">
                            <w:pPr>
                              <w:pStyle w:val="tablecolsubhead"/>
                              <w:rPr>
                                <w:rFonts w:eastAsia="Times New Roman"/>
                                <w:sz w:val="16"/>
                                <w:szCs w:val="16"/>
                              </w:rPr>
                            </w:pPr>
                            <w:r w:rsidRPr="003A4647">
                              <w:rPr>
                                <w:rFonts w:eastAsia="Times New Roman"/>
                                <w:sz w:val="16"/>
                                <w:szCs w:val="16"/>
                              </w:rPr>
                              <w:t xml:space="preserve"># </w:t>
                            </w:r>
                            <w:proofErr w:type="gramStart"/>
                            <w:r w:rsidRPr="003A4647">
                              <w:rPr>
                                <w:rFonts w:eastAsia="Times New Roman"/>
                                <w:sz w:val="16"/>
                                <w:szCs w:val="16"/>
                              </w:rPr>
                              <w:t>files</w:t>
                            </w:r>
                            <w:proofErr w:type="gramEnd"/>
                          </w:p>
                        </w:tc>
                        <w:tc>
                          <w:tcPr>
                            <w:tcW w:w="0" w:type="auto"/>
                            <w:gridSpan w:val="2"/>
                            <w:shd w:val="clear" w:color="auto" w:fill="auto"/>
                            <w:vAlign w:val="center"/>
                            <w:hideMark/>
                          </w:tcPr>
                          <w:p w14:paraId="2A89FADC" w14:textId="77777777" w:rsidR="00735A92" w:rsidRPr="003A4647" w:rsidRDefault="00735A92">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735A92" w:rsidRPr="003A4647" w:rsidRDefault="00735A92">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735A92" w:rsidRPr="003A4647" w:rsidRDefault="00735A92">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735A92" w:rsidRPr="003A4647" w:rsidRDefault="00735A92">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735A92" w:rsidRPr="003A4647" w:rsidRDefault="00735A92">
                            <w:pPr>
                              <w:pStyle w:val="tablecolsubhead"/>
                              <w:rPr>
                                <w:rFonts w:eastAsia="Times New Roman"/>
                                <w:sz w:val="16"/>
                                <w:szCs w:val="16"/>
                              </w:rPr>
                            </w:pPr>
                            <w:r w:rsidRPr="003A4647">
                              <w:rPr>
                                <w:rFonts w:eastAsia="Times New Roman"/>
                                <w:sz w:val="16"/>
                                <w:szCs w:val="16"/>
                              </w:rPr>
                              <w:t>Check</w:t>
                            </w:r>
                          </w:p>
                          <w:p w14:paraId="2E218D96" w14:textId="77777777" w:rsidR="00735A92" w:rsidRPr="003A4647" w:rsidRDefault="00735A92">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735A92" w:rsidRPr="003A4647" w:rsidRDefault="00735A92">
                            <w:pPr>
                              <w:pStyle w:val="tablecolsubhead"/>
                              <w:rPr>
                                <w:rFonts w:eastAsia="Times New Roman"/>
                                <w:sz w:val="16"/>
                                <w:szCs w:val="16"/>
                              </w:rPr>
                            </w:pPr>
                            <w:r w:rsidRPr="003A4647">
                              <w:rPr>
                                <w:rFonts w:eastAsia="Times New Roman"/>
                                <w:sz w:val="16"/>
                                <w:szCs w:val="16"/>
                              </w:rPr>
                              <w:t>Update</w:t>
                            </w:r>
                          </w:p>
                          <w:p w14:paraId="64289AF3" w14:textId="77777777" w:rsidR="00735A92" w:rsidRPr="003A4647" w:rsidRDefault="00735A92">
                            <w:pPr>
                              <w:pStyle w:val="tablecolsubhead"/>
                              <w:rPr>
                                <w:rFonts w:eastAsia="Times New Roman"/>
                                <w:sz w:val="16"/>
                                <w:szCs w:val="16"/>
                              </w:rPr>
                            </w:pPr>
                            <w:r w:rsidRPr="003A4647">
                              <w:rPr>
                                <w:rFonts w:eastAsia="Times New Roman"/>
                                <w:sz w:val="16"/>
                                <w:szCs w:val="16"/>
                              </w:rPr>
                              <w:t>Topology</w:t>
                            </w:r>
                          </w:p>
                        </w:tc>
                      </w:tr>
                      <w:tr w:rsidR="00735A92" w:rsidRPr="007D7EAA" w14:paraId="760038EF" w14:textId="77777777" w:rsidTr="007D7EAA">
                        <w:trPr>
                          <w:trHeight w:val="298"/>
                          <w:jc w:val="center"/>
                        </w:trPr>
                        <w:tc>
                          <w:tcPr>
                            <w:tcW w:w="0" w:type="auto"/>
                            <w:vMerge/>
                            <w:shd w:val="clear" w:color="auto" w:fill="auto"/>
                            <w:vAlign w:val="center"/>
                            <w:hideMark/>
                          </w:tcPr>
                          <w:p w14:paraId="503767D8" w14:textId="77777777" w:rsidR="00735A92" w:rsidRPr="007D7EAA" w:rsidRDefault="00735A92" w:rsidP="007714E6">
                            <w:pPr>
                              <w:jc w:val="left"/>
                              <w:rPr>
                                <w:b/>
                                <w:bCs/>
                                <w:sz w:val="16"/>
                                <w:szCs w:val="16"/>
                              </w:rPr>
                            </w:pPr>
                          </w:p>
                        </w:tc>
                        <w:tc>
                          <w:tcPr>
                            <w:tcW w:w="0" w:type="auto"/>
                            <w:vMerge/>
                            <w:shd w:val="clear" w:color="auto" w:fill="auto"/>
                            <w:vAlign w:val="center"/>
                            <w:hideMark/>
                          </w:tcPr>
                          <w:p w14:paraId="7897B2BD" w14:textId="77777777" w:rsidR="00735A92" w:rsidRPr="007D7EAA" w:rsidRDefault="00735A92" w:rsidP="007714E6">
                            <w:pPr>
                              <w:jc w:val="left"/>
                              <w:rPr>
                                <w:b/>
                                <w:bCs/>
                                <w:sz w:val="16"/>
                                <w:szCs w:val="16"/>
                              </w:rPr>
                            </w:pPr>
                          </w:p>
                        </w:tc>
                        <w:tc>
                          <w:tcPr>
                            <w:tcW w:w="0" w:type="auto"/>
                            <w:vMerge/>
                            <w:shd w:val="clear" w:color="auto" w:fill="auto"/>
                            <w:vAlign w:val="center"/>
                            <w:hideMark/>
                          </w:tcPr>
                          <w:p w14:paraId="6EB104BA" w14:textId="77777777" w:rsidR="00735A92" w:rsidRPr="007D7EAA" w:rsidRDefault="00735A92" w:rsidP="007714E6">
                            <w:pPr>
                              <w:jc w:val="left"/>
                              <w:rPr>
                                <w:b/>
                                <w:bCs/>
                                <w:i/>
                                <w:iCs/>
                                <w:sz w:val="16"/>
                                <w:szCs w:val="16"/>
                              </w:rPr>
                            </w:pPr>
                          </w:p>
                        </w:tc>
                        <w:tc>
                          <w:tcPr>
                            <w:tcW w:w="0" w:type="auto"/>
                            <w:vMerge/>
                            <w:shd w:val="clear" w:color="auto" w:fill="auto"/>
                            <w:vAlign w:val="center"/>
                            <w:hideMark/>
                          </w:tcPr>
                          <w:p w14:paraId="180F4E61" w14:textId="77777777" w:rsidR="00735A92" w:rsidRPr="007D7EAA" w:rsidRDefault="00735A92" w:rsidP="007714E6">
                            <w:pPr>
                              <w:jc w:val="left"/>
                              <w:rPr>
                                <w:b/>
                                <w:bCs/>
                                <w:i/>
                                <w:iCs/>
                                <w:sz w:val="16"/>
                                <w:szCs w:val="16"/>
                              </w:rPr>
                            </w:pPr>
                          </w:p>
                        </w:tc>
                        <w:tc>
                          <w:tcPr>
                            <w:tcW w:w="0" w:type="auto"/>
                            <w:vMerge/>
                            <w:shd w:val="clear" w:color="auto" w:fill="auto"/>
                            <w:vAlign w:val="center"/>
                            <w:hideMark/>
                          </w:tcPr>
                          <w:p w14:paraId="1E3EADFE" w14:textId="77777777" w:rsidR="00735A92" w:rsidRPr="007D7EAA" w:rsidRDefault="00735A92" w:rsidP="007714E6">
                            <w:pPr>
                              <w:jc w:val="left"/>
                              <w:rPr>
                                <w:b/>
                                <w:bCs/>
                                <w:i/>
                                <w:iCs/>
                                <w:sz w:val="16"/>
                                <w:szCs w:val="16"/>
                              </w:rPr>
                            </w:pPr>
                          </w:p>
                        </w:tc>
                        <w:tc>
                          <w:tcPr>
                            <w:tcW w:w="0" w:type="auto"/>
                            <w:shd w:val="clear" w:color="auto" w:fill="auto"/>
                            <w:vAlign w:val="center"/>
                            <w:hideMark/>
                          </w:tcPr>
                          <w:p w14:paraId="65A59913" w14:textId="77777777" w:rsidR="00735A92" w:rsidRPr="007D7EAA" w:rsidRDefault="00735A92">
                            <w:pPr>
                              <w:pStyle w:val="tablecolsubhead"/>
                              <w:rPr>
                                <w:rFonts w:eastAsia="Times New Roman"/>
                                <w:sz w:val="16"/>
                                <w:szCs w:val="16"/>
                              </w:rPr>
                            </w:pPr>
                            <w:r w:rsidRPr="007D7EAA">
                              <w:rPr>
                                <w:rFonts w:eastAsia="Times New Roman"/>
                                <w:sz w:val="16"/>
                                <w:szCs w:val="16"/>
                              </w:rPr>
                              <w:t>Time (s)</w:t>
                            </w:r>
                          </w:p>
                        </w:tc>
                        <w:tc>
                          <w:tcPr>
                            <w:tcW w:w="0" w:type="auto"/>
                            <w:shd w:val="clear" w:color="auto" w:fill="auto"/>
                            <w:vAlign w:val="center"/>
                            <w:hideMark/>
                          </w:tcPr>
                          <w:p w14:paraId="1CEE69C3" w14:textId="52DBA8A7" w:rsidR="00735A92" w:rsidRPr="007D7EAA" w:rsidRDefault="00735A92" w:rsidP="000169E4">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shd w:val="clear" w:color="auto" w:fill="auto"/>
                            <w:vAlign w:val="center"/>
                            <w:hideMark/>
                          </w:tcPr>
                          <w:p w14:paraId="015C1AFC" w14:textId="77777777" w:rsidR="00735A92" w:rsidRPr="007D7EAA" w:rsidRDefault="00735A92">
                            <w:pPr>
                              <w:pStyle w:val="tablecolsubhead"/>
                              <w:rPr>
                                <w:rFonts w:eastAsia="Times New Roman"/>
                                <w:sz w:val="16"/>
                                <w:szCs w:val="16"/>
                              </w:rPr>
                            </w:pPr>
                            <w:r w:rsidRPr="007D7EAA">
                              <w:rPr>
                                <w:rFonts w:eastAsia="Times New Roman"/>
                                <w:sz w:val="16"/>
                                <w:szCs w:val="16"/>
                              </w:rPr>
                              <w:t>Time (s)</w:t>
                            </w:r>
                          </w:p>
                        </w:tc>
                        <w:tc>
                          <w:tcPr>
                            <w:tcW w:w="0" w:type="auto"/>
                            <w:vMerge/>
                            <w:shd w:val="clear" w:color="auto" w:fill="auto"/>
                            <w:vAlign w:val="center"/>
                            <w:hideMark/>
                          </w:tcPr>
                          <w:p w14:paraId="4583F16A" w14:textId="77777777" w:rsidR="00735A92" w:rsidRPr="007D7EAA" w:rsidRDefault="00735A92" w:rsidP="007714E6">
                            <w:pPr>
                              <w:jc w:val="left"/>
                              <w:rPr>
                                <w:b/>
                                <w:bCs/>
                                <w:i/>
                                <w:iCs/>
                                <w:sz w:val="16"/>
                                <w:szCs w:val="16"/>
                              </w:rPr>
                            </w:pPr>
                          </w:p>
                        </w:tc>
                        <w:tc>
                          <w:tcPr>
                            <w:tcW w:w="0" w:type="auto"/>
                            <w:vMerge/>
                            <w:shd w:val="clear" w:color="auto" w:fill="auto"/>
                            <w:vAlign w:val="center"/>
                            <w:hideMark/>
                          </w:tcPr>
                          <w:p w14:paraId="71D14E5E" w14:textId="77777777" w:rsidR="00735A92" w:rsidRPr="007D7EAA" w:rsidRDefault="00735A92" w:rsidP="007714E6">
                            <w:pPr>
                              <w:jc w:val="left"/>
                              <w:rPr>
                                <w:b/>
                                <w:bCs/>
                                <w:i/>
                                <w:iCs/>
                                <w:sz w:val="16"/>
                                <w:szCs w:val="16"/>
                              </w:rPr>
                            </w:pPr>
                          </w:p>
                        </w:tc>
                        <w:tc>
                          <w:tcPr>
                            <w:tcW w:w="0" w:type="auto"/>
                            <w:vMerge/>
                            <w:shd w:val="clear" w:color="auto" w:fill="auto"/>
                            <w:vAlign w:val="center"/>
                            <w:hideMark/>
                          </w:tcPr>
                          <w:p w14:paraId="05B84FCF" w14:textId="77777777" w:rsidR="00735A92" w:rsidRPr="007D7EAA" w:rsidRDefault="00735A92" w:rsidP="007714E6">
                            <w:pPr>
                              <w:jc w:val="left"/>
                              <w:rPr>
                                <w:b/>
                                <w:bCs/>
                                <w:i/>
                                <w:iCs/>
                                <w:sz w:val="16"/>
                                <w:szCs w:val="16"/>
                              </w:rPr>
                            </w:pPr>
                          </w:p>
                        </w:tc>
                        <w:tc>
                          <w:tcPr>
                            <w:tcW w:w="0" w:type="auto"/>
                            <w:vMerge/>
                            <w:shd w:val="clear" w:color="auto" w:fill="auto"/>
                            <w:vAlign w:val="center"/>
                            <w:hideMark/>
                          </w:tcPr>
                          <w:p w14:paraId="0ADA5BCB" w14:textId="77777777" w:rsidR="00735A92" w:rsidRPr="007D7EAA" w:rsidRDefault="00735A92" w:rsidP="007714E6">
                            <w:pPr>
                              <w:jc w:val="left"/>
                              <w:rPr>
                                <w:b/>
                                <w:bCs/>
                                <w:i/>
                                <w:iCs/>
                                <w:sz w:val="16"/>
                                <w:szCs w:val="16"/>
                              </w:rPr>
                            </w:pPr>
                          </w:p>
                        </w:tc>
                      </w:tr>
                      <w:tr w:rsidR="00735A92" w:rsidRPr="007D7EAA" w14:paraId="0D5E593D" w14:textId="77777777" w:rsidTr="007D7EAA">
                        <w:trPr>
                          <w:trHeight w:val="63"/>
                          <w:jc w:val="center"/>
                        </w:trPr>
                        <w:tc>
                          <w:tcPr>
                            <w:tcW w:w="0" w:type="auto"/>
                            <w:shd w:val="clear" w:color="auto" w:fill="auto"/>
                            <w:noWrap/>
                            <w:vAlign w:val="center"/>
                            <w:hideMark/>
                          </w:tcPr>
                          <w:p w14:paraId="01951FE4" w14:textId="77777777" w:rsidR="00735A92" w:rsidRPr="007D7EAA" w:rsidRDefault="00735A92">
                            <w:pPr>
                              <w:rPr>
                                <w:bCs/>
                                <w:sz w:val="16"/>
                                <w:szCs w:val="16"/>
                              </w:rPr>
                            </w:pPr>
                            <w:proofErr w:type="spellStart"/>
                            <w:r w:rsidRPr="007D7EAA">
                              <w:rPr>
                                <w:bCs/>
                                <w:sz w:val="16"/>
                                <w:szCs w:val="16"/>
                              </w:rPr>
                              <w:t>DyeVC</w:t>
                            </w:r>
                            <w:proofErr w:type="spellEnd"/>
                          </w:p>
                        </w:tc>
                        <w:tc>
                          <w:tcPr>
                            <w:tcW w:w="0" w:type="auto"/>
                            <w:shd w:val="clear" w:color="auto" w:fill="auto"/>
                            <w:vAlign w:val="center"/>
                            <w:hideMark/>
                          </w:tcPr>
                          <w:p w14:paraId="50F51311" w14:textId="77777777" w:rsidR="00735A92" w:rsidRPr="007D7EAA" w:rsidRDefault="00735A92">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64E95794" w14:textId="77777777" w:rsidR="00735A92" w:rsidRPr="007D7EAA" w:rsidRDefault="00735A92" w:rsidP="004F097D">
                            <w:pPr>
                              <w:jc w:val="center"/>
                              <w:rPr>
                                <w:sz w:val="16"/>
                                <w:szCs w:val="16"/>
                              </w:rPr>
                            </w:pPr>
                            <w:r w:rsidRPr="007D7EAA">
                              <w:rPr>
                                <w:sz w:val="16"/>
                                <w:szCs w:val="16"/>
                              </w:rPr>
                              <w:t>187</w:t>
                            </w:r>
                          </w:p>
                        </w:tc>
                        <w:tc>
                          <w:tcPr>
                            <w:tcW w:w="0" w:type="auto"/>
                            <w:shd w:val="clear" w:color="auto" w:fill="auto"/>
                            <w:noWrap/>
                            <w:vAlign w:val="center"/>
                            <w:hideMark/>
                          </w:tcPr>
                          <w:p w14:paraId="66D1BD5A" w14:textId="77777777" w:rsidR="00735A92" w:rsidRPr="007D7EAA" w:rsidRDefault="00735A92" w:rsidP="004F097D">
                            <w:pPr>
                              <w:jc w:val="center"/>
                              <w:rPr>
                                <w:sz w:val="16"/>
                                <w:szCs w:val="16"/>
                              </w:rPr>
                            </w:pPr>
                            <w:r w:rsidRPr="007D7EAA">
                              <w:rPr>
                                <w:sz w:val="16"/>
                                <w:szCs w:val="16"/>
                              </w:rPr>
                              <w:t>1.0</w:t>
                            </w:r>
                          </w:p>
                        </w:tc>
                        <w:tc>
                          <w:tcPr>
                            <w:tcW w:w="0" w:type="auto"/>
                            <w:shd w:val="clear" w:color="auto" w:fill="auto"/>
                            <w:noWrap/>
                            <w:vAlign w:val="center"/>
                            <w:hideMark/>
                          </w:tcPr>
                          <w:p w14:paraId="175A17D0" w14:textId="77777777" w:rsidR="00735A92" w:rsidRPr="007D7EAA" w:rsidRDefault="00735A92" w:rsidP="004F097D">
                            <w:pPr>
                              <w:jc w:val="center"/>
                              <w:rPr>
                                <w:sz w:val="16"/>
                                <w:szCs w:val="16"/>
                              </w:rPr>
                            </w:pPr>
                            <w:r w:rsidRPr="007D7EAA">
                              <w:rPr>
                                <w:sz w:val="16"/>
                                <w:szCs w:val="16"/>
                              </w:rPr>
                              <w:t>539</w:t>
                            </w:r>
                          </w:p>
                        </w:tc>
                        <w:tc>
                          <w:tcPr>
                            <w:tcW w:w="0" w:type="auto"/>
                            <w:shd w:val="clear" w:color="auto" w:fill="auto"/>
                            <w:vAlign w:val="center"/>
                            <w:hideMark/>
                          </w:tcPr>
                          <w:p w14:paraId="76505289" w14:textId="77777777" w:rsidR="00735A92" w:rsidRPr="007D7EAA" w:rsidRDefault="00735A92" w:rsidP="004F097D">
                            <w:pPr>
                              <w:jc w:val="center"/>
                              <w:rPr>
                                <w:sz w:val="16"/>
                                <w:szCs w:val="16"/>
                              </w:rPr>
                            </w:pPr>
                            <w:r w:rsidRPr="007D7EAA">
                              <w:rPr>
                                <w:sz w:val="16"/>
                                <w:szCs w:val="16"/>
                              </w:rPr>
                              <w:t>3.5</w:t>
                            </w:r>
                          </w:p>
                        </w:tc>
                        <w:tc>
                          <w:tcPr>
                            <w:tcW w:w="0" w:type="auto"/>
                            <w:shd w:val="clear" w:color="auto" w:fill="auto"/>
                            <w:hideMark/>
                          </w:tcPr>
                          <w:p w14:paraId="027B5905" w14:textId="77777777" w:rsidR="00735A92" w:rsidRPr="007D7EAA" w:rsidRDefault="00735A92" w:rsidP="004F097D">
                            <w:pPr>
                              <w:jc w:val="center"/>
                              <w:rPr>
                                <w:sz w:val="16"/>
                                <w:szCs w:val="16"/>
                              </w:rPr>
                            </w:pPr>
                            <w:r w:rsidRPr="007D7EAA">
                              <w:rPr>
                                <w:sz w:val="16"/>
                                <w:szCs w:val="16"/>
                              </w:rPr>
                              <w:t>15</w:t>
                            </w:r>
                          </w:p>
                        </w:tc>
                        <w:tc>
                          <w:tcPr>
                            <w:tcW w:w="0" w:type="auto"/>
                            <w:shd w:val="clear" w:color="auto" w:fill="auto"/>
                            <w:vAlign w:val="center"/>
                            <w:hideMark/>
                          </w:tcPr>
                          <w:p w14:paraId="5112C30C" w14:textId="77777777" w:rsidR="00735A92" w:rsidRPr="007D7EAA" w:rsidRDefault="00735A92" w:rsidP="004F097D">
                            <w:pPr>
                              <w:jc w:val="center"/>
                              <w:rPr>
                                <w:sz w:val="16"/>
                                <w:szCs w:val="16"/>
                              </w:rPr>
                            </w:pPr>
                            <w:r w:rsidRPr="007D7EAA">
                              <w:rPr>
                                <w:sz w:val="16"/>
                                <w:szCs w:val="16"/>
                              </w:rPr>
                              <w:t>2.7</w:t>
                            </w:r>
                          </w:p>
                        </w:tc>
                        <w:tc>
                          <w:tcPr>
                            <w:tcW w:w="0" w:type="auto"/>
                            <w:shd w:val="clear" w:color="auto" w:fill="auto"/>
                            <w:vAlign w:val="center"/>
                            <w:hideMark/>
                          </w:tcPr>
                          <w:p w14:paraId="57D17FF9" w14:textId="77777777" w:rsidR="00735A92" w:rsidRPr="007D7EAA" w:rsidRDefault="00735A92" w:rsidP="004F097D">
                            <w:pPr>
                              <w:jc w:val="center"/>
                              <w:rPr>
                                <w:sz w:val="16"/>
                                <w:szCs w:val="16"/>
                              </w:rPr>
                            </w:pPr>
                            <w:r w:rsidRPr="007D7EAA">
                              <w:rPr>
                                <w:sz w:val="16"/>
                                <w:szCs w:val="16"/>
                              </w:rPr>
                              <w:t>12.4</w:t>
                            </w:r>
                          </w:p>
                        </w:tc>
                        <w:tc>
                          <w:tcPr>
                            <w:tcW w:w="0" w:type="auto"/>
                            <w:shd w:val="clear" w:color="auto" w:fill="auto"/>
                            <w:vAlign w:val="center"/>
                            <w:hideMark/>
                          </w:tcPr>
                          <w:p w14:paraId="1B27516B" w14:textId="77777777" w:rsidR="00735A92" w:rsidRPr="007D7EAA" w:rsidRDefault="00735A92" w:rsidP="004F097D">
                            <w:pPr>
                              <w:jc w:val="center"/>
                              <w:rPr>
                                <w:sz w:val="16"/>
                                <w:szCs w:val="16"/>
                              </w:rPr>
                            </w:pPr>
                            <w:r w:rsidRPr="007D7EAA">
                              <w:rPr>
                                <w:sz w:val="16"/>
                                <w:szCs w:val="16"/>
                              </w:rPr>
                              <w:t>16.1</w:t>
                            </w:r>
                          </w:p>
                        </w:tc>
                        <w:tc>
                          <w:tcPr>
                            <w:tcW w:w="0" w:type="auto"/>
                            <w:shd w:val="clear" w:color="auto" w:fill="auto"/>
                            <w:vAlign w:val="center"/>
                            <w:hideMark/>
                          </w:tcPr>
                          <w:p w14:paraId="4E6B472B" w14:textId="77777777" w:rsidR="00735A92" w:rsidRPr="007D7EAA" w:rsidRDefault="00735A92" w:rsidP="004F097D">
                            <w:pPr>
                              <w:jc w:val="center"/>
                              <w:rPr>
                                <w:sz w:val="16"/>
                                <w:szCs w:val="16"/>
                              </w:rPr>
                            </w:pPr>
                            <w:r w:rsidRPr="007D7EAA">
                              <w:rPr>
                                <w:sz w:val="16"/>
                                <w:szCs w:val="16"/>
                              </w:rPr>
                              <w:t>1.7</w:t>
                            </w:r>
                          </w:p>
                        </w:tc>
                        <w:tc>
                          <w:tcPr>
                            <w:tcW w:w="0" w:type="auto"/>
                            <w:shd w:val="clear" w:color="auto" w:fill="auto"/>
                            <w:vAlign w:val="center"/>
                            <w:hideMark/>
                          </w:tcPr>
                          <w:p w14:paraId="04961989" w14:textId="77777777" w:rsidR="00735A92" w:rsidRPr="007D7EAA" w:rsidRDefault="00735A92" w:rsidP="004F097D">
                            <w:pPr>
                              <w:jc w:val="center"/>
                              <w:rPr>
                                <w:sz w:val="16"/>
                                <w:szCs w:val="16"/>
                              </w:rPr>
                            </w:pPr>
                            <w:r w:rsidRPr="007D7EAA">
                              <w:rPr>
                                <w:sz w:val="16"/>
                                <w:szCs w:val="16"/>
                              </w:rPr>
                              <w:t>4.4</w:t>
                            </w:r>
                          </w:p>
                        </w:tc>
                      </w:tr>
                      <w:tr w:rsidR="00735A92" w:rsidRPr="007D7EAA" w14:paraId="062B7AB6" w14:textId="77777777" w:rsidTr="007D7EAA">
                        <w:trPr>
                          <w:trHeight w:val="151"/>
                          <w:jc w:val="center"/>
                        </w:trPr>
                        <w:tc>
                          <w:tcPr>
                            <w:tcW w:w="0" w:type="auto"/>
                            <w:shd w:val="clear" w:color="auto" w:fill="auto"/>
                            <w:noWrap/>
                            <w:vAlign w:val="center"/>
                            <w:hideMark/>
                          </w:tcPr>
                          <w:p w14:paraId="77924309" w14:textId="77777777" w:rsidR="00735A92" w:rsidRPr="007D7EAA" w:rsidRDefault="00735A92">
                            <w:pPr>
                              <w:rPr>
                                <w:bCs/>
                                <w:sz w:val="16"/>
                                <w:szCs w:val="16"/>
                              </w:rPr>
                            </w:pPr>
                            <w:proofErr w:type="spellStart"/>
                            <w:r w:rsidRPr="007D7EAA">
                              <w:rPr>
                                <w:bCs/>
                                <w:sz w:val="16"/>
                                <w:szCs w:val="16"/>
                              </w:rPr>
                              <w:t>SAPOS</w:t>
                            </w:r>
                            <w:proofErr w:type="spellEnd"/>
                          </w:p>
                        </w:tc>
                        <w:tc>
                          <w:tcPr>
                            <w:tcW w:w="0" w:type="auto"/>
                            <w:shd w:val="clear" w:color="auto" w:fill="auto"/>
                            <w:vAlign w:val="center"/>
                            <w:hideMark/>
                          </w:tcPr>
                          <w:p w14:paraId="4122B438" w14:textId="77777777" w:rsidR="00735A92" w:rsidRPr="007D7EAA" w:rsidRDefault="00735A92">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6B689D3C" w14:textId="77777777" w:rsidR="00735A92" w:rsidRPr="007D7EAA" w:rsidRDefault="00735A92" w:rsidP="004F097D">
                            <w:pPr>
                              <w:jc w:val="center"/>
                              <w:rPr>
                                <w:sz w:val="16"/>
                                <w:szCs w:val="16"/>
                              </w:rPr>
                            </w:pPr>
                            <w:r w:rsidRPr="007D7EAA">
                              <w:rPr>
                                <w:sz w:val="16"/>
                                <w:szCs w:val="16"/>
                              </w:rPr>
                              <w:t>702</w:t>
                            </w:r>
                          </w:p>
                        </w:tc>
                        <w:tc>
                          <w:tcPr>
                            <w:tcW w:w="0" w:type="auto"/>
                            <w:shd w:val="clear" w:color="auto" w:fill="auto"/>
                            <w:noWrap/>
                            <w:vAlign w:val="center"/>
                            <w:hideMark/>
                          </w:tcPr>
                          <w:p w14:paraId="2764FF49" w14:textId="77777777" w:rsidR="00735A92" w:rsidRPr="007D7EAA" w:rsidRDefault="00735A92" w:rsidP="004F097D">
                            <w:pPr>
                              <w:jc w:val="center"/>
                              <w:rPr>
                                <w:sz w:val="16"/>
                                <w:szCs w:val="16"/>
                              </w:rPr>
                            </w:pPr>
                            <w:r w:rsidRPr="007D7EAA">
                              <w:rPr>
                                <w:sz w:val="16"/>
                                <w:szCs w:val="16"/>
                              </w:rPr>
                              <w:t>7.0</w:t>
                            </w:r>
                          </w:p>
                        </w:tc>
                        <w:tc>
                          <w:tcPr>
                            <w:tcW w:w="0" w:type="auto"/>
                            <w:shd w:val="clear" w:color="auto" w:fill="auto"/>
                            <w:noWrap/>
                            <w:vAlign w:val="center"/>
                            <w:hideMark/>
                          </w:tcPr>
                          <w:p w14:paraId="68A249FE" w14:textId="77777777" w:rsidR="00735A92" w:rsidRPr="007D7EAA" w:rsidRDefault="00735A92" w:rsidP="004F097D">
                            <w:pPr>
                              <w:jc w:val="center"/>
                              <w:rPr>
                                <w:sz w:val="16"/>
                                <w:szCs w:val="16"/>
                              </w:rPr>
                            </w:pPr>
                            <w:r w:rsidRPr="007D7EAA">
                              <w:rPr>
                                <w:sz w:val="16"/>
                                <w:szCs w:val="16"/>
                              </w:rPr>
                              <w:t>685</w:t>
                            </w:r>
                          </w:p>
                        </w:tc>
                        <w:tc>
                          <w:tcPr>
                            <w:tcW w:w="0" w:type="auto"/>
                            <w:shd w:val="clear" w:color="auto" w:fill="auto"/>
                            <w:vAlign w:val="center"/>
                            <w:hideMark/>
                          </w:tcPr>
                          <w:p w14:paraId="34FD7123" w14:textId="77777777" w:rsidR="00735A92" w:rsidRPr="007D7EAA" w:rsidRDefault="00735A92" w:rsidP="004F097D">
                            <w:pPr>
                              <w:jc w:val="center"/>
                              <w:rPr>
                                <w:sz w:val="16"/>
                                <w:szCs w:val="16"/>
                              </w:rPr>
                            </w:pPr>
                            <w:r w:rsidRPr="007D7EAA">
                              <w:rPr>
                                <w:sz w:val="16"/>
                                <w:szCs w:val="16"/>
                              </w:rPr>
                              <w:t>5.6</w:t>
                            </w:r>
                          </w:p>
                        </w:tc>
                        <w:tc>
                          <w:tcPr>
                            <w:tcW w:w="0" w:type="auto"/>
                            <w:shd w:val="clear" w:color="auto" w:fill="auto"/>
                            <w:hideMark/>
                          </w:tcPr>
                          <w:p w14:paraId="79EA19B6" w14:textId="77777777" w:rsidR="00735A92" w:rsidRPr="007D7EAA" w:rsidRDefault="00735A92" w:rsidP="004F097D">
                            <w:pPr>
                              <w:jc w:val="center"/>
                              <w:rPr>
                                <w:sz w:val="16"/>
                                <w:szCs w:val="16"/>
                              </w:rPr>
                            </w:pPr>
                            <w:r w:rsidRPr="007D7EAA">
                              <w:rPr>
                                <w:sz w:val="16"/>
                                <w:szCs w:val="16"/>
                              </w:rPr>
                              <w:t>19</w:t>
                            </w:r>
                          </w:p>
                        </w:tc>
                        <w:tc>
                          <w:tcPr>
                            <w:tcW w:w="0" w:type="auto"/>
                            <w:shd w:val="clear" w:color="auto" w:fill="auto"/>
                            <w:vAlign w:val="center"/>
                            <w:hideMark/>
                          </w:tcPr>
                          <w:p w14:paraId="24E95EB1" w14:textId="77777777" w:rsidR="00735A92" w:rsidRPr="007D7EAA" w:rsidRDefault="00735A92" w:rsidP="004F097D">
                            <w:pPr>
                              <w:jc w:val="center"/>
                              <w:rPr>
                                <w:sz w:val="16"/>
                                <w:szCs w:val="16"/>
                              </w:rPr>
                            </w:pPr>
                            <w:r w:rsidRPr="007D7EAA">
                              <w:rPr>
                                <w:sz w:val="16"/>
                                <w:szCs w:val="16"/>
                              </w:rPr>
                              <w:t>3.2</w:t>
                            </w:r>
                          </w:p>
                        </w:tc>
                        <w:tc>
                          <w:tcPr>
                            <w:tcW w:w="0" w:type="auto"/>
                            <w:shd w:val="clear" w:color="auto" w:fill="auto"/>
                            <w:vAlign w:val="center"/>
                            <w:hideMark/>
                          </w:tcPr>
                          <w:p w14:paraId="27E284A5" w14:textId="77777777" w:rsidR="00735A92" w:rsidRPr="007D7EAA" w:rsidRDefault="00735A92" w:rsidP="004F097D">
                            <w:pPr>
                              <w:jc w:val="center"/>
                              <w:rPr>
                                <w:sz w:val="16"/>
                                <w:szCs w:val="16"/>
                              </w:rPr>
                            </w:pPr>
                            <w:r w:rsidRPr="007D7EAA">
                              <w:rPr>
                                <w:sz w:val="16"/>
                                <w:szCs w:val="16"/>
                              </w:rPr>
                              <w:t>20.8</w:t>
                            </w:r>
                          </w:p>
                        </w:tc>
                        <w:tc>
                          <w:tcPr>
                            <w:tcW w:w="0" w:type="auto"/>
                            <w:shd w:val="clear" w:color="auto" w:fill="auto"/>
                            <w:vAlign w:val="center"/>
                            <w:hideMark/>
                          </w:tcPr>
                          <w:p w14:paraId="38076756" w14:textId="77777777" w:rsidR="00735A92" w:rsidRPr="007D7EAA" w:rsidRDefault="00735A92" w:rsidP="004F097D">
                            <w:pPr>
                              <w:jc w:val="center"/>
                              <w:rPr>
                                <w:sz w:val="16"/>
                                <w:szCs w:val="16"/>
                              </w:rPr>
                            </w:pPr>
                            <w:r w:rsidRPr="007D7EAA">
                              <w:rPr>
                                <w:sz w:val="16"/>
                                <w:szCs w:val="16"/>
                              </w:rPr>
                              <w:t>22.6</w:t>
                            </w:r>
                          </w:p>
                        </w:tc>
                        <w:tc>
                          <w:tcPr>
                            <w:tcW w:w="0" w:type="auto"/>
                            <w:shd w:val="clear" w:color="auto" w:fill="auto"/>
                            <w:vAlign w:val="center"/>
                            <w:hideMark/>
                          </w:tcPr>
                          <w:p w14:paraId="0F142D54" w14:textId="77777777" w:rsidR="00735A92" w:rsidRPr="007D7EAA" w:rsidRDefault="00735A92" w:rsidP="004F097D">
                            <w:pPr>
                              <w:jc w:val="center"/>
                              <w:rPr>
                                <w:sz w:val="16"/>
                                <w:szCs w:val="16"/>
                              </w:rPr>
                            </w:pPr>
                            <w:r w:rsidRPr="007D7EAA">
                              <w:rPr>
                                <w:sz w:val="16"/>
                                <w:szCs w:val="16"/>
                              </w:rPr>
                              <w:t>1.8</w:t>
                            </w:r>
                          </w:p>
                        </w:tc>
                        <w:tc>
                          <w:tcPr>
                            <w:tcW w:w="0" w:type="auto"/>
                            <w:shd w:val="clear" w:color="auto" w:fill="auto"/>
                            <w:vAlign w:val="center"/>
                            <w:hideMark/>
                          </w:tcPr>
                          <w:p w14:paraId="141BB640" w14:textId="77777777" w:rsidR="00735A92" w:rsidRPr="007D7EAA" w:rsidRDefault="00735A92" w:rsidP="004F097D">
                            <w:pPr>
                              <w:jc w:val="center"/>
                              <w:rPr>
                                <w:sz w:val="16"/>
                                <w:szCs w:val="16"/>
                              </w:rPr>
                            </w:pPr>
                            <w:r w:rsidRPr="007D7EAA">
                              <w:rPr>
                                <w:sz w:val="16"/>
                                <w:szCs w:val="16"/>
                              </w:rPr>
                              <w:t>5.2</w:t>
                            </w:r>
                          </w:p>
                        </w:tc>
                      </w:tr>
                      <w:tr w:rsidR="00735A92" w:rsidRPr="007D7EAA" w14:paraId="6E409ECE" w14:textId="77777777" w:rsidTr="007D7EAA">
                        <w:trPr>
                          <w:trHeight w:val="97"/>
                          <w:jc w:val="center"/>
                        </w:trPr>
                        <w:tc>
                          <w:tcPr>
                            <w:tcW w:w="0" w:type="auto"/>
                            <w:shd w:val="clear" w:color="auto" w:fill="auto"/>
                            <w:noWrap/>
                            <w:vAlign w:val="center"/>
                            <w:hideMark/>
                          </w:tcPr>
                          <w:p w14:paraId="4D0F5A34" w14:textId="77777777" w:rsidR="00735A92" w:rsidRPr="007D7EAA" w:rsidRDefault="00735A92">
                            <w:pPr>
                              <w:rPr>
                                <w:bCs/>
                                <w:sz w:val="16"/>
                                <w:szCs w:val="16"/>
                              </w:rPr>
                            </w:pPr>
                            <w:proofErr w:type="spellStart"/>
                            <w:proofErr w:type="gramStart"/>
                            <w:r w:rsidRPr="007D7EAA">
                              <w:rPr>
                                <w:bCs/>
                                <w:sz w:val="16"/>
                                <w:szCs w:val="16"/>
                              </w:rPr>
                              <w:t>jgit</w:t>
                            </w:r>
                            <w:proofErr w:type="spellEnd"/>
                            <w:proofErr w:type="gramEnd"/>
                          </w:p>
                        </w:tc>
                        <w:tc>
                          <w:tcPr>
                            <w:tcW w:w="0" w:type="auto"/>
                            <w:shd w:val="clear" w:color="auto" w:fill="auto"/>
                            <w:vAlign w:val="center"/>
                            <w:hideMark/>
                          </w:tcPr>
                          <w:p w14:paraId="61045EAC" w14:textId="77777777" w:rsidR="00735A92" w:rsidRPr="007D7EAA" w:rsidRDefault="00735A92">
                            <w:pPr>
                              <w:rPr>
                                <w:sz w:val="16"/>
                                <w:szCs w:val="16"/>
                              </w:rPr>
                            </w:pPr>
                            <w:proofErr w:type="gramStart"/>
                            <w:r w:rsidRPr="007D7EAA">
                              <w:rPr>
                                <w:sz w:val="16"/>
                                <w:szCs w:val="16"/>
                              </w:rPr>
                              <w:t>eclipse.org</w:t>
                            </w:r>
                            <w:proofErr w:type="gramEnd"/>
                          </w:p>
                        </w:tc>
                        <w:tc>
                          <w:tcPr>
                            <w:tcW w:w="0" w:type="auto"/>
                            <w:shd w:val="clear" w:color="auto" w:fill="auto"/>
                            <w:noWrap/>
                            <w:vAlign w:val="center"/>
                            <w:hideMark/>
                          </w:tcPr>
                          <w:p w14:paraId="7FB0C7E5" w14:textId="77777777" w:rsidR="00735A92" w:rsidRPr="007D7EAA" w:rsidRDefault="00735A92" w:rsidP="004F097D">
                            <w:pPr>
                              <w:jc w:val="center"/>
                              <w:rPr>
                                <w:sz w:val="16"/>
                                <w:szCs w:val="16"/>
                              </w:rPr>
                            </w:pPr>
                            <w:r w:rsidRPr="007D7EAA">
                              <w:rPr>
                                <w:sz w:val="16"/>
                                <w:szCs w:val="16"/>
                              </w:rPr>
                              <w:t>2,979</w:t>
                            </w:r>
                          </w:p>
                        </w:tc>
                        <w:tc>
                          <w:tcPr>
                            <w:tcW w:w="0" w:type="auto"/>
                            <w:shd w:val="clear" w:color="auto" w:fill="auto"/>
                            <w:noWrap/>
                            <w:vAlign w:val="center"/>
                            <w:hideMark/>
                          </w:tcPr>
                          <w:p w14:paraId="3BF18D1C" w14:textId="77777777" w:rsidR="00735A92" w:rsidRPr="007D7EAA" w:rsidRDefault="00735A92" w:rsidP="004F097D">
                            <w:pPr>
                              <w:jc w:val="center"/>
                              <w:rPr>
                                <w:sz w:val="16"/>
                                <w:szCs w:val="16"/>
                              </w:rPr>
                            </w:pPr>
                            <w:r w:rsidRPr="007D7EAA">
                              <w:rPr>
                                <w:sz w:val="16"/>
                                <w:szCs w:val="16"/>
                              </w:rPr>
                              <w:t>10.0</w:t>
                            </w:r>
                          </w:p>
                        </w:tc>
                        <w:tc>
                          <w:tcPr>
                            <w:tcW w:w="0" w:type="auto"/>
                            <w:shd w:val="clear" w:color="auto" w:fill="auto"/>
                            <w:noWrap/>
                            <w:vAlign w:val="center"/>
                            <w:hideMark/>
                          </w:tcPr>
                          <w:p w14:paraId="3CBF3AD2" w14:textId="77777777" w:rsidR="00735A92" w:rsidRPr="007D7EAA" w:rsidRDefault="00735A92" w:rsidP="004F097D">
                            <w:pPr>
                              <w:jc w:val="center"/>
                              <w:rPr>
                                <w:sz w:val="16"/>
                                <w:szCs w:val="16"/>
                              </w:rPr>
                            </w:pPr>
                            <w:r w:rsidRPr="007D7EAA">
                              <w:rPr>
                                <w:sz w:val="16"/>
                                <w:szCs w:val="16"/>
                              </w:rPr>
                              <w:t>1,595</w:t>
                            </w:r>
                          </w:p>
                        </w:tc>
                        <w:tc>
                          <w:tcPr>
                            <w:tcW w:w="0" w:type="auto"/>
                            <w:shd w:val="clear" w:color="auto" w:fill="auto"/>
                            <w:vAlign w:val="center"/>
                            <w:hideMark/>
                          </w:tcPr>
                          <w:p w14:paraId="0F40675A" w14:textId="77777777" w:rsidR="00735A92" w:rsidRPr="007D7EAA" w:rsidRDefault="00735A92" w:rsidP="004F097D">
                            <w:pPr>
                              <w:jc w:val="center"/>
                              <w:rPr>
                                <w:sz w:val="16"/>
                                <w:szCs w:val="16"/>
                              </w:rPr>
                            </w:pPr>
                            <w:r w:rsidRPr="007D7EAA">
                              <w:rPr>
                                <w:sz w:val="16"/>
                                <w:szCs w:val="16"/>
                              </w:rPr>
                              <w:t>18.4</w:t>
                            </w:r>
                          </w:p>
                        </w:tc>
                        <w:tc>
                          <w:tcPr>
                            <w:tcW w:w="0" w:type="auto"/>
                            <w:shd w:val="clear" w:color="auto" w:fill="auto"/>
                            <w:hideMark/>
                          </w:tcPr>
                          <w:p w14:paraId="34C9B21A" w14:textId="77777777" w:rsidR="00735A92" w:rsidRPr="007D7EAA" w:rsidRDefault="00735A92" w:rsidP="004F097D">
                            <w:pPr>
                              <w:jc w:val="center"/>
                              <w:rPr>
                                <w:sz w:val="16"/>
                                <w:szCs w:val="16"/>
                              </w:rPr>
                            </w:pPr>
                            <w:r w:rsidRPr="007D7EAA">
                              <w:rPr>
                                <w:sz w:val="16"/>
                                <w:szCs w:val="16"/>
                              </w:rPr>
                              <w:t>512</w:t>
                            </w:r>
                          </w:p>
                        </w:tc>
                        <w:tc>
                          <w:tcPr>
                            <w:tcW w:w="0" w:type="auto"/>
                            <w:shd w:val="clear" w:color="auto" w:fill="auto"/>
                            <w:vAlign w:val="center"/>
                            <w:hideMark/>
                          </w:tcPr>
                          <w:p w14:paraId="38C25115" w14:textId="77777777" w:rsidR="00735A92" w:rsidRPr="007D7EAA" w:rsidRDefault="00735A92" w:rsidP="004F097D">
                            <w:pPr>
                              <w:jc w:val="center"/>
                              <w:rPr>
                                <w:sz w:val="16"/>
                                <w:szCs w:val="16"/>
                              </w:rPr>
                            </w:pPr>
                            <w:r w:rsidRPr="007D7EAA">
                              <w:rPr>
                                <w:sz w:val="16"/>
                                <w:szCs w:val="16"/>
                              </w:rPr>
                              <w:t>3.4</w:t>
                            </w:r>
                          </w:p>
                        </w:tc>
                        <w:tc>
                          <w:tcPr>
                            <w:tcW w:w="0" w:type="auto"/>
                            <w:shd w:val="clear" w:color="auto" w:fill="auto"/>
                            <w:vAlign w:val="center"/>
                            <w:hideMark/>
                          </w:tcPr>
                          <w:p w14:paraId="11AD70F7" w14:textId="77777777" w:rsidR="00735A92" w:rsidRPr="007D7EAA" w:rsidRDefault="00735A92" w:rsidP="004F097D">
                            <w:pPr>
                              <w:jc w:val="center"/>
                              <w:rPr>
                                <w:sz w:val="16"/>
                                <w:szCs w:val="16"/>
                              </w:rPr>
                            </w:pPr>
                            <w:r w:rsidRPr="007D7EAA">
                              <w:rPr>
                                <w:sz w:val="16"/>
                                <w:szCs w:val="16"/>
                              </w:rPr>
                              <w:t>42.4</w:t>
                            </w:r>
                          </w:p>
                        </w:tc>
                        <w:tc>
                          <w:tcPr>
                            <w:tcW w:w="0" w:type="auto"/>
                            <w:shd w:val="clear" w:color="auto" w:fill="auto"/>
                            <w:vAlign w:val="center"/>
                            <w:hideMark/>
                          </w:tcPr>
                          <w:p w14:paraId="45D38182" w14:textId="77777777" w:rsidR="00735A92" w:rsidRPr="007D7EAA" w:rsidRDefault="00735A92" w:rsidP="004F097D">
                            <w:pPr>
                              <w:jc w:val="center"/>
                              <w:rPr>
                                <w:sz w:val="16"/>
                                <w:szCs w:val="16"/>
                              </w:rPr>
                            </w:pPr>
                            <w:r w:rsidRPr="007D7EAA">
                              <w:rPr>
                                <w:sz w:val="16"/>
                                <w:szCs w:val="16"/>
                              </w:rPr>
                              <w:t>46.0</w:t>
                            </w:r>
                          </w:p>
                        </w:tc>
                        <w:tc>
                          <w:tcPr>
                            <w:tcW w:w="0" w:type="auto"/>
                            <w:shd w:val="clear" w:color="auto" w:fill="auto"/>
                            <w:vAlign w:val="center"/>
                            <w:hideMark/>
                          </w:tcPr>
                          <w:p w14:paraId="5E1C2088" w14:textId="77777777" w:rsidR="00735A92" w:rsidRPr="007D7EAA" w:rsidRDefault="00735A92" w:rsidP="004F097D">
                            <w:pPr>
                              <w:jc w:val="center"/>
                              <w:rPr>
                                <w:sz w:val="16"/>
                                <w:szCs w:val="16"/>
                              </w:rPr>
                            </w:pPr>
                            <w:r w:rsidRPr="007D7EAA">
                              <w:rPr>
                                <w:sz w:val="16"/>
                                <w:szCs w:val="16"/>
                              </w:rPr>
                              <w:t>5.9</w:t>
                            </w:r>
                          </w:p>
                        </w:tc>
                        <w:tc>
                          <w:tcPr>
                            <w:tcW w:w="0" w:type="auto"/>
                            <w:shd w:val="clear" w:color="auto" w:fill="auto"/>
                            <w:vAlign w:val="center"/>
                            <w:hideMark/>
                          </w:tcPr>
                          <w:p w14:paraId="7818E61B" w14:textId="77777777" w:rsidR="00735A92" w:rsidRPr="007D7EAA" w:rsidRDefault="00735A92" w:rsidP="004F097D">
                            <w:pPr>
                              <w:jc w:val="center"/>
                              <w:rPr>
                                <w:sz w:val="16"/>
                                <w:szCs w:val="16"/>
                              </w:rPr>
                            </w:pPr>
                            <w:r w:rsidRPr="007D7EAA">
                              <w:rPr>
                                <w:sz w:val="16"/>
                                <w:szCs w:val="16"/>
                              </w:rPr>
                              <w:t>6.8</w:t>
                            </w:r>
                          </w:p>
                        </w:tc>
                      </w:tr>
                      <w:tr w:rsidR="00735A92" w:rsidRPr="007D7EAA" w14:paraId="2D96E7EE" w14:textId="77777777" w:rsidTr="007D7EAA">
                        <w:trPr>
                          <w:trHeight w:val="50"/>
                          <w:jc w:val="center"/>
                        </w:trPr>
                        <w:tc>
                          <w:tcPr>
                            <w:tcW w:w="0" w:type="auto"/>
                            <w:shd w:val="clear" w:color="auto" w:fill="auto"/>
                            <w:noWrap/>
                            <w:vAlign w:val="center"/>
                            <w:hideMark/>
                          </w:tcPr>
                          <w:p w14:paraId="40192E8F" w14:textId="77777777" w:rsidR="00735A92" w:rsidRPr="007D7EAA" w:rsidRDefault="00735A92">
                            <w:pPr>
                              <w:rPr>
                                <w:bCs/>
                                <w:sz w:val="16"/>
                                <w:szCs w:val="16"/>
                              </w:rPr>
                            </w:pPr>
                            <w:proofErr w:type="spellStart"/>
                            <w:proofErr w:type="gramStart"/>
                            <w:r w:rsidRPr="007D7EAA">
                              <w:rPr>
                                <w:bCs/>
                                <w:sz w:val="16"/>
                                <w:szCs w:val="16"/>
                              </w:rPr>
                              <w:t>egit</w:t>
                            </w:r>
                            <w:proofErr w:type="spellEnd"/>
                            <w:proofErr w:type="gramEnd"/>
                          </w:p>
                        </w:tc>
                        <w:tc>
                          <w:tcPr>
                            <w:tcW w:w="0" w:type="auto"/>
                            <w:shd w:val="clear" w:color="auto" w:fill="auto"/>
                            <w:vAlign w:val="center"/>
                            <w:hideMark/>
                          </w:tcPr>
                          <w:p w14:paraId="211C092E" w14:textId="77777777" w:rsidR="00735A92" w:rsidRPr="007D7EAA" w:rsidRDefault="00735A92">
                            <w:pPr>
                              <w:rPr>
                                <w:sz w:val="16"/>
                                <w:szCs w:val="16"/>
                              </w:rPr>
                            </w:pPr>
                            <w:proofErr w:type="gramStart"/>
                            <w:r w:rsidRPr="007D7EAA">
                              <w:rPr>
                                <w:sz w:val="16"/>
                                <w:szCs w:val="16"/>
                              </w:rPr>
                              <w:t>eclipse.org</w:t>
                            </w:r>
                            <w:proofErr w:type="gramEnd"/>
                          </w:p>
                        </w:tc>
                        <w:tc>
                          <w:tcPr>
                            <w:tcW w:w="0" w:type="auto"/>
                            <w:shd w:val="clear" w:color="auto" w:fill="auto"/>
                            <w:noWrap/>
                            <w:vAlign w:val="center"/>
                            <w:hideMark/>
                          </w:tcPr>
                          <w:p w14:paraId="4B98EC66" w14:textId="77777777" w:rsidR="00735A92" w:rsidRPr="007D7EAA" w:rsidRDefault="00735A92" w:rsidP="004F097D">
                            <w:pPr>
                              <w:jc w:val="center"/>
                              <w:rPr>
                                <w:sz w:val="16"/>
                                <w:szCs w:val="16"/>
                              </w:rPr>
                            </w:pPr>
                            <w:r w:rsidRPr="007D7EAA">
                              <w:rPr>
                                <w:sz w:val="16"/>
                                <w:szCs w:val="16"/>
                              </w:rPr>
                              <w:t>3,775</w:t>
                            </w:r>
                          </w:p>
                        </w:tc>
                        <w:tc>
                          <w:tcPr>
                            <w:tcW w:w="0" w:type="auto"/>
                            <w:shd w:val="clear" w:color="auto" w:fill="auto"/>
                            <w:noWrap/>
                            <w:vAlign w:val="center"/>
                            <w:hideMark/>
                          </w:tcPr>
                          <w:p w14:paraId="44B1D1DB" w14:textId="77777777" w:rsidR="00735A92" w:rsidRPr="007D7EAA" w:rsidRDefault="00735A92" w:rsidP="004F097D">
                            <w:pPr>
                              <w:jc w:val="center"/>
                              <w:rPr>
                                <w:sz w:val="16"/>
                                <w:szCs w:val="16"/>
                              </w:rPr>
                            </w:pPr>
                            <w:r w:rsidRPr="007D7EAA">
                              <w:rPr>
                                <w:sz w:val="16"/>
                                <w:szCs w:val="16"/>
                              </w:rPr>
                              <w:t>27.0</w:t>
                            </w:r>
                          </w:p>
                        </w:tc>
                        <w:tc>
                          <w:tcPr>
                            <w:tcW w:w="0" w:type="auto"/>
                            <w:shd w:val="clear" w:color="auto" w:fill="auto"/>
                            <w:noWrap/>
                            <w:vAlign w:val="center"/>
                            <w:hideMark/>
                          </w:tcPr>
                          <w:p w14:paraId="74CC9F5D" w14:textId="77777777" w:rsidR="00735A92" w:rsidRPr="007D7EAA" w:rsidRDefault="00735A92" w:rsidP="004F097D">
                            <w:pPr>
                              <w:jc w:val="center"/>
                              <w:rPr>
                                <w:sz w:val="16"/>
                                <w:szCs w:val="16"/>
                              </w:rPr>
                            </w:pPr>
                            <w:r w:rsidRPr="007D7EAA">
                              <w:rPr>
                                <w:sz w:val="16"/>
                                <w:szCs w:val="16"/>
                              </w:rPr>
                              <w:t>1,478</w:t>
                            </w:r>
                          </w:p>
                        </w:tc>
                        <w:tc>
                          <w:tcPr>
                            <w:tcW w:w="0" w:type="auto"/>
                            <w:shd w:val="clear" w:color="auto" w:fill="auto"/>
                            <w:vAlign w:val="center"/>
                            <w:hideMark/>
                          </w:tcPr>
                          <w:p w14:paraId="690AA6B2" w14:textId="77777777" w:rsidR="00735A92" w:rsidRPr="007D7EAA" w:rsidRDefault="00735A92" w:rsidP="004F097D">
                            <w:pPr>
                              <w:jc w:val="center"/>
                              <w:rPr>
                                <w:sz w:val="16"/>
                                <w:szCs w:val="16"/>
                              </w:rPr>
                            </w:pPr>
                            <w:r w:rsidRPr="007D7EAA">
                              <w:rPr>
                                <w:sz w:val="16"/>
                                <w:szCs w:val="16"/>
                              </w:rPr>
                              <w:t>21.3</w:t>
                            </w:r>
                          </w:p>
                        </w:tc>
                        <w:tc>
                          <w:tcPr>
                            <w:tcW w:w="0" w:type="auto"/>
                            <w:shd w:val="clear" w:color="auto" w:fill="auto"/>
                            <w:hideMark/>
                          </w:tcPr>
                          <w:p w14:paraId="58A9FADD" w14:textId="77777777" w:rsidR="00735A92" w:rsidRPr="007D7EAA" w:rsidRDefault="00735A92" w:rsidP="004F097D">
                            <w:pPr>
                              <w:jc w:val="center"/>
                              <w:rPr>
                                <w:sz w:val="16"/>
                                <w:szCs w:val="16"/>
                              </w:rPr>
                            </w:pPr>
                            <w:r w:rsidRPr="007D7EAA">
                              <w:rPr>
                                <w:sz w:val="16"/>
                                <w:szCs w:val="16"/>
                              </w:rPr>
                              <w:t>559</w:t>
                            </w:r>
                          </w:p>
                        </w:tc>
                        <w:tc>
                          <w:tcPr>
                            <w:tcW w:w="0" w:type="auto"/>
                            <w:shd w:val="clear" w:color="auto" w:fill="auto"/>
                            <w:vAlign w:val="center"/>
                            <w:hideMark/>
                          </w:tcPr>
                          <w:p w14:paraId="0C09E853" w14:textId="77777777" w:rsidR="00735A92" w:rsidRPr="007D7EAA" w:rsidRDefault="00735A92" w:rsidP="004F097D">
                            <w:pPr>
                              <w:jc w:val="center"/>
                              <w:rPr>
                                <w:sz w:val="16"/>
                                <w:szCs w:val="16"/>
                              </w:rPr>
                            </w:pPr>
                            <w:r w:rsidRPr="007D7EAA">
                              <w:rPr>
                                <w:sz w:val="16"/>
                                <w:szCs w:val="16"/>
                              </w:rPr>
                              <w:t>3.7</w:t>
                            </w:r>
                          </w:p>
                        </w:tc>
                        <w:tc>
                          <w:tcPr>
                            <w:tcW w:w="0" w:type="auto"/>
                            <w:shd w:val="clear" w:color="auto" w:fill="auto"/>
                            <w:vAlign w:val="center"/>
                            <w:hideMark/>
                          </w:tcPr>
                          <w:p w14:paraId="73226B2D" w14:textId="77777777" w:rsidR="00735A92" w:rsidRPr="007D7EAA" w:rsidRDefault="00735A92" w:rsidP="004F097D">
                            <w:pPr>
                              <w:jc w:val="center"/>
                              <w:rPr>
                                <w:sz w:val="16"/>
                                <w:szCs w:val="16"/>
                              </w:rPr>
                            </w:pPr>
                            <w:r w:rsidRPr="007D7EAA">
                              <w:rPr>
                                <w:sz w:val="16"/>
                                <w:szCs w:val="16"/>
                              </w:rPr>
                              <w:t>49.6</w:t>
                            </w:r>
                          </w:p>
                        </w:tc>
                        <w:tc>
                          <w:tcPr>
                            <w:tcW w:w="0" w:type="auto"/>
                            <w:shd w:val="clear" w:color="auto" w:fill="auto"/>
                            <w:vAlign w:val="center"/>
                            <w:hideMark/>
                          </w:tcPr>
                          <w:p w14:paraId="0A7691F1" w14:textId="77777777" w:rsidR="00735A92" w:rsidRPr="007D7EAA" w:rsidRDefault="00735A92" w:rsidP="004F097D">
                            <w:pPr>
                              <w:jc w:val="center"/>
                              <w:rPr>
                                <w:sz w:val="16"/>
                                <w:szCs w:val="16"/>
                              </w:rPr>
                            </w:pPr>
                            <w:r w:rsidRPr="007D7EAA">
                              <w:rPr>
                                <w:sz w:val="16"/>
                                <w:szCs w:val="16"/>
                              </w:rPr>
                              <w:t>46.6</w:t>
                            </w:r>
                          </w:p>
                        </w:tc>
                        <w:tc>
                          <w:tcPr>
                            <w:tcW w:w="0" w:type="auto"/>
                            <w:shd w:val="clear" w:color="auto" w:fill="auto"/>
                            <w:vAlign w:val="center"/>
                            <w:hideMark/>
                          </w:tcPr>
                          <w:p w14:paraId="01C96FF2" w14:textId="77777777" w:rsidR="00735A92" w:rsidRPr="007D7EAA" w:rsidRDefault="00735A92" w:rsidP="004F097D">
                            <w:pPr>
                              <w:jc w:val="center"/>
                              <w:rPr>
                                <w:sz w:val="16"/>
                                <w:szCs w:val="16"/>
                              </w:rPr>
                            </w:pPr>
                            <w:r w:rsidRPr="007D7EAA">
                              <w:rPr>
                                <w:sz w:val="16"/>
                                <w:szCs w:val="16"/>
                              </w:rPr>
                              <w:t>4.2</w:t>
                            </w:r>
                          </w:p>
                        </w:tc>
                        <w:tc>
                          <w:tcPr>
                            <w:tcW w:w="0" w:type="auto"/>
                            <w:shd w:val="clear" w:color="auto" w:fill="auto"/>
                            <w:vAlign w:val="center"/>
                            <w:hideMark/>
                          </w:tcPr>
                          <w:p w14:paraId="27D83C88" w14:textId="77777777" w:rsidR="00735A92" w:rsidRPr="007D7EAA" w:rsidRDefault="00735A92" w:rsidP="004F097D">
                            <w:pPr>
                              <w:jc w:val="center"/>
                              <w:rPr>
                                <w:sz w:val="16"/>
                                <w:szCs w:val="16"/>
                              </w:rPr>
                            </w:pPr>
                            <w:r w:rsidRPr="007D7EAA">
                              <w:rPr>
                                <w:sz w:val="16"/>
                                <w:szCs w:val="16"/>
                              </w:rPr>
                              <w:t>7.3</w:t>
                            </w:r>
                          </w:p>
                        </w:tc>
                      </w:tr>
                      <w:tr w:rsidR="00735A92" w:rsidRPr="007D7EAA" w14:paraId="629194D5" w14:textId="77777777" w:rsidTr="007D7EAA">
                        <w:trPr>
                          <w:trHeight w:val="50"/>
                          <w:jc w:val="center"/>
                        </w:trPr>
                        <w:tc>
                          <w:tcPr>
                            <w:tcW w:w="0" w:type="auto"/>
                            <w:shd w:val="clear" w:color="auto" w:fill="auto"/>
                            <w:noWrap/>
                            <w:vAlign w:val="center"/>
                            <w:hideMark/>
                          </w:tcPr>
                          <w:p w14:paraId="114C5A9F" w14:textId="77777777" w:rsidR="00735A92" w:rsidRPr="007D7EAA" w:rsidRDefault="00735A92">
                            <w:pPr>
                              <w:rPr>
                                <w:bCs/>
                                <w:sz w:val="16"/>
                                <w:szCs w:val="16"/>
                              </w:rPr>
                            </w:pPr>
                            <w:proofErr w:type="spellStart"/>
                            <w:proofErr w:type="gramStart"/>
                            <w:r w:rsidRPr="007D7EAA">
                              <w:rPr>
                                <w:bCs/>
                                <w:sz w:val="16"/>
                                <w:szCs w:val="16"/>
                              </w:rPr>
                              <w:t>jquery</w:t>
                            </w:r>
                            <w:proofErr w:type="spellEnd"/>
                            <w:proofErr w:type="gramEnd"/>
                          </w:p>
                        </w:tc>
                        <w:tc>
                          <w:tcPr>
                            <w:tcW w:w="0" w:type="auto"/>
                            <w:shd w:val="clear" w:color="auto" w:fill="auto"/>
                            <w:vAlign w:val="center"/>
                            <w:hideMark/>
                          </w:tcPr>
                          <w:p w14:paraId="393D5257" w14:textId="77777777" w:rsidR="00735A92" w:rsidRPr="007D7EAA" w:rsidRDefault="00735A92">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008C9F83" w14:textId="77777777" w:rsidR="00735A92" w:rsidRPr="007D7EAA" w:rsidRDefault="00735A92" w:rsidP="004F097D">
                            <w:pPr>
                              <w:jc w:val="center"/>
                              <w:rPr>
                                <w:sz w:val="16"/>
                                <w:szCs w:val="16"/>
                              </w:rPr>
                            </w:pPr>
                            <w:r w:rsidRPr="007D7EAA">
                              <w:rPr>
                                <w:sz w:val="16"/>
                                <w:szCs w:val="16"/>
                              </w:rPr>
                              <w:t>5,518</w:t>
                            </w:r>
                          </w:p>
                        </w:tc>
                        <w:tc>
                          <w:tcPr>
                            <w:tcW w:w="0" w:type="auto"/>
                            <w:shd w:val="clear" w:color="auto" w:fill="auto"/>
                            <w:noWrap/>
                            <w:vAlign w:val="center"/>
                            <w:hideMark/>
                          </w:tcPr>
                          <w:p w14:paraId="2DD01824" w14:textId="77777777" w:rsidR="00735A92" w:rsidRPr="007D7EAA" w:rsidRDefault="00735A92" w:rsidP="004F097D">
                            <w:pPr>
                              <w:jc w:val="center"/>
                              <w:rPr>
                                <w:sz w:val="16"/>
                                <w:szCs w:val="16"/>
                              </w:rPr>
                            </w:pPr>
                            <w:r w:rsidRPr="007D7EAA">
                              <w:rPr>
                                <w:sz w:val="16"/>
                                <w:szCs w:val="16"/>
                              </w:rPr>
                              <w:t>20.0</w:t>
                            </w:r>
                          </w:p>
                        </w:tc>
                        <w:tc>
                          <w:tcPr>
                            <w:tcW w:w="0" w:type="auto"/>
                            <w:shd w:val="clear" w:color="auto" w:fill="auto"/>
                            <w:noWrap/>
                            <w:vAlign w:val="center"/>
                            <w:hideMark/>
                          </w:tcPr>
                          <w:p w14:paraId="233AF5B9" w14:textId="77777777" w:rsidR="00735A92" w:rsidRPr="007D7EAA" w:rsidRDefault="00735A92" w:rsidP="004F097D">
                            <w:pPr>
                              <w:jc w:val="center"/>
                              <w:rPr>
                                <w:sz w:val="16"/>
                                <w:szCs w:val="16"/>
                              </w:rPr>
                            </w:pPr>
                            <w:r w:rsidRPr="007D7EAA">
                              <w:rPr>
                                <w:sz w:val="16"/>
                                <w:szCs w:val="16"/>
                              </w:rPr>
                              <w:t>253</w:t>
                            </w:r>
                          </w:p>
                        </w:tc>
                        <w:tc>
                          <w:tcPr>
                            <w:tcW w:w="0" w:type="auto"/>
                            <w:shd w:val="clear" w:color="auto" w:fill="auto"/>
                            <w:vAlign w:val="center"/>
                            <w:hideMark/>
                          </w:tcPr>
                          <w:p w14:paraId="27F1749E" w14:textId="77777777" w:rsidR="00735A92" w:rsidRPr="007D7EAA" w:rsidRDefault="00735A92" w:rsidP="004F097D">
                            <w:pPr>
                              <w:jc w:val="center"/>
                              <w:rPr>
                                <w:sz w:val="16"/>
                                <w:szCs w:val="16"/>
                              </w:rPr>
                            </w:pPr>
                            <w:r w:rsidRPr="007D7EAA">
                              <w:rPr>
                                <w:sz w:val="16"/>
                                <w:szCs w:val="16"/>
                              </w:rPr>
                              <w:t>65.0</w:t>
                            </w:r>
                          </w:p>
                        </w:tc>
                        <w:tc>
                          <w:tcPr>
                            <w:tcW w:w="0" w:type="auto"/>
                            <w:shd w:val="clear" w:color="auto" w:fill="auto"/>
                            <w:hideMark/>
                          </w:tcPr>
                          <w:p w14:paraId="75138848" w14:textId="77777777" w:rsidR="00735A92" w:rsidRPr="007D7EAA" w:rsidRDefault="00735A92" w:rsidP="004F097D">
                            <w:pPr>
                              <w:jc w:val="center"/>
                              <w:rPr>
                                <w:sz w:val="16"/>
                                <w:szCs w:val="16"/>
                              </w:rPr>
                            </w:pPr>
                            <w:r w:rsidRPr="007D7EAA">
                              <w:rPr>
                                <w:sz w:val="16"/>
                                <w:szCs w:val="16"/>
                              </w:rPr>
                              <w:t>1,121</w:t>
                            </w:r>
                          </w:p>
                        </w:tc>
                        <w:tc>
                          <w:tcPr>
                            <w:tcW w:w="0" w:type="auto"/>
                            <w:shd w:val="clear" w:color="auto" w:fill="auto"/>
                            <w:vAlign w:val="center"/>
                            <w:hideMark/>
                          </w:tcPr>
                          <w:p w14:paraId="0960212B" w14:textId="77777777" w:rsidR="00735A92" w:rsidRPr="007D7EAA" w:rsidRDefault="00735A92" w:rsidP="004F097D">
                            <w:pPr>
                              <w:jc w:val="center"/>
                              <w:rPr>
                                <w:sz w:val="16"/>
                                <w:szCs w:val="16"/>
                              </w:rPr>
                            </w:pPr>
                            <w:r w:rsidRPr="007D7EAA">
                              <w:rPr>
                                <w:sz w:val="16"/>
                                <w:szCs w:val="16"/>
                              </w:rPr>
                              <w:t>4.1</w:t>
                            </w:r>
                          </w:p>
                        </w:tc>
                        <w:tc>
                          <w:tcPr>
                            <w:tcW w:w="0" w:type="auto"/>
                            <w:shd w:val="clear" w:color="auto" w:fill="auto"/>
                            <w:vAlign w:val="center"/>
                            <w:hideMark/>
                          </w:tcPr>
                          <w:p w14:paraId="47E512D0" w14:textId="77777777" w:rsidR="00735A92" w:rsidRPr="007D7EAA" w:rsidRDefault="00735A92" w:rsidP="004F097D">
                            <w:pPr>
                              <w:jc w:val="center"/>
                              <w:rPr>
                                <w:sz w:val="16"/>
                                <w:szCs w:val="16"/>
                              </w:rPr>
                            </w:pPr>
                            <w:r w:rsidRPr="007D7EAA">
                              <w:rPr>
                                <w:sz w:val="16"/>
                                <w:szCs w:val="16"/>
                              </w:rPr>
                              <w:t>40.0</w:t>
                            </w:r>
                          </w:p>
                        </w:tc>
                        <w:tc>
                          <w:tcPr>
                            <w:tcW w:w="0" w:type="auto"/>
                            <w:shd w:val="clear" w:color="auto" w:fill="auto"/>
                            <w:vAlign w:val="center"/>
                            <w:hideMark/>
                          </w:tcPr>
                          <w:p w14:paraId="3A0F8523" w14:textId="77777777" w:rsidR="00735A92" w:rsidRPr="007D7EAA" w:rsidRDefault="00735A92" w:rsidP="004F097D">
                            <w:pPr>
                              <w:jc w:val="center"/>
                              <w:rPr>
                                <w:sz w:val="16"/>
                                <w:szCs w:val="16"/>
                              </w:rPr>
                            </w:pPr>
                            <w:r w:rsidRPr="007D7EAA">
                              <w:rPr>
                                <w:sz w:val="16"/>
                                <w:szCs w:val="16"/>
                              </w:rPr>
                              <w:t>37.4</w:t>
                            </w:r>
                          </w:p>
                        </w:tc>
                        <w:tc>
                          <w:tcPr>
                            <w:tcW w:w="0" w:type="auto"/>
                            <w:shd w:val="clear" w:color="auto" w:fill="auto"/>
                            <w:vAlign w:val="center"/>
                            <w:hideMark/>
                          </w:tcPr>
                          <w:p w14:paraId="007365D0" w14:textId="77777777" w:rsidR="00735A92" w:rsidRPr="007D7EAA" w:rsidRDefault="00735A92" w:rsidP="004F097D">
                            <w:pPr>
                              <w:jc w:val="center"/>
                              <w:rPr>
                                <w:sz w:val="16"/>
                                <w:szCs w:val="16"/>
                              </w:rPr>
                            </w:pPr>
                            <w:r w:rsidRPr="007D7EAA">
                              <w:rPr>
                                <w:sz w:val="16"/>
                                <w:szCs w:val="16"/>
                              </w:rPr>
                              <w:t>1.4</w:t>
                            </w:r>
                          </w:p>
                        </w:tc>
                        <w:tc>
                          <w:tcPr>
                            <w:tcW w:w="0" w:type="auto"/>
                            <w:shd w:val="clear" w:color="auto" w:fill="auto"/>
                            <w:vAlign w:val="center"/>
                            <w:hideMark/>
                          </w:tcPr>
                          <w:p w14:paraId="661584B9" w14:textId="77777777" w:rsidR="00735A92" w:rsidRPr="007D7EAA" w:rsidRDefault="00735A92" w:rsidP="004F097D">
                            <w:pPr>
                              <w:jc w:val="center"/>
                              <w:rPr>
                                <w:sz w:val="16"/>
                                <w:szCs w:val="16"/>
                              </w:rPr>
                            </w:pPr>
                            <w:r w:rsidRPr="007D7EAA">
                              <w:rPr>
                                <w:sz w:val="16"/>
                                <w:szCs w:val="16"/>
                              </w:rPr>
                              <w:t>9.4</w:t>
                            </w:r>
                          </w:p>
                        </w:tc>
                      </w:tr>
                      <w:tr w:rsidR="00735A92" w:rsidRPr="007D7EAA" w14:paraId="38D58D61" w14:textId="77777777" w:rsidTr="007D7EAA">
                        <w:trPr>
                          <w:trHeight w:val="77"/>
                          <w:jc w:val="center"/>
                        </w:trPr>
                        <w:tc>
                          <w:tcPr>
                            <w:tcW w:w="0" w:type="auto"/>
                            <w:shd w:val="clear" w:color="auto" w:fill="auto"/>
                            <w:noWrap/>
                            <w:vAlign w:val="center"/>
                            <w:hideMark/>
                          </w:tcPr>
                          <w:p w14:paraId="06079CB4" w14:textId="77777777" w:rsidR="00735A92" w:rsidRPr="007D7EAA" w:rsidRDefault="00735A92">
                            <w:pPr>
                              <w:rPr>
                                <w:bCs/>
                                <w:sz w:val="16"/>
                                <w:szCs w:val="16"/>
                              </w:rPr>
                            </w:pPr>
                            <w:r w:rsidRPr="007D7EAA">
                              <w:rPr>
                                <w:bCs/>
                                <w:sz w:val="16"/>
                                <w:szCs w:val="16"/>
                              </w:rPr>
                              <w:t xml:space="preserve">Tortoise </w:t>
                            </w:r>
                            <w:proofErr w:type="spellStart"/>
                            <w:r w:rsidRPr="007D7EAA">
                              <w:rPr>
                                <w:bCs/>
                                <w:sz w:val="16"/>
                                <w:szCs w:val="16"/>
                              </w:rPr>
                              <w:t>Git</w:t>
                            </w:r>
                            <w:proofErr w:type="spellEnd"/>
                          </w:p>
                        </w:tc>
                        <w:tc>
                          <w:tcPr>
                            <w:tcW w:w="0" w:type="auto"/>
                            <w:shd w:val="clear" w:color="auto" w:fill="auto"/>
                            <w:vAlign w:val="center"/>
                            <w:hideMark/>
                          </w:tcPr>
                          <w:p w14:paraId="6D135963" w14:textId="77777777" w:rsidR="00735A92" w:rsidRPr="007D7EAA" w:rsidRDefault="00735A92">
                            <w:pPr>
                              <w:rPr>
                                <w:sz w:val="16"/>
                                <w:szCs w:val="16"/>
                              </w:rPr>
                            </w:pPr>
                            <w:proofErr w:type="gramStart"/>
                            <w:r w:rsidRPr="007D7EAA">
                              <w:rPr>
                                <w:sz w:val="16"/>
                                <w:szCs w:val="16"/>
                              </w:rPr>
                              <w:t>code.google.com</w:t>
                            </w:r>
                            <w:proofErr w:type="gramEnd"/>
                          </w:p>
                        </w:tc>
                        <w:tc>
                          <w:tcPr>
                            <w:tcW w:w="0" w:type="auto"/>
                            <w:shd w:val="clear" w:color="auto" w:fill="auto"/>
                            <w:noWrap/>
                            <w:vAlign w:val="center"/>
                            <w:hideMark/>
                          </w:tcPr>
                          <w:p w14:paraId="1A592D6B" w14:textId="77777777" w:rsidR="00735A92" w:rsidRPr="007D7EAA" w:rsidRDefault="00735A92" w:rsidP="004F097D">
                            <w:pPr>
                              <w:jc w:val="center"/>
                              <w:rPr>
                                <w:sz w:val="16"/>
                                <w:szCs w:val="16"/>
                              </w:rPr>
                            </w:pPr>
                            <w:r w:rsidRPr="007D7EAA">
                              <w:rPr>
                                <w:sz w:val="16"/>
                                <w:szCs w:val="16"/>
                              </w:rPr>
                              <w:t>6,166</w:t>
                            </w:r>
                          </w:p>
                        </w:tc>
                        <w:tc>
                          <w:tcPr>
                            <w:tcW w:w="0" w:type="auto"/>
                            <w:shd w:val="clear" w:color="auto" w:fill="auto"/>
                            <w:noWrap/>
                            <w:vAlign w:val="center"/>
                            <w:hideMark/>
                          </w:tcPr>
                          <w:p w14:paraId="6A301E7C" w14:textId="77777777" w:rsidR="00735A92" w:rsidRPr="007D7EAA" w:rsidRDefault="00735A92" w:rsidP="004F097D">
                            <w:pPr>
                              <w:jc w:val="center"/>
                              <w:rPr>
                                <w:sz w:val="16"/>
                                <w:szCs w:val="16"/>
                              </w:rPr>
                            </w:pPr>
                            <w:r w:rsidRPr="007D7EAA">
                              <w:rPr>
                                <w:sz w:val="16"/>
                                <w:szCs w:val="16"/>
                              </w:rPr>
                              <w:t>85.0</w:t>
                            </w:r>
                          </w:p>
                        </w:tc>
                        <w:tc>
                          <w:tcPr>
                            <w:tcW w:w="0" w:type="auto"/>
                            <w:shd w:val="clear" w:color="auto" w:fill="auto"/>
                            <w:noWrap/>
                            <w:vAlign w:val="center"/>
                            <w:hideMark/>
                          </w:tcPr>
                          <w:p w14:paraId="530E793A" w14:textId="77777777" w:rsidR="00735A92" w:rsidRPr="007D7EAA" w:rsidRDefault="00735A92" w:rsidP="004F097D">
                            <w:pPr>
                              <w:jc w:val="center"/>
                              <w:rPr>
                                <w:sz w:val="16"/>
                                <w:szCs w:val="16"/>
                              </w:rPr>
                            </w:pPr>
                            <w:r w:rsidRPr="007D7EAA">
                              <w:rPr>
                                <w:sz w:val="16"/>
                                <w:szCs w:val="16"/>
                              </w:rPr>
                              <w:t>3,220</w:t>
                            </w:r>
                          </w:p>
                        </w:tc>
                        <w:tc>
                          <w:tcPr>
                            <w:tcW w:w="0" w:type="auto"/>
                            <w:shd w:val="clear" w:color="auto" w:fill="auto"/>
                            <w:vAlign w:val="center"/>
                            <w:hideMark/>
                          </w:tcPr>
                          <w:p w14:paraId="6D4D7B69" w14:textId="77777777" w:rsidR="00735A92" w:rsidRPr="007D7EAA" w:rsidRDefault="00735A92" w:rsidP="004F097D">
                            <w:pPr>
                              <w:jc w:val="center"/>
                              <w:rPr>
                                <w:sz w:val="16"/>
                                <w:szCs w:val="16"/>
                              </w:rPr>
                            </w:pPr>
                            <w:r w:rsidRPr="007D7EAA">
                              <w:rPr>
                                <w:sz w:val="16"/>
                                <w:szCs w:val="16"/>
                              </w:rPr>
                              <w:t>68.0</w:t>
                            </w:r>
                          </w:p>
                        </w:tc>
                        <w:tc>
                          <w:tcPr>
                            <w:tcW w:w="0" w:type="auto"/>
                            <w:shd w:val="clear" w:color="auto" w:fill="auto"/>
                            <w:hideMark/>
                          </w:tcPr>
                          <w:p w14:paraId="50846713" w14:textId="77777777" w:rsidR="00735A92" w:rsidRPr="007D7EAA" w:rsidRDefault="00735A92" w:rsidP="004F097D">
                            <w:pPr>
                              <w:jc w:val="center"/>
                              <w:rPr>
                                <w:sz w:val="16"/>
                                <w:szCs w:val="16"/>
                              </w:rPr>
                            </w:pPr>
                            <w:r w:rsidRPr="007D7EAA">
                              <w:rPr>
                                <w:sz w:val="16"/>
                                <w:szCs w:val="16"/>
                              </w:rPr>
                              <w:t>492</w:t>
                            </w:r>
                          </w:p>
                        </w:tc>
                        <w:tc>
                          <w:tcPr>
                            <w:tcW w:w="0" w:type="auto"/>
                            <w:shd w:val="clear" w:color="auto" w:fill="auto"/>
                            <w:vAlign w:val="center"/>
                            <w:hideMark/>
                          </w:tcPr>
                          <w:p w14:paraId="02732E88" w14:textId="77777777" w:rsidR="00735A92" w:rsidRPr="007D7EAA" w:rsidRDefault="00735A92" w:rsidP="004F097D">
                            <w:pPr>
                              <w:jc w:val="center"/>
                              <w:rPr>
                                <w:sz w:val="16"/>
                                <w:szCs w:val="16"/>
                              </w:rPr>
                            </w:pPr>
                            <w:r w:rsidRPr="007D7EAA">
                              <w:rPr>
                                <w:sz w:val="16"/>
                                <w:szCs w:val="16"/>
                              </w:rPr>
                              <w:t>4.2</w:t>
                            </w:r>
                          </w:p>
                        </w:tc>
                        <w:tc>
                          <w:tcPr>
                            <w:tcW w:w="0" w:type="auto"/>
                            <w:shd w:val="clear" w:color="auto" w:fill="auto"/>
                            <w:vAlign w:val="center"/>
                            <w:hideMark/>
                          </w:tcPr>
                          <w:p w14:paraId="17CCB6BB" w14:textId="77777777" w:rsidR="00735A92" w:rsidRPr="007D7EAA" w:rsidRDefault="00735A92" w:rsidP="004F097D">
                            <w:pPr>
                              <w:jc w:val="center"/>
                              <w:rPr>
                                <w:sz w:val="16"/>
                                <w:szCs w:val="16"/>
                              </w:rPr>
                            </w:pPr>
                            <w:r w:rsidRPr="007D7EAA">
                              <w:rPr>
                                <w:sz w:val="16"/>
                                <w:szCs w:val="16"/>
                              </w:rPr>
                              <w:t>39.0</w:t>
                            </w:r>
                          </w:p>
                        </w:tc>
                        <w:tc>
                          <w:tcPr>
                            <w:tcW w:w="0" w:type="auto"/>
                            <w:shd w:val="clear" w:color="auto" w:fill="auto"/>
                            <w:vAlign w:val="center"/>
                            <w:hideMark/>
                          </w:tcPr>
                          <w:p w14:paraId="238AD491" w14:textId="77777777" w:rsidR="00735A92" w:rsidRPr="007D7EAA" w:rsidRDefault="00735A92" w:rsidP="004F097D">
                            <w:pPr>
                              <w:jc w:val="center"/>
                              <w:rPr>
                                <w:sz w:val="16"/>
                                <w:szCs w:val="16"/>
                              </w:rPr>
                            </w:pPr>
                            <w:r w:rsidRPr="007D7EAA">
                              <w:rPr>
                                <w:sz w:val="16"/>
                                <w:szCs w:val="16"/>
                              </w:rPr>
                              <w:t>36.0</w:t>
                            </w:r>
                          </w:p>
                        </w:tc>
                        <w:tc>
                          <w:tcPr>
                            <w:tcW w:w="0" w:type="auto"/>
                            <w:shd w:val="clear" w:color="auto" w:fill="auto"/>
                            <w:vAlign w:val="center"/>
                            <w:hideMark/>
                          </w:tcPr>
                          <w:p w14:paraId="200984BC" w14:textId="77777777" w:rsidR="00735A92" w:rsidRPr="007D7EAA" w:rsidRDefault="00735A92" w:rsidP="004F097D">
                            <w:pPr>
                              <w:jc w:val="center"/>
                              <w:rPr>
                                <w:sz w:val="16"/>
                                <w:szCs w:val="16"/>
                              </w:rPr>
                            </w:pPr>
                            <w:r w:rsidRPr="007D7EAA">
                              <w:rPr>
                                <w:sz w:val="16"/>
                                <w:szCs w:val="16"/>
                              </w:rPr>
                              <w:t>1.6</w:t>
                            </w:r>
                          </w:p>
                        </w:tc>
                        <w:tc>
                          <w:tcPr>
                            <w:tcW w:w="0" w:type="auto"/>
                            <w:shd w:val="clear" w:color="auto" w:fill="auto"/>
                            <w:vAlign w:val="center"/>
                            <w:hideMark/>
                          </w:tcPr>
                          <w:p w14:paraId="2835F3C5" w14:textId="77777777" w:rsidR="00735A92" w:rsidRPr="007D7EAA" w:rsidRDefault="00735A92" w:rsidP="004F097D">
                            <w:pPr>
                              <w:jc w:val="center"/>
                              <w:rPr>
                                <w:sz w:val="16"/>
                                <w:szCs w:val="16"/>
                              </w:rPr>
                            </w:pPr>
                            <w:r w:rsidRPr="007D7EAA">
                              <w:rPr>
                                <w:sz w:val="16"/>
                                <w:szCs w:val="16"/>
                              </w:rPr>
                              <w:t>9.6</w:t>
                            </w:r>
                          </w:p>
                        </w:tc>
                      </w:tr>
                      <w:tr w:rsidR="00735A92" w:rsidRPr="007D7EAA" w14:paraId="6B2CF304" w14:textId="77777777" w:rsidTr="007D7EAA">
                        <w:trPr>
                          <w:trHeight w:val="50"/>
                          <w:jc w:val="center"/>
                        </w:trPr>
                        <w:tc>
                          <w:tcPr>
                            <w:tcW w:w="0" w:type="auto"/>
                            <w:shd w:val="clear" w:color="auto" w:fill="auto"/>
                            <w:noWrap/>
                            <w:vAlign w:val="center"/>
                            <w:hideMark/>
                          </w:tcPr>
                          <w:p w14:paraId="739DA0A5" w14:textId="77777777" w:rsidR="00735A92" w:rsidRPr="007D7EAA" w:rsidRDefault="00735A92">
                            <w:pPr>
                              <w:rPr>
                                <w:bCs/>
                                <w:sz w:val="16"/>
                                <w:szCs w:val="16"/>
                              </w:rPr>
                            </w:pPr>
                            <w:proofErr w:type="spellStart"/>
                            <w:r w:rsidRPr="007D7EAA">
                              <w:rPr>
                                <w:bCs/>
                                <w:sz w:val="16"/>
                                <w:szCs w:val="16"/>
                              </w:rPr>
                              <w:t>Gitextensions</w:t>
                            </w:r>
                            <w:proofErr w:type="spellEnd"/>
                          </w:p>
                        </w:tc>
                        <w:tc>
                          <w:tcPr>
                            <w:tcW w:w="0" w:type="auto"/>
                            <w:shd w:val="clear" w:color="auto" w:fill="auto"/>
                            <w:vAlign w:val="center"/>
                            <w:hideMark/>
                          </w:tcPr>
                          <w:p w14:paraId="0128D50E" w14:textId="77777777" w:rsidR="00735A92" w:rsidRPr="007D7EAA" w:rsidRDefault="00735A92">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168217FC" w14:textId="77777777" w:rsidR="00735A92" w:rsidRPr="007D7EAA" w:rsidRDefault="00735A92" w:rsidP="004F097D">
                            <w:pPr>
                              <w:jc w:val="center"/>
                              <w:rPr>
                                <w:sz w:val="16"/>
                                <w:szCs w:val="16"/>
                              </w:rPr>
                            </w:pPr>
                            <w:r w:rsidRPr="007D7EAA">
                              <w:rPr>
                                <w:sz w:val="16"/>
                                <w:szCs w:val="16"/>
                              </w:rPr>
                              <w:t>6,417</w:t>
                            </w:r>
                          </w:p>
                        </w:tc>
                        <w:tc>
                          <w:tcPr>
                            <w:tcW w:w="0" w:type="auto"/>
                            <w:shd w:val="clear" w:color="auto" w:fill="auto"/>
                            <w:noWrap/>
                            <w:vAlign w:val="center"/>
                            <w:hideMark/>
                          </w:tcPr>
                          <w:p w14:paraId="17DEE43C" w14:textId="77777777" w:rsidR="00735A92" w:rsidRPr="007D7EAA" w:rsidRDefault="00735A92" w:rsidP="004F097D">
                            <w:pPr>
                              <w:jc w:val="center"/>
                              <w:rPr>
                                <w:sz w:val="16"/>
                                <w:szCs w:val="16"/>
                              </w:rPr>
                            </w:pPr>
                            <w:r w:rsidRPr="007D7EAA">
                              <w:rPr>
                                <w:sz w:val="16"/>
                                <w:szCs w:val="16"/>
                              </w:rPr>
                              <w:t>448.0</w:t>
                            </w:r>
                          </w:p>
                        </w:tc>
                        <w:tc>
                          <w:tcPr>
                            <w:tcW w:w="0" w:type="auto"/>
                            <w:shd w:val="clear" w:color="auto" w:fill="auto"/>
                            <w:noWrap/>
                            <w:vAlign w:val="center"/>
                            <w:hideMark/>
                          </w:tcPr>
                          <w:p w14:paraId="5CE68DED" w14:textId="77777777" w:rsidR="00735A92" w:rsidRPr="007D7EAA" w:rsidRDefault="00735A92" w:rsidP="004F097D">
                            <w:pPr>
                              <w:jc w:val="center"/>
                              <w:rPr>
                                <w:sz w:val="16"/>
                                <w:szCs w:val="16"/>
                              </w:rPr>
                            </w:pPr>
                            <w:r w:rsidRPr="007D7EAA">
                              <w:rPr>
                                <w:sz w:val="16"/>
                                <w:szCs w:val="16"/>
                              </w:rPr>
                              <w:t>1,549</w:t>
                            </w:r>
                          </w:p>
                        </w:tc>
                        <w:tc>
                          <w:tcPr>
                            <w:tcW w:w="0" w:type="auto"/>
                            <w:shd w:val="clear" w:color="auto" w:fill="auto"/>
                            <w:hideMark/>
                          </w:tcPr>
                          <w:p w14:paraId="13DFA12B" w14:textId="77777777" w:rsidR="00735A92" w:rsidRPr="007D7EAA" w:rsidRDefault="00735A92" w:rsidP="004F097D">
                            <w:pPr>
                              <w:jc w:val="center"/>
                              <w:rPr>
                                <w:sz w:val="16"/>
                                <w:szCs w:val="16"/>
                              </w:rPr>
                            </w:pPr>
                            <w:r w:rsidRPr="007D7EAA">
                              <w:rPr>
                                <w:sz w:val="16"/>
                                <w:szCs w:val="16"/>
                              </w:rPr>
                              <w:t>73.0</w:t>
                            </w:r>
                          </w:p>
                        </w:tc>
                        <w:tc>
                          <w:tcPr>
                            <w:tcW w:w="0" w:type="auto"/>
                            <w:shd w:val="clear" w:color="auto" w:fill="auto"/>
                            <w:hideMark/>
                          </w:tcPr>
                          <w:p w14:paraId="0536A52C" w14:textId="77777777" w:rsidR="00735A92" w:rsidRPr="007D7EAA" w:rsidRDefault="00735A92" w:rsidP="004F097D">
                            <w:pPr>
                              <w:jc w:val="center"/>
                              <w:rPr>
                                <w:sz w:val="16"/>
                                <w:szCs w:val="16"/>
                              </w:rPr>
                            </w:pPr>
                            <w:r w:rsidRPr="007D7EAA">
                              <w:rPr>
                                <w:sz w:val="16"/>
                                <w:szCs w:val="16"/>
                              </w:rPr>
                              <w:t>1,529</w:t>
                            </w:r>
                          </w:p>
                        </w:tc>
                        <w:tc>
                          <w:tcPr>
                            <w:tcW w:w="0" w:type="auto"/>
                            <w:shd w:val="clear" w:color="auto" w:fill="auto"/>
                            <w:vAlign w:val="center"/>
                            <w:hideMark/>
                          </w:tcPr>
                          <w:p w14:paraId="1C6B4574" w14:textId="77777777" w:rsidR="00735A92" w:rsidRPr="007D7EAA" w:rsidRDefault="00735A92" w:rsidP="004F097D">
                            <w:pPr>
                              <w:jc w:val="center"/>
                              <w:rPr>
                                <w:sz w:val="16"/>
                                <w:szCs w:val="16"/>
                              </w:rPr>
                            </w:pPr>
                            <w:r w:rsidRPr="007D7EAA">
                              <w:rPr>
                                <w:sz w:val="16"/>
                                <w:szCs w:val="16"/>
                              </w:rPr>
                              <w:t>17.0</w:t>
                            </w:r>
                          </w:p>
                        </w:tc>
                        <w:tc>
                          <w:tcPr>
                            <w:tcW w:w="0" w:type="auto"/>
                            <w:shd w:val="clear" w:color="auto" w:fill="auto"/>
                            <w:vAlign w:val="center"/>
                            <w:hideMark/>
                          </w:tcPr>
                          <w:p w14:paraId="5A543D05" w14:textId="77777777" w:rsidR="00735A92" w:rsidRPr="007D7EAA" w:rsidRDefault="00735A92" w:rsidP="004F097D">
                            <w:pPr>
                              <w:jc w:val="center"/>
                              <w:rPr>
                                <w:sz w:val="16"/>
                                <w:szCs w:val="16"/>
                              </w:rPr>
                            </w:pPr>
                            <w:r w:rsidRPr="007D7EAA">
                              <w:rPr>
                                <w:sz w:val="16"/>
                                <w:szCs w:val="16"/>
                              </w:rPr>
                              <w:t>155.8</w:t>
                            </w:r>
                          </w:p>
                        </w:tc>
                        <w:tc>
                          <w:tcPr>
                            <w:tcW w:w="0" w:type="auto"/>
                            <w:shd w:val="clear" w:color="auto" w:fill="auto"/>
                            <w:vAlign w:val="center"/>
                            <w:hideMark/>
                          </w:tcPr>
                          <w:p w14:paraId="6CB5C666" w14:textId="77777777" w:rsidR="00735A92" w:rsidRPr="007D7EAA" w:rsidRDefault="00735A92" w:rsidP="004F097D">
                            <w:pPr>
                              <w:jc w:val="center"/>
                              <w:rPr>
                                <w:sz w:val="16"/>
                                <w:szCs w:val="16"/>
                              </w:rPr>
                            </w:pPr>
                            <w:r w:rsidRPr="007D7EAA">
                              <w:rPr>
                                <w:sz w:val="16"/>
                                <w:szCs w:val="16"/>
                              </w:rPr>
                              <w:t>129.0</w:t>
                            </w:r>
                          </w:p>
                        </w:tc>
                        <w:tc>
                          <w:tcPr>
                            <w:tcW w:w="0" w:type="auto"/>
                            <w:shd w:val="clear" w:color="auto" w:fill="auto"/>
                            <w:vAlign w:val="center"/>
                            <w:hideMark/>
                          </w:tcPr>
                          <w:p w14:paraId="1489323D" w14:textId="77777777" w:rsidR="00735A92" w:rsidRPr="007D7EAA" w:rsidRDefault="00735A92" w:rsidP="004F097D">
                            <w:pPr>
                              <w:jc w:val="center"/>
                              <w:rPr>
                                <w:sz w:val="16"/>
                                <w:szCs w:val="16"/>
                              </w:rPr>
                            </w:pPr>
                            <w:r w:rsidRPr="007D7EAA">
                              <w:rPr>
                                <w:sz w:val="16"/>
                                <w:szCs w:val="16"/>
                              </w:rPr>
                              <w:t>1.6</w:t>
                            </w:r>
                          </w:p>
                        </w:tc>
                        <w:tc>
                          <w:tcPr>
                            <w:tcW w:w="0" w:type="auto"/>
                            <w:shd w:val="clear" w:color="auto" w:fill="auto"/>
                            <w:vAlign w:val="center"/>
                            <w:hideMark/>
                          </w:tcPr>
                          <w:p w14:paraId="6E591950" w14:textId="77777777" w:rsidR="00735A92" w:rsidRPr="007D7EAA" w:rsidRDefault="00735A92" w:rsidP="004F097D">
                            <w:pPr>
                              <w:jc w:val="center"/>
                              <w:rPr>
                                <w:sz w:val="16"/>
                                <w:szCs w:val="16"/>
                              </w:rPr>
                            </w:pPr>
                            <w:r w:rsidRPr="007D7EAA">
                              <w:rPr>
                                <w:sz w:val="16"/>
                                <w:szCs w:val="16"/>
                              </w:rPr>
                              <w:t>10.6</w:t>
                            </w:r>
                          </w:p>
                        </w:tc>
                      </w:tr>
                      <w:tr w:rsidR="00735A92" w:rsidRPr="007D7EAA" w14:paraId="6B1A15E5" w14:textId="77777777" w:rsidTr="007D7EAA">
                        <w:trPr>
                          <w:trHeight w:val="50"/>
                          <w:jc w:val="center"/>
                        </w:trPr>
                        <w:tc>
                          <w:tcPr>
                            <w:tcW w:w="0" w:type="auto"/>
                            <w:shd w:val="clear" w:color="auto" w:fill="auto"/>
                            <w:noWrap/>
                            <w:vAlign w:val="center"/>
                            <w:hideMark/>
                          </w:tcPr>
                          <w:p w14:paraId="3673E274" w14:textId="77777777" w:rsidR="00735A92" w:rsidRPr="007D7EAA" w:rsidRDefault="00735A92">
                            <w:pPr>
                              <w:rPr>
                                <w:bCs/>
                                <w:sz w:val="16"/>
                                <w:szCs w:val="16"/>
                              </w:rPr>
                            </w:pPr>
                            <w:r w:rsidRPr="007D7EAA">
                              <w:rPr>
                                <w:bCs/>
                                <w:sz w:val="16"/>
                                <w:szCs w:val="16"/>
                              </w:rPr>
                              <w:t>Drupal</w:t>
                            </w:r>
                          </w:p>
                        </w:tc>
                        <w:tc>
                          <w:tcPr>
                            <w:tcW w:w="0" w:type="auto"/>
                            <w:shd w:val="clear" w:color="auto" w:fill="auto"/>
                            <w:vAlign w:val="center"/>
                            <w:hideMark/>
                          </w:tcPr>
                          <w:p w14:paraId="16C35BAD" w14:textId="77777777" w:rsidR="00735A92" w:rsidRPr="007D7EAA" w:rsidRDefault="00735A92">
                            <w:pPr>
                              <w:rPr>
                                <w:sz w:val="16"/>
                                <w:szCs w:val="16"/>
                              </w:rPr>
                            </w:pPr>
                            <w:proofErr w:type="gramStart"/>
                            <w:r w:rsidRPr="007D7EAA">
                              <w:rPr>
                                <w:sz w:val="16"/>
                                <w:szCs w:val="16"/>
                              </w:rPr>
                              <w:t>drupal.org</w:t>
                            </w:r>
                            <w:proofErr w:type="gramEnd"/>
                          </w:p>
                        </w:tc>
                        <w:tc>
                          <w:tcPr>
                            <w:tcW w:w="0" w:type="auto"/>
                            <w:shd w:val="clear" w:color="auto" w:fill="auto"/>
                            <w:noWrap/>
                            <w:vAlign w:val="center"/>
                            <w:hideMark/>
                          </w:tcPr>
                          <w:p w14:paraId="5FA0C606" w14:textId="77777777" w:rsidR="00735A92" w:rsidRPr="007D7EAA" w:rsidRDefault="00735A92" w:rsidP="004F097D">
                            <w:pPr>
                              <w:jc w:val="center"/>
                              <w:rPr>
                                <w:sz w:val="16"/>
                                <w:szCs w:val="16"/>
                              </w:rPr>
                            </w:pPr>
                            <w:r w:rsidRPr="007D7EAA">
                              <w:rPr>
                                <w:sz w:val="16"/>
                                <w:szCs w:val="16"/>
                              </w:rPr>
                              <w:t>23,922</w:t>
                            </w:r>
                          </w:p>
                        </w:tc>
                        <w:tc>
                          <w:tcPr>
                            <w:tcW w:w="0" w:type="auto"/>
                            <w:shd w:val="clear" w:color="auto" w:fill="auto"/>
                            <w:noWrap/>
                            <w:vAlign w:val="center"/>
                            <w:hideMark/>
                          </w:tcPr>
                          <w:p w14:paraId="35D9CDA4" w14:textId="77777777" w:rsidR="00735A92" w:rsidRPr="007D7EAA" w:rsidRDefault="00735A92" w:rsidP="004F097D">
                            <w:pPr>
                              <w:jc w:val="center"/>
                              <w:rPr>
                                <w:sz w:val="16"/>
                                <w:szCs w:val="16"/>
                              </w:rPr>
                            </w:pPr>
                            <w:r w:rsidRPr="007D7EAA">
                              <w:rPr>
                                <w:sz w:val="16"/>
                                <w:szCs w:val="16"/>
                              </w:rPr>
                              <w:t>84.4</w:t>
                            </w:r>
                          </w:p>
                        </w:tc>
                        <w:tc>
                          <w:tcPr>
                            <w:tcW w:w="0" w:type="auto"/>
                            <w:shd w:val="clear" w:color="auto" w:fill="auto"/>
                            <w:noWrap/>
                            <w:vAlign w:val="center"/>
                            <w:hideMark/>
                          </w:tcPr>
                          <w:p w14:paraId="7FB2D0E9" w14:textId="77777777" w:rsidR="00735A92" w:rsidRPr="007D7EAA" w:rsidRDefault="00735A92" w:rsidP="004F097D">
                            <w:pPr>
                              <w:jc w:val="center"/>
                              <w:rPr>
                                <w:sz w:val="16"/>
                                <w:szCs w:val="16"/>
                              </w:rPr>
                            </w:pPr>
                            <w:r w:rsidRPr="007D7EAA">
                              <w:rPr>
                                <w:sz w:val="16"/>
                                <w:szCs w:val="16"/>
                              </w:rPr>
                              <w:t>9,290</w:t>
                            </w:r>
                          </w:p>
                        </w:tc>
                        <w:tc>
                          <w:tcPr>
                            <w:tcW w:w="0" w:type="auto"/>
                            <w:shd w:val="clear" w:color="auto" w:fill="auto"/>
                          </w:tcPr>
                          <w:p w14:paraId="0A056DAA"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tcPr>
                          <w:p w14:paraId="0D4CBF58"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hideMark/>
                          </w:tcPr>
                          <w:p w14:paraId="5455495E" w14:textId="77777777" w:rsidR="00735A92" w:rsidRPr="007D7EAA" w:rsidRDefault="00735A92" w:rsidP="004F097D">
                            <w:pPr>
                              <w:jc w:val="center"/>
                              <w:rPr>
                                <w:sz w:val="16"/>
                                <w:szCs w:val="16"/>
                              </w:rPr>
                            </w:pPr>
                            <w:r w:rsidRPr="007D7EAA">
                              <w:rPr>
                                <w:sz w:val="16"/>
                                <w:szCs w:val="16"/>
                              </w:rPr>
                              <w:t>18.0</w:t>
                            </w:r>
                          </w:p>
                        </w:tc>
                        <w:tc>
                          <w:tcPr>
                            <w:tcW w:w="0" w:type="auto"/>
                            <w:shd w:val="clear" w:color="auto" w:fill="auto"/>
                            <w:vAlign w:val="center"/>
                            <w:hideMark/>
                          </w:tcPr>
                          <w:p w14:paraId="66EC700A" w14:textId="77777777" w:rsidR="00735A92" w:rsidRPr="007D7EAA" w:rsidRDefault="00735A92" w:rsidP="004F097D">
                            <w:pPr>
                              <w:jc w:val="center"/>
                              <w:rPr>
                                <w:sz w:val="16"/>
                                <w:szCs w:val="16"/>
                              </w:rPr>
                            </w:pPr>
                            <w:r w:rsidRPr="007D7EAA">
                              <w:rPr>
                                <w:sz w:val="16"/>
                                <w:szCs w:val="16"/>
                              </w:rPr>
                              <w:t>102.0</w:t>
                            </w:r>
                          </w:p>
                        </w:tc>
                        <w:tc>
                          <w:tcPr>
                            <w:tcW w:w="0" w:type="auto"/>
                            <w:shd w:val="clear" w:color="auto" w:fill="auto"/>
                            <w:vAlign w:val="center"/>
                            <w:hideMark/>
                          </w:tcPr>
                          <w:p w14:paraId="1793281F" w14:textId="77777777" w:rsidR="00735A92" w:rsidRPr="007D7EAA" w:rsidRDefault="00735A92" w:rsidP="004F097D">
                            <w:pPr>
                              <w:jc w:val="center"/>
                              <w:rPr>
                                <w:sz w:val="16"/>
                                <w:szCs w:val="16"/>
                              </w:rPr>
                            </w:pPr>
                            <w:r w:rsidRPr="007D7EAA">
                              <w:rPr>
                                <w:sz w:val="16"/>
                                <w:szCs w:val="16"/>
                              </w:rPr>
                              <w:t>95.0</w:t>
                            </w:r>
                          </w:p>
                        </w:tc>
                        <w:tc>
                          <w:tcPr>
                            <w:tcW w:w="0" w:type="auto"/>
                            <w:shd w:val="clear" w:color="auto" w:fill="auto"/>
                            <w:vAlign w:val="center"/>
                            <w:hideMark/>
                          </w:tcPr>
                          <w:p w14:paraId="0376E3BD" w14:textId="77777777" w:rsidR="00735A92" w:rsidRPr="007D7EAA" w:rsidRDefault="00735A92" w:rsidP="004F097D">
                            <w:pPr>
                              <w:jc w:val="center"/>
                              <w:rPr>
                                <w:sz w:val="16"/>
                                <w:szCs w:val="16"/>
                              </w:rPr>
                            </w:pPr>
                            <w:r w:rsidRPr="007D7EAA">
                              <w:rPr>
                                <w:sz w:val="16"/>
                                <w:szCs w:val="16"/>
                              </w:rPr>
                              <w:t>2.0</w:t>
                            </w:r>
                          </w:p>
                        </w:tc>
                        <w:tc>
                          <w:tcPr>
                            <w:tcW w:w="0" w:type="auto"/>
                            <w:shd w:val="clear" w:color="auto" w:fill="auto"/>
                            <w:vAlign w:val="center"/>
                            <w:hideMark/>
                          </w:tcPr>
                          <w:p w14:paraId="030B7F2A" w14:textId="77777777" w:rsidR="00735A92" w:rsidRPr="007D7EAA" w:rsidRDefault="00735A92" w:rsidP="004F097D">
                            <w:pPr>
                              <w:jc w:val="center"/>
                              <w:rPr>
                                <w:sz w:val="16"/>
                                <w:szCs w:val="16"/>
                              </w:rPr>
                            </w:pPr>
                            <w:r w:rsidRPr="007D7EAA">
                              <w:rPr>
                                <w:sz w:val="16"/>
                                <w:szCs w:val="16"/>
                              </w:rPr>
                              <w:t>18.0</w:t>
                            </w:r>
                          </w:p>
                        </w:tc>
                      </w:tr>
                      <w:tr w:rsidR="00735A92" w:rsidRPr="007D7EAA" w14:paraId="45BC4F44" w14:textId="77777777" w:rsidTr="007D7EAA">
                        <w:trPr>
                          <w:trHeight w:val="71"/>
                          <w:jc w:val="center"/>
                        </w:trPr>
                        <w:tc>
                          <w:tcPr>
                            <w:tcW w:w="0" w:type="auto"/>
                            <w:shd w:val="clear" w:color="auto" w:fill="auto"/>
                            <w:noWrap/>
                            <w:vAlign w:val="center"/>
                            <w:hideMark/>
                          </w:tcPr>
                          <w:p w14:paraId="62C6CF67" w14:textId="77777777" w:rsidR="00735A92" w:rsidRPr="007D7EAA" w:rsidRDefault="00735A92">
                            <w:pPr>
                              <w:rPr>
                                <w:bCs/>
                                <w:sz w:val="16"/>
                                <w:szCs w:val="16"/>
                              </w:rPr>
                            </w:pPr>
                            <w:proofErr w:type="spellStart"/>
                            <w:r w:rsidRPr="007D7EAA">
                              <w:rPr>
                                <w:bCs/>
                                <w:sz w:val="16"/>
                                <w:szCs w:val="16"/>
                              </w:rPr>
                              <w:t>Expresso</w:t>
                            </w:r>
                            <w:proofErr w:type="spellEnd"/>
                            <w:r w:rsidRPr="007D7EAA">
                              <w:rPr>
                                <w:bCs/>
                                <w:sz w:val="16"/>
                                <w:szCs w:val="16"/>
                              </w:rPr>
                              <w:t xml:space="preserve"> </w:t>
                            </w:r>
                            <w:proofErr w:type="spellStart"/>
                            <w:r w:rsidRPr="007D7EAA">
                              <w:rPr>
                                <w:bCs/>
                                <w:sz w:val="16"/>
                                <w:szCs w:val="16"/>
                              </w:rPr>
                              <w:t>Livre</w:t>
                            </w:r>
                            <w:proofErr w:type="spellEnd"/>
                          </w:p>
                        </w:tc>
                        <w:tc>
                          <w:tcPr>
                            <w:tcW w:w="0" w:type="auto"/>
                            <w:shd w:val="clear" w:color="auto" w:fill="auto"/>
                            <w:vAlign w:val="center"/>
                            <w:hideMark/>
                          </w:tcPr>
                          <w:p w14:paraId="000F91D7" w14:textId="77777777" w:rsidR="00735A92" w:rsidRPr="007D7EAA" w:rsidRDefault="00735A92">
                            <w:pPr>
                              <w:rPr>
                                <w:sz w:val="16"/>
                                <w:szCs w:val="16"/>
                              </w:rPr>
                            </w:pPr>
                            <w:proofErr w:type="gramStart"/>
                            <w:r w:rsidRPr="007D7EAA">
                              <w:rPr>
                                <w:sz w:val="16"/>
                                <w:szCs w:val="16"/>
                              </w:rPr>
                              <w:t>gitorious.org</w:t>
                            </w:r>
                            <w:proofErr w:type="gramEnd"/>
                          </w:p>
                        </w:tc>
                        <w:tc>
                          <w:tcPr>
                            <w:tcW w:w="0" w:type="auto"/>
                            <w:shd w:val="clear" w:color="auto" w:fill="auto"/>
                            <w:noWrap/>
                            <w:vAlign w:val="center"/>
                            <w:hideMark/>
                          </w:tcPr>
                          <w:p w14:paraId="705A9C66" w14:textId="77777777" w:rsidR="00735A92" w:rsidRPr="007D7EAA" w:rsidRDefault="00735A92" w:rsidP="004F097D">
                            <w:pPr>
                              <w:jc w:val="center"/>
                              <w:rPr>
                                <w:sz w:val="16"/>
                                <w:szCs w:val="16"/>
                              </w:rPr>
                            </w:pPr>
                            <w:r w:rsidRPr="007D7EAA">
                              <w:rPr>
                                <w:sz w:val="16"/>
                                <w:szCs w:val="16"/>
                              </w:rPr>
                              <w:t>25,822</w:t>
                            </w:r>
                          </w:p>
                        </w:tc>
                        <w:tc>
                          <w:tcPr>
                            <w:tcW w:w="0" w:type="auto"/>
                            <w:shd w:val="clear" w:color="auto" w:fill="auto"/>
                            <w:noWrap/>
                            <w:vAlign w:val="center"/>
                            <w:hideMark/>
                          </w:tcPr>
                          <w:p w14:paraId="5F2EF734" w14:textId="77777777" w:rsidR="00735A92" w:rsidRPr="007D7EAA" w:rsidRDefault="00735A92" w:rsidP="004F097D">
                            <w:pPr>
                              <w:jc w:val="center"/>
                              <w:rPr>
                                <w:sz w:val="16"/>
                                <w:szCs w:val="16"/>
                              </w:rPr>
                            </w:pPr>
                            <w:r w:rsidRPr="007D7EAA">
                              <w:rPr>
                                <w:sz w:val="16"/>
                                <w:szCs w:val="16"/>
                              </w:rPr>
                              <w:t>141.0</w:t>
                            </w:r>
                          </w:p>
                        </w:tc>
                        <w:tc>
                          <w:tcPr>
                            <w:tcW w:w="0" w:type="auto"/>
                            <w:shd w:val="clear" w:color="auto" w:fill="auto"/>
                            <w:noWrap/>
                            <w:vAlign w:val="center"/>
                            <w:hideMark/>
                          </w:tcPr>
                          <w:p w14:paraId="27CE8100" w14:textId="77777777" w:rsidR="00735A92" w:rsidRPr="007D7EAA" w:rsidRDefault="00735A92" w:rsidP="004F097D">
                            <w:pPr>
                              <w:jc w:val="center"/>
                              <w:rPr>
                                <w:sz w:val="16"/>
                                <w:szCs w:val="16"/>
                              </w:rPr>
                            </w:pPr>
                            <w:r w:rsidRPr="007D7EAA">
                              <w:rPr>
                                <w:sz w:val="16"/>
                                <w:szCs w:val="16"/>
                              </w:rPr>
                              <w:t>20,729</w:t>
                            </w:r>
                          </w:p>
                        </w:tc>
                        <w:tc>
                          <w:tcPr>
                            <w:tcW w:w="0" w:type="auto"/>
                            <w:shd w:val="clear" w:color="auto" w:fill="auto"/>
                          </w:tcPr>
                          <w:p w14:paraId="3837A130"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tcPr>
                          <w:p w14:paraId="492F6D27"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hideMark/>
                          </w:tcPr>
                          <w:p w14:paraId="3B7B4C48" w14:textId="77777777" w:rsidR="00735A92" w:rsidRPr="007D7EAA" w:rsidRDefault="00735A92" w:rsidP="004F097D">
                            <w:pPr>
                              <w:jc w:val="center"/>
                              <w:rPr>
                                <w:sz w:val="16"/>
                                <w:szCs w:val="16"/>
                              </w:rPr>
                            </w:pPr>
                            <w:r w:rsidRPr="007D7EAA">
                              <w:rPr>
                                <w:sz w:val="16"/>
                                <w:szCs w:val="16"/>
                              </w:rPr>
                              <w:t>18.2</w:t>
                            </w:r>
                          </w:p>
                        </w:tc>
                        <w:tc>
                          <w:tcPr>
                            <w:tcW w:w="0" w:type="auto"/>
                            <w:shd w:val="clear" w:color="auto" w:fill="auto"/>
                            <w:vAlign w:val="center"/>
                            <w:hideMark/>
                          </w:tcPr>
                          <w:p w14:paraId="042A3B34" w14:textId="77777777" w:rsidR="00735A92" w:rsidRPr="007D7EAA" w:rsidRDefault="00735A92" w:rsidP="004F097D">
                            <w:pPr>
                              <w:jc w:val="center"/>
                              <w:rPr>
                                <w:sz w:val="16"/>
                                <w:szCs w:val="16"/>
                              </w:rPr>
                            </w:pPr>
                            <w:r w:rsidRPr="007D7EAA">
                              <w:rPr>
                                <w:sz w:val="16"/>
                                <w:szCs w:val="16"/>
                              </w:rPr>
                              <w:t>110.0</w:t>
                            </w:r>
                          </w:p>
                        </w:tc>
                        <w:tc>
                          <w:tcPr>
                            <w:tcW w:w="0" w:type="auto"/>
                            <w:shd w:val="clear" w:color="auto" w:fill="auto"/>
                            <w:vAlign w:val="center"/>
                            <w:hideMark/>
                          </w:tcPr>
                          <w:p w14:paraId="632DF395" w14:textId="77777777" w:rsidR="00735A92" w:rsidRPr="007D7EAA" w:rsidRDefault="00735A92" w:rsidP="004F097D">
                            <w:pPr>
                              <w:jc w:val="center"/>
                              <w:rPr>
                                <w:sz w:val="16"/>
                                <w:szCs w:val="16"/>
                              </w:rPr>
                            </w:pPr>
                            <w:r w:rsidRPr="007D7EAA">
                              <w:rPr>
                                <w:sz w:val="16"/>
                                <w:szCs w:val="16"/>
                              </w:rPr>
                              <w:t>102.0</w:t>
                            </w:r>
                          </w:p>
                        </w:tc>
                        <w:tc>
                          <w:tcPr>
                            <w:tcW w:w="0" w:type="auto"/>
                            <w:shd w:val="clear" w:color="auto" w:fill="auto"/>
                            <w:vAlign w:val="center"/>
                            <w:hideMark/>
                          </w:tcPr>
                          <w:p w14:paraId="74E69615" w14:textId="77777777" w:rsidR="00735A92" w:rsidRPr="007D7EAA" w:rsidRDefault="00735A92" w:rsidP="004F097D">
                            <w:pPr>
                              <w:jc w:val="center"/>
                              <w:rPr>
                                <w:sz w:val="16"/>
                                <w:szCs w:val="16"/>
                              </w:rPr>
                            </w:pPr>
                            <w:r w:rsidRPr="007D7EAA">
                              <w:rPr>
                                <w:sz w:val="16"/>
                                <w:szCs w:val="16"/>
                              </w:rPr>
                              <w:t>2.1</w:t>
                            </w:r>
                          </w:p>
                        </w:tc>
                        <w:tc>
                          <w:tcPr>
                            <w:tcW w:w="0" w:type="auto"/>
                            <w:shd w:val="clear" w:color="auto" w:fill="auto"/>
                            <w:vAlign w:val="center"/>
                            <w:hideMark/>
                          </w:tcPr>
                          <w:p w14:paraId="4D18A69A" w14:textId="77777777" w:rsidR="00735A92" w:rsidRPr="007D7EAA" w:rsidRDefault="00735A92" w:rsidP="004F097D">
                            <w:pPr>
                              <w:jc w:val="center"/>
                              <w:rPr>
                                <w:sz w:val="16"/>
                                <w:szCs w:val="16"/>
                              </w:rPr>
                            </w:pPr>
                            <w:r w:rsidRPr="007D7EAA">
                              <w:rPr>
                                <w:sz w:val="16"/>
                                <w:szCs w:val="16"/>
                              </w:rPr>
                              <w:t>19.3</w:t>
                            </w:r>
                          </w:p>
                        </w:tc>
                      </w:tr>
                      <w:tr w:rsidR="00735A92" w:rsidRPr="007D7EAA" w14:paraId="0D4BAB06" w14:textId="77777777" w:rsidTr="007D7EAA">
                        <w:trPr>
                          <w:trHeight w:val="145"/>
                          <w:jc w:val="center"/>
                        </w:trPr>
                        <w:tc>
                          <w:tcPr>
                            <w:tcW w:w="0" w:type="auto"/>
                            <w:shd w:val="clear" w:color="auto" w:fill="auto"/>
                            <w:noWrap/>
                            <w:vAlign w:val="center"/>
                            <w:hideMark/>
                          </w:tcPr>
                          <w:p w14:paraId="6439BE11" w14:textId="77777777" w:rsidR="00735A92" w:rsidRPr="007D7EAA" w:rsidRDefault="00735A92">
                            <w:pPr>
                              <w:rPr>
                                <w:bCs/>
                                <w:sz w:val="16"/>
                                <w:szCs w:val="16"/>
                              </w:rPr>
                            </w:pPr>
                            <w:proofErr w:type="spellStart"/>
                            <w:r w:rsidRPr="007D7EAA">
                              <w:rPr>
                                <w:bCs/>
                                <w:sz w:val="16"/>
                                <w:szCs w:val="16"/>
                              </w:rPr>
                              <w:t>Git</w:t>
                            </w:r>
                            <w:proofErr w:type="spellEnd"/>
                          </w:p>
                        </w:tc>
                        <w:tc>
                          <w:tcPr>
                            <w:tcW w:w="0" w:type="auto"/>
                            <w:shd w:val="clear" w:color="auto" w:fill="auto"/>
                            <w:vAlign w:val="center"/>
                            <w:hideMark/>
                          </w:tcPr>
                          <w:p w14:paraId="163D6E44" w14:textId="77777777" w:rsidR="00735A92" w:rsidRPr="007D7EAA" w:rsidRDefault="00735A92">
                            <w:pPr>
                              <w:rPr>
                                <w:sz w:val="16"/>
                                <w:szCs w:val="16"/>
                              </w:rPr>
                            </w:pPr>
                            <w:proofErr w:type="gramStart"/>
                            <w:r w:rsidRPr="007D7EAA">
                              <w:rPr>
                                <w:sz w:val="16"/>
                                <w:szCs w:val="16"/>
                              </w:rPr>
                              <w:t>github.com</w:t>
                            </w:r>
                            <w:proofErr w:type="gramEnd"/>
                          </w:p>
                        </w:tc>
                        <w:tc>
                          <w:tcPr>
                            <w:tcW w:w="0" w:type="auto"/>
                            <w:shd w:val="clear" w:color="auto" w:fill="auto"/>
                            <w:noWrap/>
                            <w:vAlign w:val="center"/>
                            <w:hideMark/>
                          </w:tcPr>
                          <w:p w14:paraId="4DBBE33F" w14:textId="77777777" w:rsidR="00735A92" w:rsidRPr="007D7EAA" w:rsidRDefault="00735A92" w:rsidP="004F097D">
                            <w:pPr>
                              <w:jc w:val="center"/>
                              <w:rPr>
                                <w:sz w:val="16"/>
                                <w:szCs w:val="16"/>
                              </w:rPr>
                            </w:pPr>
                            <w:r w:rsidRPr="007D7EAA">
                              <w:rPr>
                                <w:sz w:val="16"/>
                                <w:szCs w:val="16"/>
                              </w:rPr>
                              <w:t>35,260</w:t>
                            </w:r>
                          </w:p>
                        </w:tc>
                        <w:tc>
                          <w:tcPr>
                            <w:tcW w:w="0" w:type="auto"/>
                            <w:shd w:val="clear" w:color="auto" w:fill="auto"/>
                            <w:noWrap/>
                            <w:vAlign w:val="center"/>
                            <w:hideMark/>
                          </w:tcPr>
                          <w:p w14:paraId="3C09B8BC" w14:textId="77777777" w:rsidR="00735A92" w:rsidRPr="007D7EAA" w:rsidRDefault="00735A92" w:rsidP="004F097D">
                            <w:pPr>
                              <w:jc w:val="center"/>
                              <w:rPr>
                                <w:sz w:val="16"/>
                                <w:szCs w:val="16"/>
                              </w:rPr>
                            </w:pPr>
                            <w:r w:rsidRPr="007D7EAA">
                              <w:rPr>
                                <w:sz w:val="16"/>
                                <w:szCs w:val="16"/>
                              </w:rPr>
                              <w:t>98.0</w:t>
                            </w:r>
                          </w:p>
                        </w:tc>
                        <w:tc>
                          <w:tcPr>
                            <w:tcW w:w="0" w:type="auto"/>
                            <w:shd w:val="clear" w:color="auto" w:fill="auto"/>
                            <w:noWrap/>
                            <w:vAlign w:val="center"/>
                            <w:hideMark/>
                          </w:tcPr>
                          <w:p w14:paraId="5C00DDC3" w14:textId="77777777" w:rsidR="00735A92" w:rsidRPr="007D7EAA" w:rsidRDefault="00735A92" w:rsidP="004F097D">
                            <w:pPr>
                              <w:jc w:val="center"/>
                              <w:rPr>
                                <w:sz w:val="16"/>
                                <w:szCs w:val="16"/>
                              </w:rPr>
                            </w:pPr>
                            <w:r w:rsidRPr="007D7EAA">
                              <w:rPr>
                                <w:sz w:val="16"/>
                                <w:szCs w:val="16"/>
                              </w:rPr>
                              <w:t>2,656</w:t>
                            </w:r>
                          </w:p>
                        </w:tc>
                        <w:tc>
                          <w:tcPr>
                            <w:tcW w:w="0" w:type="auto"/>
                            <w:shd w:val="clear" w:color="auto" w:fill="auto"/>
                          </w:tcPr>
                          <w:p w14:paraId="28485709"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tcPr>
                          <w:p w14:paraId="7A3FBBE6" w14:textId="77777777" w:rsidR="00735A92" w:rsidRPr="007D7EAA" w:rsidRDefault="00735A92" w:rsidP="004F097D">
                            <w:pPr>
                              <w:jc w:val="center"/>
                              <w:rPr>
                                <w:sz w:val="16"/>
                                <w:szCs w:val="16"/>
                              </w:rPr>
                            </w:pPr>
                            <w:r w:rsidRPr="007D7EAA">
                              <w:rPr>
                                <w:sz w:val="16"/>
                                <w:szCs w:val="16"/>
                              </w:rPr>
                              <w:t>-</w:t>
                            </w:r>
                          </w:p>
                        </w:tc>
                        <w:tc>
                          <w:tcPr>
                            <w:tcW w:w="0" w:type="auto"/>
                            <w:shd w:val="clear" w:color="auto" w:fill="auto"/>
                            <w:vAlign w:val="center"/>
                            <w:hideMark/>
                          </w:tcPr>
                          <w:p w14:paraId="7A185944" w14:textId="77777777" w:rsidR="00735A92" w:rsidRPr="007D7EAA" w:rsidRDefault="00735A92" w:rsidP="004F097D">
                            <w:pPr>
                              <w:jc w:val="center"/>
                              <w:rPr>
                                <w:sz w:val="16"/>
                                <w:szCs w:val="16"/>
                              </w:rPr>
                            </w:pPr>
                            <w:r w:rsidRPr="007D7EAA">
                              <w:rPr>
                                <w:sz w:val="16"/>
                                <w:szCs w:val="16"/>
                              </w:rPr>
                              <w:t>19.4</w:t>
                            </w:r>
                          </w:p>
                        </w:tc>
                        <w:tc>
                          <w:tcPr>
                            <w:tcW w:w="0" w:type="auto"/>
                            <w:shd w:val="clear" w:color="auto" w:fill="auto"/>
                            <w:vAlign w:val="center"/>
                            <w:hideMark/>
                          </w:tcPr>
                          <w:p w14:paraId="13258981" w14:textId="77777777" w:rsidR="00735A92" w:rsidRPr="007D7EAA" w:rsidRDefault="00735A92" w:rsidP="004F097D">
                            <w:pPr>
                              <w:jc w:val="center"/>
                              <w:rPr>
                                <w:sz w:val="16"/>
                                <w:szCs w:val="16"/>
                              </w:rPr>
                            </w:pPr>
                            <w:r w:rsidRPr="007D7EAA">
                              <w:rPr>
                                <w:sz w:val="16"/>
                                <w:szCs w:val="16"/>
                              </w:rPr>
                              <w:t>196.0</w:t>
                            </w:r>
                          </w:p>
                        </w:tc>
                        <w:tc>
                          <w:tcPr>
                            <w:tcW w:w="0" w:type="auto"/>
                            <w:shd w:val="clear" w:color="auto" w:fill="auto"/>
                            <w:vAlign w:val="center"/>
                            <w:hideMark/>
                          </w:tcPr>
                          <w:p w14:paraId="2218E0D3" w14:textId="77777777" w:rsidR="00735A92" w:rsidRPr="007D7EAA" w:rsidRDefault="00735A92" w:rsidP="004F097D">
                            <w:pPr>
                              <w:jc w:val="center"/>
                              <w:rPr>
                                <w:sz w:val="16"/>
                                <w:szCs w:val="16"/>
                              </w:rPr>
                            </w:pPr>
                            <w:r w:rsidRPr="007D7EAA">
                              <w:rPr>
                                <w:sz w:val="16"/>
                                <w:szCs w:val="16"/>
                              </w:rPr>
                              <w:t>158.6</w:t>
                            </w:r>
                          </w:p>
                        </w:tc>
                        <w:tc>
                          <w:tcPr>
                            <w:tcW w:w="0" w:type="auto"/>
                            <w:shd w:val="clear" w:color="auto" w:fill="auto"/>
                            <w:vAlign w:val="center"/>
                            <w:hideMark/>
                          </w:tcPr>
                          <w:p w14:paraId="2F75B2A7" w14:textId="77777777" w:rsidR="00735A92" w:rsidRPr="007D7EAA" w:rsidRDefault="00735A92" w:rsidP="004F097D">
                            <w:pPr>
                              <w:jc w:val="center"/>
                              <w:rPr>
                                <w:sz w:val="16"/>
                                <w:szCs w:val="16"/>
                              </w:rPr>
                            </w:pPr>
                            <w:r w:rsidRPr="007D7EAA">
                              <w:rPr>
                                <w:sz w:val="16"/>
                                <w:szCs w:val="16"/>
                              </w:rPr>
                              <w:t>3.4</w:t>
                            </w:r>
                          </w:p>
                        </w:tc>
                        <w:tc>
                          <w:tcPr>
                            <w:tcW w:w="0" w:type="auto"/>
                            <w:shd w:val="clear" w:color="auto" w:fill="auto"/>
                            <w:vAlign w:val="center"/>
                            <w:hideMark/>
                          </w:tcPr>
                          <w:p w14:paraId="51538CC1" w14:textId="77777777" w:rsidR="00735A92" w:rsidRPr="007D7EAA" w:rsidRDefault="00735A92" w:rsidP="004F097D">
                            <w:pPr>
                              <w:jc w:val="center"/>
                              <w:rPr>
                                <w:sz w:val="16"/>
                                <w:szCs w:val="16"/>
                              </w:rPr>
                            </w:pPr>
                            <w:r w:rsidRPr="007D7EAA">
                              <w:rPr>
                                <w:sz w:val="16"/>
                                <w:szCs w:val="16"/>
                              </w:rPr>
                              <w:t>40.0</w:t>
                            </w:r>
                          </w:p>
                        </w:tc>
                      </w:tr>
                    </w:tbl>
                    <w:p w14:paraId="2AECAFAA" w14:textId="4FE2007C" w:rsidR="00735A92" w:rsidRPr="00FC75F9" w:rsidRDefault="00735A92" w:rsidP="000169E4">
                      <w:pPr>
                        <w:pStyle w:val="tablefootnote"/>
                        <w:numPr>
                          <w:ilvl w:val="0"/>
                          <w:numId w:val="0"/>
                        </w:numPr>
                        <w:tabs>
                          <w:tab w:val="left" w:pos="29"/>
                        </w:tabs>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735A92" w:rsidRDefault="00735A92" w:rsidP="0097625C"/>
                  </w:txbxContent>
                </v:textbox>
                <w10:wrap type="square" anchorx="margin" anchory="margin"/>
                <w10:anchorlock/>
              </v:shape>
            </w:pict>
          </mc:Fallback>
        </mc:AlternateContent>
      </w:r>
      <w:r w:rsidR="0097625C" w:rsidRPr="00357912">
        <w:rPr>
          <w:lang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proofErr w:type="gramStart"/>
      <w:r w:rsidR="0097625C" w:rsidRPr="00357912">
        <w:rPr>
          <w:i/>
          <w:lang w:eastAsia="pt-BR"/>
        </w:rPr>
        <w:t>O(</w:t>
      </w:r>
      <w:proofErr w:type="gramEnd"/>
      <w:r w:rsidR="0097625C" w:rsidRPr="00357912">
        <w:rPr>
          <w:i/>
          <w:lang w:eastAsia="pt-BR"/>
        </w:rPr>
        <w:t>x</w:t>
      </w:r>
      <w:r w:rsidR="0097625C" w:rsidRPr="00357912">
        <w:rPr>
          <w:i/>
          <w:vertAlign w:val="superscript"/>
          <w:lang w:eastAsia="pt-BR"/>
        </w:rPr>
        <w:t>2</w:t>
      </w:r>
      <w:r w:rsidR="0097625C" w:rsidRPr="00357912">
        <w:rPr>
          <w:lang w:eastAsia="pt-BR"/>
        </w:rPr>
        <w:t xml:space="preserve">) space complexity (being </w:t>
      </w:r>
      <w:r w:rsidR="0097625C" w:rsidRPr="00357912">
        <w:rPr>
          <w:i/>
          <w:lang w:eastAsia="pt-BR"/>
        </w:rPr>
        <w:t>x</w:t>
      </w:r>
      <w:r w:rsidR="0097625C" w:rsidRPr="00357912">
        <w:rPr>
          <w:lang w:eastAsia="pt-BR"/>
        </w:rPr>
        <w:t xml:space="preserve"> the number of commits). Our </w:t>
      </w:r>
      <w:r w:rsidR="007038DB">
        <w:rPr>
          <w:lang w:eastAsia="pt-BR"/>
        </w:rPr>
        <w:t>exper</w:t>
      </w:r>
      <w:r w:rsidR="007038DB">
        <w:rPr>
          <w:lang w:eastAsia="pt-BR"/>
        </w:rPr>
        <w:t>i</w:t>
      </w:r>
      <w:r w:rsidR="007038DB">
        <w:rPr>
          <w:lang w:eastAsia="pt-BR"/>
        </w:rPr>
        <w:t>ment computer</w:t>
      </w:r>
      <w:r w:rsidR="0097625C" w:rsidRPr="00357912">
        <w:rPr>
          <w:lang w:eastAsia="pt-BR"/>
        </w:rPr>
        <w:t xml:space="preserve"> was configured with a 2 GB max</w:t>
      </w:r>
      <w:r w:rsidR="0097625C" w:rsidRPr="00357912">
        <w:rPr>
          <w:lang w:eastAsia="pt-BR"/>
        </w:rPr>
        <w:t>i</w:t>
      </w:r>
      <w:r w:rsidR="0097625C" w:rsidRPr="00357912">
        <w:rPr>
          <w:lang w:eastAsia="pt-BR"/>
        </w:rPr>
        <w:t>mum Java Heap Size, which let us analyze repositories with up to 6K co</w:t>
      </w:r>
      <w:r w:rsidR="0097625C" w:rsidRPr="00357912">
        <w:rPr>
          <w:lang w:eastAsia="pt-BR"/>
        </w:rPr>
        <w:t>m</w:t>
      </w:r>
      <w:r w:rsidR="0097625C" w:rsidRPr="00357912">
        <w:rPr>
          <w:lang w:eastAsia="pt-BR"/>
        </w:rPr>
        <w:t>mits. This is a side effect of using JUNG and subject to future i</w:t>
      </w:r>
      <w:r w:rsidR="0097625C" w:rsidRPr="00357912">
        <w:rPr>
          <w:lang w:eastAsia="pt-BR"/>
        </w:rPr>
        <w:t>m</w:t>
      </w:r>
      <w:r w:rsidR="0097625C" w:rsidRPr="00357912">
        <w:rPr>
          <w:lang w:eastAsia="pt-BR"/>
        </w:rPr>
        <w:t>provements.</w:t>
      </w:r>
    </w:p>
    <w:p w14:paraId="49FC442E" w14:textId="5649827B" w:rsidR="00BA444C" w:rsidRPr="00357912" w:rsidRDefault="00390BFF" w:rsidP="00BA444C">
      <w:pPr>
        <w:pStyle w:val="EstiloRecuodecorpodetextoPrimeiralinha0cmDepoisde"/>
        <w:rPr>
          <w:lang w:eastAsia="pt-BR"/>
        </w:rPr>
      </w:pPr>
      <w:r w:rsidRPr="00357912">
        <mc:AlternateContent>
          <mc:Choice Requires="wps">
            <w:drawing>
              <wp:anchor distT="0" distB="0" distL="114300" distR="114300" simplePos="0" relativeHeight="251622400" behindDoc="0" locked="1" layoutInCell="1" allowOverlap="0" wp14:anchorId="59E72140" wp14:editId="12F3822C">
                <wp:simplePos x="0" y="0"/>
                <wp:positionH relativeFrom="page">
                  <wp:posOffset>681990</wp:posOffset>
                </wp:positionH>
                <wp:positionV relativeFrom="paragraph">
                  <wp:posOffset>1280795</wp:posOffset>
                </wp:positionV>
                <wp:extent cx="3048635" cy="1630680"/>
                <wp:effectExtent l="0" t="0" r="0" b="7620"/>
                <wp:wrapSquare wrapText="bothSides"/>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630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C27E8D" w14:textId="77777777" w:rsidR="00735A92" w:rsidRPr="005672AD" w:rsidRDefault="00735A92" w:rsidP="005672AD">
                            <w:pPr>
                              <w:pStyle w:val="Caption"/>
                              <w:rPr>
                                <w:rFonts w:cs="Times New Roman"/>
                                <w:noProof/>
                                <w:szCs w:val="20"/>
                              </w:rPr>
                            </w:pPr>
                            <w:bookmarkStart w:id="46" w:name="_Ref401781681"/>
                            <w:proofErr w:type="gramStart"/>
                            <w:r>
                              <w:t xml:space="preserve">Table </w:t>
                            </w:r>
                            <w:fldSimple w:instr=" SEQ Table \* ARABIC ">
                              <w:r>
                                <w:rPr>
                                  <w:noProof/>
                                </w:rPr>
                                <w:t>5</w:t>
                              </w:r>
                            </w:fldSimple>
                            <w:bookmarkEnd w:id="46"/>
                            <w:r>
                              <w:t>.</w:t>
                            </w:r>
                            <w:proofErr w:type="gramEnd"/>
                            <w:r>
                              <w:t xml:space="preserve"> Pearson coefficient between measured operations and repository metrics</w:t>
                            </w:r>
                          </w:p>
                          <w:tbl>
                            <w:tblPr>
                              <w:tblW w:w="0" w:type="auto"/>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735A92" w:rsidRPr="007038DB" w14:paraId="2421C220" w14:textId="77777777" w:rsidTr="007038DB">
                              <w:trPr>
                                <w:trHeight w:val="40"/>
                                <w:jc w:val="center"/>
                              </w:trPr>
                              <w:tc>
                                <w:tcPr>
                                  <w:tcW w:w="0" w:type="auto"/>
                                  <w:vAlign w:val="center"/>
                                  <w:hideMark/>
                                </w:tcPr>
                                <w:p w14:paraId="777DB392" w14:textId="77777777" w:rsidR="00735A92" w:rsidRPr="003A4647" w:rsidRDefault="00735A92" w:rsidP="003A4647">
                                  <w:pPr>
                                    <w:pStyle w:val="tablecolhead"/>
                                    <w:jc w:val="left"/>
                                    <w:rPr>
                                      <w:i/>
                                      <w:lang w:eastAsia="pt-BR"/>
                                    </w:rPr>
                                  </w:pPr>
                                  <w:r w:rsidRPr="003A4647">
                                    <w:rPr>
                                      <w:i/>
                                      <w:lang w:eastAsia="pt-BR"/>
                                    </w:rPr>
                                    <w:t>Operation</w:t>
                                  </w:r>
                                </w:p>
                              </w:tc>
                              <w:tc>
                                <w:tcPr>
                                  <w:tcW w:w="0" w:type="auto"/>
                                  <w:vAlign w:val="center"/>
                                  <w:hideMark/>
                                </w:tcPr>
                                <w:p w14:paraId="2C5EEBC4" w14:textId="77777777" w:rsidR="00735A92" w:rsidRPr="003A4647" w:rsidRDefault="00735A92">
                                  <w:pPr>
                                    <w:pStyle w:val="tablecolhead"/>
                                    <w:rPr>
                                      <w:i/>
                                      <w:lang w:eastAsia="pt-BR"/>
                                    </w:rPr>
                                  </w:pPr>
                                  <w:r w:rsidRPr="003A4647">
                                    <w:rPr>
                                      <w:i/>
                                      <w:lang w:eastAsia="pt-BR"/>
                                    </w:rPr>
                                    <w:t xml:space="preserve"># </w:t>
                                  </w:r>
                                  <w:proofErr w:type="gramStart"/>
                                  <w:r w:rsidRPr="003A4647">
                                    <w:rPr>
                                      <w:i/>
                                      <w:lang w:eastAsia="pt-BR"/>
                                    </w:rPr>
                                    <w:t>commits</w:t>
                                  </w:r>
                                  <w:proofErr w:type="gramEnd"/>
                                </w:p>
                              </w:tc>
                              <w:tc>
                                <w:tcPr>
                                  <w:tcW w:w="0" w:type="auto"/>
                                  <w:vAlign w:val="center"/>
                                  <w:hideMark/>
                                </w:tcPr>
                                <w:p w14:paraId="50877E44" w14:textId="77777777" w:rsidR="00735A92" w:rsidRPr="003A4647" w:rsidRDefault="00735A92">
                                  <w:pPr>
                                    <w:pStyle w:val="tablecolhead"/>
                                    <w:rPr>
                                      <w:i/>
                                      <w:lang w:eastAsia="pt-BR"/>
                                    </w:rPr>
                                  </w:pPr>
                                  <w:r w:rsidRPr="003A4647">
                                    <w:rPr>
                                      <w:i/>
                                      <w:lang w:eastAsia="pt-BR"/>
                                    </w:rPr>
                                    <w:t>Size</w:t>
                                  </w:r>
                                </w:p>
                              </w:tc>
                              <w:tc>
                                <w:tcPr>
                                  <w:tcW w:w="0" w:type="auto"/>
                                  <w:vAlign w:val="center"/>
                                  <w:hideMark/>
                                </w:tcPr>
                                <w:p w14:paraId="7903DC27" w14:textId="77777777" w:rsidR="00735A92" w:rsidRPr="003A4647" w:rsidRDefault="00735A92">
                                  <w:pPr>
                                    <w:pStyle w:val="tablecolhead"/>
                                    <w:rPr>
                                      <w:i/>
                                      <w:lang w:eastAsia="pt-BR"/>
                                    </w:rPr>
                                  </w:pPr>
                                  <w:r w:rsidRPr="003A4647">
                                    <w:rPr>
                                      <w:i/>
                                      <w:lang w:eastAsia="pt-BR"/>
                                    </w:rPr>
                                    <w:t xml:space="preserve"># </w:t>
                                  </w:r>
                                  <w:proofErr w:type="gramStart"/>
                                  <w:r w:rsidRPr="003A4647">
                                    <w:rPr>
                                      <w:i/>
                                      <w:lang w:eastAsia="pt-BR"/>
                                    </w:rPr>
                                    <w:t>files</w:t>
                                  </w:r>
                                  <w:proofErr w:type="gramEnd"/>
                                </w:p>
                              </w:tc>
                            </w:tr>
                            <w:tr w:rsidR="00735A92" w:rsidRPr="007038DB" w14:paraId="3F0B8521" w14:textId="77777777" w:rsidTr="007038DB">
                              <w:trPr>
                                <w:trHeight w:val="60"/>
                                <w:jc w:val="center"/>
                              </w:trPr>
                              <w:tc>
                                <w:tcPr>
                                  <w:tcW w:w="0" w:type="auto"/>
                                  <w:noWrap/>
                                  <w:vAlign w:val="bottom"/>
                                  <w:hideMark/>
                                </w:tcPr>
                                <w:p w14:paraId="3E210624" w14:textId="77777777" w:rsidR="00735A92" w:rsidRPr="007038DB" w:rsidRDefault="00735A92">
                                  <w:pPr>
                                    <w:rPr>
                                      <w:bCs/>
                                      <w:color w:val="000000"/>
                                      <w:sz w:val="16"/>
                                      <w:szCs w:val="16"/>
                                      <w:lang w:eastAsia="pt-BR"/>
                                    </w:rPr>
                                  </w:pPr>
                                  <w:r w:rsidRPr="007038DB">
                                    <w:rPr>
                                      <w:bCs/>
                                      <w:color w:val="000000"/>
                                      <w:sz w:val="16"/>
                                      <w:szCs w:val="16"/>
                                      <w:lang w:eastAsia="pt-BR"/>
                                    </w:rPr>
                                    <w:t>Insert 1st</w:t>
                                  </w:r>
                                </w:p>
                              </w:tc>
                              <w:tc>
                                <w:tcPr>
                                  <w:tcW w:w="0" w:type="auto"/>
                                  <w:noWrap/>
                                  <w:vAlign w:val="bottom"/>
                                  <w:hideMark/>
                                </w:tcPr>
                                <w:p w14:paraId="13F5559E"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79</w:t>
                                  </w:r>
                                </w:p>
                              </w:tc>
                              <w:tc>
                                <w:tcPr>
                                  <w:tcW w:w="0" w:type="auto"/>
                                  <w:noWrap/>
                                  <w:vAlign w:val="bottom"/>
                                  <w:hideMark/>
                                </w:tcPr>
                                <w:p w14:paraId="45E24D43"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65</w:t>
                                  </w:r>
                                </w:p>
                              </w:tc>
                              <w:tc>
                                <w:tcPr>
                                  <w:tcW w:w="0" w:type="auto"/>
                                  <w:noWrap/>
                                  <w:vAlign w:val="bottom"/>
                                  <w:hideMark/>
                                </w:tcPr>
                                <w:p w14:paraId="15BAEC64"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30</w:t>
                                  </w:r>
                                </w:p>
                              </w:tc>
                            </w:tr>
                            <w:tr w:rsidR="00735A92" w:rsidRPr="007038DB" w14:paraId="49226118" w14:textId="77777777" w:rsidTr="007038DB">
                              <w:trPr>
                                <w:trHeight w:val="63"/>
                                <w:jc w:val="center"/>
                              </w:trPr>
                              <w:tc>
                                <w:tcPr>
                                  <w:tcW w:w="0" w:type="auto"/>
                                  <w:noWrap/>
                                  <w:vAlign w:val="bottom"/>
                                  <w:hideMark/>
                                </w:tcPr>
                                <w:p w14:paraId="37FF23CC" w14:textId="77777777" w:rsidR="00735A92" w:rsidRPr="007038DB" w:rsidRDefault="00735A92">
                                  <w:pPr>
                                    <w:rPr>
                                      <w:bCs/>
                                      <w:color w:val="000000"/>
                                      <w:sz w:val="16"/>
                                      <w:szCs w:val="16"/>
                                      <w:lang w:eastAsia="pt-BR"/>
                                    </w:rPr>
                                  </w:pPr>
                                  <w:r w:rsidRPr="007038DB">
                                    <w:rPr>
                                      <w:bCs/>
                                      <w:color w:val="000000"/>
                                      <w:sz w:val="16"/>
                                      <w:szCs w:val="16"/>
                                      <w:lang w:eastAsia="pt-BR"/>
                                    </w:rPr>
                                    <w:t>Insert 2nd</w:t>
                                  </w:r>
                                </w:p>
                              </w:tc>
                              <w:tc>
                                <w:tcPr>
                                  <w:tcW w:w="0" w:type="auto"/>
                                  <w:noWrap/>
                                  <w:vAlign w:val="bottom"/>
                                  <w:hideMark/>
                                </w:tcPr>
                                <w:p w14:paraId="520D16A9"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82</w:t>
                                  </w:r>
                                </w:p>
                              </w:tc>
                              <w:tc>
                                <w:tcPr>
                                  <w:tcW w:w="0" w:type="auto"/>
                                  <w:noWrap/>
                                  <w:vAlign w:val="bottom"/>
                                  <w:hideMark/>
                                </w:tcPr>
                                <w:p w14:paraId="5B2B2B28"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65</w:t>
                                  </w:r>
                                </w:p>
                              </w:tc>
                              <w:tc>
                                <w:tcPr>
                                  <w:tcW w:w="0" w:type="auto"/>
                                  <w:noWrap/>
                                  <w:vAlign w:val="bottom"/>
                                  <w:hideMark/>
                                </w:tcPr>
                                <w:p w14:paraId="22238E9A"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36</w:t>
                                  </w:r>
                                </w:p>
                              </w:tc>
                            </w:tr>
                            <w:tr w:rsidR="00735A92" w:rsidRPr="007038DB" w14:paraId="15C29068" w14:textId="77777777" w:rsidTr="007038DB">
                              <w:trPr>
                                <w:trHeight w:val="60"/>
                                <w:jc w:val="center"/>
                              </w:trPr>
                              <w:tc>
                                <w:tcPr>
                                  <w:tcW w:w="0" w:type="auto"/>
                                  <w:noWrap/>
                                  <w:vAlign w:val="bottom"/>
                                  <w:hideMark/>
                                </w:tcPr>
                                <w:p w14:paraId="46F3A392" w14:textId="77777777" w:rsidR="00735A92" w:rsidRPr="007038DB" w:rsidRDefault="00735A92">
                                  <w:pPr>
                                    <w:rPr>
                                      <w:bCs/>
                                      <w:color w:val="000000"/>
                                      <w:sz w:val="16"/>
                                      <w:szCs w:val="16"/>
                                      <w:lang w:eastAsia="pt-BR"/>
                                    </w:rPr>
                                  </w:pPr>
                                  <w:r w:rsidRPr="007038DB">
                                    <w:rPr>
                                      <w:bCs/>
                                      <w:color w:val="000000"/>
                                      <w:sz w:val="16"/>
                                      <w:szCs w:val="16"/>
                                      <w:lang w:eastAsia="pt-BR"/>
                                    </w:rPr>
                                    <w:t>Check Branches</w:t>
                                  </w:r>
                                </w:p>
                              </w:tc>
                              <w:tc>
                                <w:tcPr>
                                  <w:tcW w:w="0" w:type="auto"/>
                                  <w:noWrap/>
                                  <w:vAlign w:val="bottom"/>
                                  <w:hideMark/>
                                </w:tcPr>
                                <w:p w14:paraId="0BD6E751"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00</w:t>
                                  </w:r>
                                </w:p>
                              </w:tc>
                              <w:tc>
                                <w:tcPr>
                                  <w:tcW w:w="0" w:type="auto"/>
                                  <w:noWrap/>
                                  <w:vAlign w:val="bottom"/>
                                  <w:hideMark/>
                                </w:tcPr>
                                <w:p w14:paraId="4E74C8A5"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28</w:t>
                                  </w:r>
                                </w:p>
                              </w:tc>
                              <w:tc>
                                <w:tcPr>
                                  <w:tcW w:w="0" w:type="auto"/>
                                  <w:noWrap/>
                                  <w:vAlign w:val="bottom"/>
                                  <w:hideMark/>
                                </w:tcPr>
                                <w:p w14:paraId="714240F3"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13</w:t>
                                  </w:r>
                                </w:p>
                              </w:tc>
                            </w:tr>
                            <w:tr w:rsidR="00735A92" w:rsidRPr="007038DB" w14:paraId="2DFE00CE" w14:textId="77777777" w:rsidTr="007038DB">
                              <w:trPr>
                                <w:trHeight w:val="60"/>
                                <w:jc w:val="center"/>
                              </w:trPr>
                              <w:tc>
                                <w:tcPr>
                                  <w:tcW w:w="0" w:type="auto"/>
                                  <w:noWrap/>
                                  <w:vAlign w:val="bottom"/>
                                  <w:hideMark/>
                                </w:tcPr>
                                <w:p w14:paraId="642AAF6F" w14:textId="77777777" w:rsidR="00735A92" w:rsidRPr="007038DB" w:rsidRDefault="00735A92">
                                  <w:pPr>
                                    <w:rPr>
                                      <w:bCs/>
                                      <w:color w:val="000000"/>
                                      <w:sz w:val="16"/>
                                      <w:szCs w:val="16"/>
                                      <w:lang w:val="pt-BR" w:eastAsia="pt-BR"/>
                                    </w:rPr>
                                  </w:pPr>
                                  <w:r w:rsidRPr="007038DB">
                                    <w:rPr>
                                      <w:bCs/>
                                      <w:color w:val="000000"/>
                                      <w:sz w:val="16"/>
                                      <w:szCs w:val="16"/>
                                      <w:lang w:eastAsia="pt-BR"/>
                                    </w:rPr>
                                    <w:t xml:space="preserve">Update </w:t>
                                  </w:r>
                                  <w:proofErr w:type="spellStart"/>
                                  <w:r w:rsidRPr="007038DB">
                                    <w:rPr>
                                      <w:bCs/>
                                      <w:color w:val="000000"/>
                                      <w:sz w:val="16"/>
                                      <w:szCs w:val="16"/>
                                      <w:lang w:val="pt-BR" w:eastAsia="pt-BR"/>
                                    </w:rPr>
                                    <w:t>Topology</w:t>
                                  </w:r>
                                  <w:proofErr w:type="spellEnd"/>
                                </w:p>
                              </w:tc>
                              <w:tc>
                                <w:tcPr>
                                  <w:tcW w:w="0" w:type="auto"/>
                                  <w:noWrap/>
                                  <w:vAlign w:val="bottom"/>
                                  <w:hideMark/>
                                </w:tcPr>
                                <w:p w14:paraId="5499245E"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94</w:t>
                                  </w:r>
                                </w:p>
                              </w:tc>
                              <w:tc>
                                <w:tcPr>
                                  <w:tcW w:w="0" w:type="auto"/>
                                  <w:noWrap/>
                                  <w:vAlign w:val="bottom"/>
                                  <w:hideMark/>
                                </w:tcPr>
                                <w:p w14:paraId="12150B55"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17</w:t>
                                  </w:r>
                                </w:p>
                              </w:tc>
                              <w:tc>
                                <w:tcPr>
                                  <w:tcW w:w="0" w:type="auto"/>
                                  <w:noWrap/>
                                  <w:vAlign w:val="bottom"/>
                                  <w:hideMark/>
                                </w:tcPr>
                                <w:p w14:paraId="4C6085E8"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33</w:t>
                                  </w:r>
                                </w:p>
                              </w:tc>
                            </w:tr>
                            <w:tr w:rsidR="00735A92" w:rsidRPr="007038DB" w14:paraId="1164C6A1" w14:textId="77777777" w:rsidTr="007038DB">
                              <w:trPr>
                                <w:trHeight w:val="60"/>
                                <w:jc w:val="center"/>
                              </w:trPr>
                              <w:tc>
                                <w:tcPr>
                                  <w:tcW w:w="0" w:type="auto"/>
                                  <w:noWrap/>
                                  <w:vAlign w:val="bottom"/>
                                  <w:hideMark/>
                                </w:tcPr>
                                <w:p w14:paraId="0471AB6B" w14:textId="77777777" w:rsidR="00735A92" w:rsidRPr="007038DB" w:rsidRDefault="00735A92">
                                  <w:pPr>
                                    <w:rPr>
                                      <w:bCs/>
                                      <w:color w:val="000000"/>
                                      <w:sz w:val="16"/>
                                      <w:szCs w:val="16"/>
                                      <w:lang w:val="pt-BR" w:eastAsia="pt-BR"/>
                                    </w:rPr>
                                  </w:pPr>
                                  <w:proofErr w:type="spellStart"/>
                                  <w:r w:rsidRPr="007038DB">
                                    <w:rPr>
                                      <w:bCs/>
                                      <w:color w:val="000000"/>
                                      <w:sz w:val="16"/>
                                      <w:szCs w:val="16"/>
                                      <w:lang w:val="pt-BR" w:eastAsia="pt-BR"/>
                                    </w:rPr>
                                    <w:t>Commit</w:t>
                                  </w:r>
                                  <w:proofErr w:type="spellEnd"/>
                                  <w:r w:rsidRPr="007038DB">
                                    <w:rPr>
                                      <w:bCs/>
                                      <w:color w:val="000000"/>
                                      <w:sz w:val="16"/>
                                      <w:szCs w:val="16"/>
                                      <w:lang w:val="pt-BR" w:eastAsia="pt-BR"/>
                                    </w:rPr>
                                    <w:t xml:space="preserve"> </w:t>
                                  </w:r>
                                  <w:proofErr w:type="spellStart"/>
                                  <w:r w:rsidRPr="007038DB">
                                    <w:rPr>
                                      <w:bCs/>
                                      <w:color w:val="000000"/>
                                      <w:sz w:val="16"/>
                                      <w:szCs w:val="16"/>
                                      <w:lang w:val="pt-BR" w:eastAsia="pt-BR"/>
                                    </w:rPr>
                                    <w:t>History</w:t>
                                  </w:r>
                                  <w:proofErr w:type="spellEnd"/>
                                </w:p>
                              </w:tc>
                              <w:tc>
                                <w:tcPr>
                                  <w:tcW w:w="0" w:type="auto"/>
                                  <w:noWrap/>
                                  <w:vAlign w:val="bottom"/>
                                  <w:hideMark/>
                                </w:tcPr>
                                <w:p w14:paraId="17C9CD6A"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95</w:t>
                                  </w:r>
                                </w:p>
                              </w:tc>
                              <w:tc>
                                <w:tcPr>
                                  <w:tcW w:w="0" w:type="auto"/>
                                  <w:noWrap/>
                                  <w:vAlign w:val="bottom"/>
                                  <w:hideMark/>
                                </w:tcPr>
                                <w:p w14:paraId="33DA0F0F"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62</w:t>
                                  </w:r>
                                </w:p>
                              </w:tc>
                              <w:tc>
                                <w:tcPr>
                                  <w:tcW w:w="0" w:type="auto"/>
                                  <w:noWrap/>
                                  <w:vAlign w:val="bottom"/>
                                  <w:hideMark/>
                                </w:tcPr>
                                <w:p w14:paraId="4F808B17"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41</w:t>
                                  </w:r>
                                </w:p>
                              </w:tc>
                            </w:tr>
                            <w:tr w:rsidR="00735A92" w:rsidRPr="007038DB" w14:paraId="0A82D927" w14:textId="77777777" w:rsidTr="007038DB">
                              <w:trPr>
                                <w:trHeight w:val="60"/>
                                <w:jc w:val="center"/>
                              </w:trPr>
                              <w:tc>
                                <w:tcPr>
                                  <w:tcW w:w="0" w:type="auto"/>
                                  <w:noWrap/>
                                  <w:vAlign w:val="bottom"/>
                                  <w:hideMark/>
                                </w:tcPr>
                                <w:p w14:paraId="6224B6B9" w14:textId="77777777" w:rsidR="00735A92" w:rsidRPr="007038DB" w:rsidRDefault="00735A92">
                                  <w:pPr>
                                    <w:rPr>
                                      <w:bCs/>
                                      <w:color w:val="000000"/>
                                      <w:sz w:val="16"/>
                                      <w:szCs w:val="16"/>
                                      <w:lang w:val="pt-BR" w:eastAsia="pt-BR"/>
                                    </w:rPr>
                                  </w:pPr>
                                  <w:proofErr w:type="spellStart"/>
                                  <w:r w:rsidRPr="007038DB">
                                    <w:rPr>
                                      <w:bCs/>
                                      <w:color w:val="000000"/>
                                      <w:sz w:val="16"/>
                                      <w:szCs w:val="16"/>
                                      <w:lang w:val="pt-BR" w:eastAsia="pt-BR"/>
                                    </w:rPr>
                                    <w:t>Topology</w:t>
                                  </w:r>
                                  <w:proofErr w:type="spellEnd"/>
                                </w:p>
                              </w:tc>
                              <w:tc>
                                <w:tcPr>
                                  <w:tcW w:w="0" w:type="auto"/>
                                  <w:noWrap/>
                                  <w:vAlign w:val="bottom"/>
                                  <w:hideMark/>
                                </w:tcPr>
                                <w:p w14:paraId="3582C5CD"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86</w:t>
                                  </w:r>
                                </w:p>
                              </w:tc>
                              <w:tc>
                                <w:tcPr>
                                  <w:tcW w:w="0" w:type="auto"/>
                                  <w:noWrap/>
                                  <w:vAlign w:val="bottom"/>
                                  <w:hideMark/>
                                </w:tcPr>
                                <w:p w14:paraId="74EB2734"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61</w:t>
                                  </w:r>
                                </w:p>
                              </w:tc>
                              <w:tc>
                                <w:tcPr>
                                  <w:tcW w:w="0" w:type="auto"/>
                                  <w:noWrap/>
                                  <w:vAlign w:val="bottom"/>
                                  <w:hideMark/>
                                </w:tcPr>
                                <w:p w14:paraId="7C4BFF02"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59</w:t>
                                  </w:r>
                                </w:p>
                              </w:tc>
                            </w:tr>
                          </w:tbl>
                          <w:p w14:paraId="58D17686" w14:textId="77777777" w:rsidR="00735A92" w:rsidRDefault="00735A92" w:rsidP="005672AD"/>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id="Caixa de texto 14" o:spid="_x0000_s1044" type="#_x0000_t202" style="position:absolute;left:0;text-align:left;margin-left:53.7pt;margin-top:100.85pt;width:240.05pt;height:128.4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" o:allowoverlap="f" stroked="f">
                <v:textbox inset="0,0,0,0">
                  <w:txbxContent>
                    <w:p w14:paraId="23C27E8D" w14:textId="77777777" w:rsidR="00735A92" w:rsidRPr="005672AD" w:rsidRDefault="00735A92" w:rsidP="005672AD">
                      <w:pPr>
                        <w:pStyle w:val="Caption"/>
                        <w:rPr>
                          <w:rFonts w:cs="Times New Roman"/>
                          <w:noProof/>
                          <w:szCs w:val="20"/>
                        </w:rPr>
                      </w:pPr>
                      <w:bookmarkStart w:id="47" w:name="_Ref401781681"/>
                      <w:proofErr w:type="gramStart"/>
                      <w:r>
                        <w:t xml:space="preserve">Table </w:t>
                      </w:r>
                      <w:fldSimple w:instr=" SEQ Table \* ARABIC ">
                        <w:r>
                          <w:rPr>
                            <w:noProof/>
                          </w:rPr>
                          <w:t>5</w:t>
                        </w:r>
                      </w:fldSimple>
                      <w:bookmarkEnd w:id="47"/>
                      <w:r>
                        <w:t>.</w:t>
                      </w:r>
                      <w:proofErr w:type="gramEnd"/>
                      <w:r>
                        <w:t xml:space="preserve"> Pearson coefficient between measured operations and repository metrics</w:t>
                      </w:r>
                    </w:p>
                    <w:tbl>
                      <w:tblPr>
                        <w:tblW w:w="0" w:type="auto"/>
                        <w:jc w:val="center"/>
                        <w:tblBorders>
                          <w:top w:val="single" w:sz="4" w:space="0" w:color="auto"/>
                          <w:bottom w:val="single" w:sz="4"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735A92" w:rsidRPr="007038DB" w14:paraId="2421C220" w14:textId="77777777" w:rsidTr="007038DB">
                        <w:trPr>
                          <w:trHeight w:val="40"/>
                          <w:jc w:val="center"/>
                        </w:trPr>
                        <w:tc>
                          <w:tcPr>
                            <w:tcW w:w="0" w:type="auto"/>
                            <w:vAlign w:val="center"/>
                            <w:hideMark/>
                          </w:tcPr>
                          <w:p w14:paraId="777DB392" w14:textId="77777777" w:rsidR="00735A92" w:rsidRPr="003A4647" w:rsidRDefault="00735A92" w:rsidP="003A4647">
                            <w:pPr>
                              <w:pStyle w:val="tablecolhead"/>
                              <w:jc w:val="left"/>
                              <w:rPr>
                                <w:i/>
                                <w:lang w:eastAsia="pt-BR"/>
                              </w:rPr>
                            </w:pPr>
                            <w:r w:rsidRPr="003A4647">
                              <w:rPr>
                                <w:i/>
                                <w:lang w:eastAsia="pt-BR"/>
                              </w:rPr>
                              <w:t>Operation</w:t>
                            </w:r>
                          </w:p>
                        </w:tc>
                        <w:tc>
                          <w:tcPr>
                            <w:tcW w:w="0" w:type="auto"/>
                            <w:vAlign w:val="center"/>
                            <w:hideMark/>
                          </w:tcPr>
                          <w:p w14:paraId="2C5EEBC4" w14:textId="77777777" w:rsidR="00735A92" w:rsidRPr="003A4647" w:rsidRDefault="00735A92">
                            <w:pPr>
                              <w:pStyle w:val="tablecolhead"/>
                              <w:rPr>
                                <w:i/>
                                <w:lang w:eastAsia="pt-BR"/>
                              </w:rPr>
                            </w:pPr>
                            <w:r w:rsidRPr="003A4647">
                              <w:rPr>
                                <w:i/>
                                <w:lang w:eastAsia="pt-BR"/>
                              </w:rPr>
                              <w:t xml:space="preserve"># </w:t>
                            </w:r>
                            <w:proofErr w:type="gramStart"/>
                            <w:r w:rsidRPr="003A4647">
                              <w:rPr>
                                <w:i/>
                                <w:lang w:eastAsia="pt-BR"/>
                              </w:rPr>
                              <w:t>commits</w:t>
                            </w:r>
                            <w:proofErr w:type="gramEnd"/>
                          </w:p>
                        </w:tc>
                        <w:tc>
                          <w:tcPr>
                            <w:tcW w:w="0" w:type="auto"/>
                            <w:vAlign w:val="center"/>
                            <w:hideMark/>
                          </w:tcPr>
                          <w:p w14:paraId="50877E44" w14:textId="77777777" w:rsidR="00735A92" w:rsidRPr="003A4647" w:rsidRDefault="00735A92">
                            <w:pPr>
                              <w:pStyle w:val="tablecolhead"/>
                              <w:rPr>
                                <w:i/>
                                <w:lang w:eastAsia="pt-BR"/>
                              </w:rPr>
                            </w:pPr>
                            <w:r w:rsidRPr="003A4647">
                              <w:rPr>
                                <w:i/>
                                <w:lang w:eastAsia="pt-BR"/>
                              </w:rPr>
                              <w:t>Size</w:t>
                            </w:r>
                          </w:p>
                        </w:tc>
                        <w:tc>
                          <w:tcPr>
                            <w:tcW w:w="0" w:type="auto"/>
                            <w:vAlign w:val="center"/>
                            <w:hideMark/>
                          </w:tcPr>
                          <w:p w14:paraId="7903DC27" w14:textId="77777777" w:rsidR="00735A92" w:rsidRPr="003A4647" w:rsidRDefault="00735A92">
                            <w:pPr>
                              <w:pStyle w:val="tablecolhead"/>
                              <w:rPr>
                                <w:i/>
                                <w:lang w:eastAsia="pt-BR"/>
                              </w:rPr>
                            </w:pPr>
                            <w:r w:rsidRPr="003A4647">
                              <w:rPr>
                                <w:i/>
                                <w:lang w:eastAsia="pt-BR"/>
                              </w:rPr>
                              <w:t xml:space="preserve"># </w:t>
                            </w:r>
                            <w:proofErr w:type="gramStart"/>
                            <w:r w:rsidRPr="003A4647">
                              <w:rPr>
                                <w:i/>
                                <w:lang w:eastAsia="pt-BR"/>
                              </w:rPr>
                              <w:t>files</w:t>
                            </w:r>
                            <w:proofErr w:type="gramEnd"/>
                          </w:p>
                        </w:tc>
                      </w:tr>
                      <w:tr w:rsidR="00735A92" w:rsidRPr="007038DB" w14:paraId="3F0B8521" w14:textId="77777777" w:rsidTr="007038DB">
                        <w:trPr>
                          <w:trHeight w:val="60"/>
                          <w:jc w:val="center"/>
                        </w:trPr>
                        <w:tc>
                          <w:tcPr>
                            <w:tcW w:w="0" w:type="auto"/>
                            <w:noWrap/>
                            <w:vAlign w:val="bottom"/>
                            <w:hideMark/>
                          </w:tcPr>
                          <w:p w14:paraId="3E210624" w14:textId="77777777" w:rsidR="00735A92" w:rsidRPr="007038DB" w:rsidRDefault="00735A92">
                            <w:pPr>
                              <w:rPr>
                                <w:bCs/>
                                <w:color w:val="000000"/>
                                <w:sz w:val="16"/>
                                <w:szCs w:val="16"/>
                                <w:lang w:eastAsia="pt-BR"/>
                              </w:rPr>
                            </w:pPr>
                            <w:r w:rsidRPr="007038DB">
                              <w:rPr>
                                <w:bCs/>
                                <w:color w:val="000000"/>
                                <w:sz w:val="16"/>
                                <w:szCs w:val="16"/>
                                <w:lang w:eastAsia="pt-BR"/>
                              </w:rPr>
                              <w:t>Insert 1st</w:t>
                            </w:r>
                          </w:p>
                        </w:tc>
                        <w:tc>
                          <w:tcPr>
                            <w:tcW w:w="0" w:type="auto"/>
                            <w:noWrap/>
                            <w:vAlign w:val="bottom"/>
                            <w:hideMark/>
                          </w:tcPr>
                          <w:p w14:paraId="13F5559E"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79</w:t>
                            </w:r>
                          </w:p>
                        </w:tc>
                        <w:tc>
                          <w:tcPr>
                            <w:tcW w:w="0" w:type="auto"/>
                            <w:noWrap/>
                            <w:vAlign w:val="bottom"/>
                            <w:hideMark/>
                          </w:tcPr>
                          <w:p w14:paraId="45E24D43"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65</w:t>
                            </w:r>
                          </w:p>
                        </w:tc>
                        <w:tc>
                          <w:tcPr>
                            <w:tcW w:w="0" w:type="auto"/>
                            <w:noWrap/>
                            <w:vAlign w:val="bottom"/>
                            <w:hideMark/>
                          </w:tcPr>
                          <w:p w14:paraId="15BAEC64"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30</w:t>
                            </w:r>
                          </w:p>
                        </w:tc>
                      </w:tr>
                      <w:tr w:rsidR="00735A92" w:rsidRPr="007038DB" w14:paraId="49226118" w14:textId="77777777" w:rsidTr="007038DB">
                        <w:trPr>
                          <w:trHeight w:val="63"/>
                          <w:jc w:val="center"/>
                        </w:trPr>
                        <w:tc>
                          <w:tcPr>
                            <w:tcW w:w="0" w:type="auto"/>
                            <w:noWrap/>
                            <w:vAlign w:val="bottom"/>
                            <w:hideMark/>
                          </w:tcPr>
                          <w:p w14:paraId="37FF23CC" w14:textId="77777777" w:rsidR="00735A92" w:rsidRPr="007038DB" w:rsidRDefault="00735A92">
                            <w:pPr>
                              <w:rPr>
                                <w:bCs/>
                                <w:color w:val="000000"/>
                                <w:sz w:val="16"/>
                                <w:szCs w:val="16"/>
                                <w:lang w:eastAsia="pt-BR"/>
                              </w:rPr>
                            </w:pPr>
                            <w:r w:rsidRPr="007038DB">
                              <w:rPr>
                                <w:bCs/>
                                <w:color w:val="000000"/>
                                <w:sz w:val="16"/>
                                <w:szCs w:val="16"/>
                                <w:lang w:eastAsia="pt-BR"/>
                              </w:rPr>
                              <w:t>Insert 2nd</w:t>
                            </w:r>
                          </w:p>
                        </w:tc>
                        <w:tc>
                          <w:tcPr>
                            <w:tcW w:w="0" w:type="auto"/>
                            <w:noWrap/>
                            <w:vAlign w:val="bottom"/>
                            <w:hideMark/>
                          </w:tcPr>
                          <w:p w14:paraId="520D16A9"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82</w:t>
                            </w:r>
                          </w:p>
                        </w:tc>
                        <w:tc>
                          <w:tcPr>
                            <w:tcW w:w="0" w:type="auto"/>
                            <w:noWrap/>
                            <w:vAlign w:val="bottom"/>
                            <w:hideMark/>
                          </w:tcPr>
                          <w:p w14:paraId="5B2B2B28"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65</w:t>
                            </w:r>
                          </w:p>
                        </w:tc>
                        <w:tc>
                          <w:tcPr>
                            <w:tcW w:w="0" w:type="auto"/>
                            <w:noWrap/>
                            <w:vAlign w:val="bottom"/>
                            <w:hideMark/>
                          </w:tcPr>
                          <w:p w14:paraId="22238E9A"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36</w:t>
                            </w:r>
                          </w:p>
                        </w:tc>
                      </w:tr>
                      <w:tr w:rsidR="00735A92" w:rsidRPr="007038DB" w14:paraId="15C29068" w14:textId="77777777" w:rsidTr="007038DB">
                        <w:trPr>
                          <w:trHeight w:val="60"/>
                          <w:jc w:val="center"/>
                        </w:trPr>
                        <w:tc>
                          <w:tcPr>
                            <w:tcW w:w="0" w:type="auto"/>
                            <w:noWrap/>
                            <w:vAlign w:val="bottom"/>
                            <w:hideMark/>
                          </w:tcPr>
                          <w:p w14:paraId="46F3A392" w14:textId="77777777" w:rsidR="00735A92" w:rsidRPr="007038DB" w:rsidRDefault="00735A92">
                            <w:pPr>
                              <w:rPr>
                                <w:bCs/>
                                <w:color w:val="000000"/>
                                <w:sz w:val="16"/>
                                <w:szCs w:val="16"/>
                                <w:lang w:eastAsia="pt-BR"/>
                              </w:rPr>
                            </w:pPr>
                            <w:r w:rsidRPr="007038DB">
                              <w:rPr>
                                <w:bCs/>
                                <w:color w:val="000000"/>
                                <w:sz w:val="16"/>
                                <w:szCs w:val="16"/>
                                <w:lang w:eastAsia="pt-BR"/>
                              </w:rPr>
                              <w:t>Check Branches</w:t>
                            </w:r>
                          </w:p>
                        </w:tc>
                        <w:tc>
                          <w:tcPr>
                            <w:tcW w:w="0" w:type="auto"/>
                            <w:noWrap/>
                            <w:vAlign w:val="bottom"/>
                            <w:hideMark/>
                          </w:tcPr>
                          <w:p w14:paraId="0BD6E751"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00</w:t>
                            </w:r>
                          </w:p>
                        </w:tc>
                        <w:tc>
                          <w:tcPr>
                            <w:tcW w:w="0" w:type="auto"/>
                            <w:noWrap/>
                            <w:vAlign w:val="bottom"/>
                            <w:hideMark/>
                          </w:tcPr>
                          <w:p w14:paraId="4E74C8A5"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28</w:t>
                            </w:r>
                          </w:p>
                        </w:tc>
                        <w:tc>
                          <w:tcPr>
                            <w:tcW w:w="0" w:type="auto"/>
                            <w:noWrap/>
                            <w:vAlign w:val="bottom"/>
                            <w:hideMark/>
                          </w:tcPr>
                          <w:p w14:paraId="714240F3" w14:textId="77777777" w:rsidR="00735A92" w:rsidRPr="007038DB" w:rsidRDefault="00735A92" w:rsidP="004F097D">
                            <w:pPr>
                              <w:jc w:val="center"/>
                              <w:rPr>
                                <w:color w:val="000000"/>
                                <w:sz w:val="16"/>
                                <w:szCs w:val="16"/>
                                <w:lang w:eastAsia="pt-BR"/>
                              </w:rPr>
                            </w:pPr>
                            <w:r w:rsidRPr="007038DB">
                              <w:rPr>
                                <w:color w:val="000000"/>
                                <w:sz w:val="16"/>
                                <w:szCs w:val="16"/>
                                <w:lang w:eastAsia="pt-BR"/>
                              </w:rPr>
                              <w:t>-0.13</w:t>
                            </w:r>
                          </w:p>
                        </w:tc>
                      </w:tr>
                      <w:tr w:rsidR="00735A92" w:rsidRPr="007038DB" w14:paraId="2DFE00CE" w14:textId="77777777" w:rsidTr="007038DB">
                        <w:trPr>
                          <w:trHeight w:val="60"/>
                          <w:jc w:val="center"/>
                        </w:trPr>
                        <w:tc>
                          <w:tcPr>
                            <w:tcW w:w="0" w:type="auto"/>
                            <w:noWrap/>
                            <w:vAlign w:val="bottom"/>
                            <w:hideMark/>
                          </w:tcPr>
                          <w:p w14:paraId="642AAF6F" w14:textId="77777777" w:rsidR="00735A92" w:rsidRPr="007038DB" w:rsidRDefault="00735A92">
                            <w:pPr>
                              <w:rPr>
                                <w:bCs/>
                                <w:color w:val="000000"/>
                                <w:sz w:val="16"/>
                                <w:szCs w:val="16"/>
                                <w:lang w:val="pt-BR" w:eastAsia="pt-BR"/>
                              </w:rPr>
                            </w:pPr>
                            <w:r w:rsidRPr="007038DB">
                              <w:rPr>
                                <w:bCs/>
                                <w:color w:val="000000"/>
                                <w:sz w:val="16"/>
                                <w:szCs w:val="16"/>
                                <w:lang w:eastAsia="pt-BR"/>
                              </w:rPr>
                              <w:t xml:space="preserve">Update </w:t>
                            </w:r>
                            <w:proofErr w:type="spellStart"/>
                            <w:r w:rsidRPr="007038DB">
                              <w:rPr>
                                <w:bCs/>
                                <w:color w:val="000000"/>
                                <w:sz w:val="16"/>
                                <w:szCs w:val="16"/>
                                <w:lang w:val="pt-BR" w:eastAsia="pt-BR"/>
                              </w:rPr>
                              <w:t>Topology</w:t>
                            </w:r>
                            <w:proofErr w:type="spellEnd"/>
                          </w:p>
                        </w:tc>
                        <w:tc>
                          <w:tcPr>
                            <w:tcW w:w="0" w:type="auto"/>
                            <w:noWrap/>
                            <w:vAlign w:val="bottom"/>
                            <w:hideMark/>
                          </w:tcPr>
                          <w:p w14:paraId="5499245E"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94</w:t>
                            </w:r>
                          </w:p>
                        </w:tc>
                        <w:tc>
                          <w:tcPr>
                            <w:tcW w:w="0" w:type="auto"/>
                            <w:noWrap/>
                            <w:vAlign w:val="bottom"/>
                            <w:hideMark/>
                          </w:tcPr>
                          <w:p w14:paraId="12150B55"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17</w:t>
                            </w:r>
                          </w:p>
                        </w:tc>
                        <w:tc>
                          <w:tcPr>
                            <w:tcW w:w="0" w:type="auto"/>
                            <w:noWrap/>
                            <w:vAlign w:val="bottom"/>
                            <w:hideMark/>
                          </w:tcPr>
                          <w:p w14:paraId="4C6085E8"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33</w:t>
                            </w:r>
                          </w:p>
                        </w:tc>
                      </w:tr>
                      <w:tr w:rsidR="00735A92" w:rsidRPr="007038DB" w14:paraId="1164C6A1" w14:textId="77777777" w:rsidTr="007038DB">
                        <w:trPr>
                          <w:trHeight w:val="60"/>
                          <w:jc w:val="center"/>
                        </w:trPr>
                        <w:tc>
                          <w:tcPr>
                            <w:tcW w:w="0" w:type="auto"/>
                            <w:noWrap/>
                            <w:vAlign w:val="bottom"/>
                            <w:hideMark/>
                          </w:tcPr>
                          <w:p w14:paraId="0471AB6B" w14:textId="77777777" w:rsidR="00735A92" w:rsidRPr="007038DB" w:rsidRDefault="00735A92">
                            <w:pPr>
                              <w:rPr>
                                <w:bCs/>
                                <w:color w:val="000000"/>
                                <w:sz w:val="16"/>
                                <w:szCs w:val="16"/>
                                <w:lang w:val="pt-BR" w:eastAsia="pt-BR"/>
                              </w:rPr>
                            </w:pPr>
                            <w:proofErr w:type="spellStart"/>
                            <w:r w:rsidRPr="007038DB">
                              <w:rPr>
                                <w:bCs/>
                                <w:color w:val="000000"/>
                                <w:sz w:val="16"/>
                                <w:szCs w:val="16"/>
                                <w:lang w:val="pt-BR" w:eastAsia="pt-BR"/>
                              </w:rPr>
                              <w:t>Commit</w:t>
                            </w:r>
                            <w:proofErr w:type="spellEnd"/>
                            <w:r w:rsidRPr="007038DB">
                              <w:rPr>
                                <w:bCs/>
                                <w:color w:val="000000"/>
                                <w:sz w:val="16"/>
                                <w:szCs w:val="16"/>
                                <w:lang w:val="pt-BR" w:eastAsia="pt-BR"/>
                              </w:rPr>
                              <w:t xml:space="preserve"> </w:t>
                            </w:r>
                            <w:proofErr w:type="spellStart"/>
                            <w:r w:rsidRPr="007038DB">
                              <w:rPr>
                                <w:bCs/>
                                <w:color w:val="000000"/>
                                <w:sz w:val="16"/>
                                <w:szCs w:val="16"/>
                                <w:lang w:val="pt-BR" w:eastAsia="pt-BR"/>
                              </w:rPr>
                              <w:t>History</w:t>
                            </w:r>
                            <w:proofErr w:type="spellEnd"/>
                          </w:p>
                        </w:tc>
                        <w:tc>
                          <w:tcPr>
                            <w:tcW w:w="0" w:type="auto"/>
                            <w:noWrap/>
                            <w:vAlign w:val="bottom"/>
                            <w:hideMark/>
                          </w:tcPr>
                          <w:p w14:paraId="17C9CD6A"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95</w:t>
                            </w:r>
                          </w:p>
                        </w:tc>
                        <w:tc>
                          <w:tcPr>
                            <w:tcW w:w="0" w:type="auto"/>
                            <w:noWrap/>
                            <w:vAlign w:val="bottom"/>
                            <w:hideMark/>
                          </w:tcPr>
                          <w:p w14:paraId="33DA0F0F"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62</w:t>
                            </w:r>
                          </w:p>
                        </w:tc>
                        <w:tc>
                          <w:tcPr>
                            <w:tcW w:w="0" w:type="auto"/>
                            <w:noWrap/>
                            <w:vAlign w:val="bottom"/>
                            <w:hideMark/>
                          </w:tcPr>
                          <w:p w14:paraId="4F808B17"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41</w:t>
                            </w:r>
                          </w:p>
                        </w:tc>
                      </w:tr>
                      <w:tr w:rsidR="00735A92" w:rsidRPr="007038DB" w14:paraId="0A82D927" w14:textId="77777777" w:rsidTr="007038DB">
                        <w:trPr>
                          <w:trHeight w:val="60"/>
                          <w:jc w:val="center"/>
                        </w:trPr>
                        <w:tc>
                          <w:tcPr>
                            <w:tcW w:w="0" w:type="auto"/>
                            <w:noWrap/>
                            <w:vAlign w:val="bottom"/>
                            <w:hideMark/>
                          </w:tcPr>
                          <w:p w14:paraId="6224B6B9" w14:textId="77777777" w:rsidR="00735A92" w:rsidRPr="007038DB" w:rsidRDefault="00735A92">
                            <w:pPr>
                              <w:rPr>
                                <w:bCs/>
                                <w:color w:val="000000"/>
                                <w:sz w:val="16"/>
                                <w:szCs w:val="16"/>
                                <w:lang w:val="pt-BR" w:eastAsia="pt-BR"/>
                              </w:rPr>
                            </w:pPr>
                            <w:proofErr w:type="spellStart"/>
                            <w:r w:rsidRPr="007038DB">
                              <w:rPr>
                                <w:bCs/>
                                <w:color w:val="000000"/>
                                <w:sz w:val="16"/>
                                <w:szCs w:val="16"/>
                                <w:lang w:val="pt-BR" w:eastAsia="pt-BR"/>
                              </w:rPr>
                              <w:t>Topology</w:t>
                            </w:r>
                            <w:proofErr w:type="spellEnd"/>
                          </w:p>
                        </w:tc>
                        <w:tc>
                          <w:tcPr>
                            <w:tcW w:w="0" w:type="auto"/>
                            <w:noWrap/>
                            <w:vAlign w:val="bottom"/>
                            <w:hideMark/>
                          </w:tcPr>
                          <w:p w14:paraId="3582C5CD"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86</w:t>
                            </w:r>
                          </w:p>
                        </w:tc>
                        <w:tc>
                          <w:tcPr>
                            <w:tcW w:w="0" w:type="auto"/>
                            <w:noWrap/>
                            <w:vAlign w:val="bottom"/>
                            <w:hideMark/>
                          </w:tcPr>
                          <w:p w14:paraId="74EB2734"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61</w:t>
                            </w:r>
                          </w:p>
                        </w:tc>
                        <w:tc>
                          <w:tcPr>
                            <w:tcW w:w="0" w:type="auto"/>
                            <w:noWrap/>
                            <w:vAlign w:val="bottom"/>
                            <w:hideMark/>
                          </w:tcPr>
                          <w:p w14:paraId="7C4BFF02" w14:textId="77777777" w:rsidR="00735A92" w:rsidRPr="007038DB" w:rsidRDefault="00735A92" w:rsidP="004F097D">
                            <w:pPr>
                              <w:jc w:val="center"/>
                              <w:rPr>
                                <w:color w:val="000000"/>
                                <w:sz w:val="16"/>
                                <w:szCs w:val="16"/>
                                <w:lang w:val="pt-BR" w:eastAsia="pt-BR"/>
                              </w:rPr>
                            </w:pPr>
                            <w:r w:rsidRPr="007038DB">
                              <w:rPr>
                                <w:color w:val="000000"/>
                                <w:sz w:val="16"/>
                                <w:szCs w:val="16"/>
                                <w:lang w:val="pt-BR" w:eastAsia="pt-BR"/>
                              </w:rPr>
                              <w:t>0.59</w:t>
                            </w:r>
                          </w:p>
                        </w:tc>
                      </w:tr>
                    </w:tbl>
                    <w:p w14:paraId="58D17686" w14:textId="77777777" w:rsidR="00735A92" w:rsidRDefault="00735A92" w:rsidP="005672AD"/>
                  </w:txbxContent>
                </v:textbox>
                <w10:wrap type="square" anchorx="page"/>
                <w10:anchorlock/>
              </v:shape>
            </w:pict>
          </mc:Fallback>
        </mc:AlternateContent>
      </w:r>
      <w:r w:rsidR="00760154" w:rsidRPr="00357912">
        <w:rPr>
          <w:lang w:eastAsia="pt-BR"/>
        </w:rPr>
        <w:fldChar w:fldCharType="begin"/>
      </w:r>
      <w:r w:rsidR="00760154" w:rsidRPr="00357912">
        <w:rPr>
          <w:lang w:eastAsia="pt-BR"/>
        </w:rPr>
        <w:instrText xml:space="preserve"> REF _Ref401781681 \h </w:instrText>
      </w:r>
      <w:r w:rsidR="00760154" w:rsidRPr="00357912">
        <w:rPr>
          <w:lang w:eastAsia="pt-BR"/>
        </w:rPr>
      </w:r>
      <w:r w:rsidR="00760154" w:rsidRPr="00357912">
        <w:rPr>
          <w:lang w:eastAsia="pt-BR"/>
        </w:rPr>
        <w:fldChar w:fldCharType="separate"/>
      </w:r>
      <w:r w:rsidR="009D552B" w:rsidRPr="00357912">
        <w:t>Table 5</w:t>
      </w:r>
      <w:r w:rsidR="00760154" w:rsidRPr="00357912">
        <w:rPr>
          <w:lang w:eastAsia="pt-BR"/>
        </w:rPr>
        <w:fldChar w:fldCharType="end"/>
      </w:r>
      <w:r w:rsidR="00760154" w:rsidRPr="00357912">
        <w:rPr>
          <w:lang w:eastAsia="pt-BR"/>
        </w:rPr>
        <w:t xml:space="preserve"> </w:t>
      </w:r>
      <w:r w:rsidR="00BA444C" w:rsidRPr="00357912">
        <w:rPr>
          <w:lang w:eastAsia="pt-BR"/>
        </w:rPr>
        <w:t xml:space="preserve">shows the correlation between each repository metric and the measured operations, according to the Pearson coefficient </w:t>
      </w:r>
      <w:r w:rsidR="00BA444C" w:rsidRPr="00357912">
        <w:rPr>
          <w:lang w:eastAsia="pt-BR"/>
        </w:rPr>
        <w:fldChar w:fldCharType="begin"/>
      </w:r>
      <w:r w:rsidR="00F04BE5" w:rsidRPr="00357912">
        <w:rPr>
          <w:lang w:eastAsia="pt-BR"/>
        </w:rPr>
        <w:instrText xml:space="preserve"> ADDIN ZOTERO_ITEM CSL_CITATION {"citationID":"vqck332s5","properties":{"formattedCitation":"[24]","plainCitation":"[24]"},"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schema":"https://github.com/citation-style-language/schema/raw/master/csl-citation.json"} </w:instrText>
      </w:r>
      <w:r w:rsidR="00BA444C" w:rsidRPr="00357912">
        <w:rPr>
          <w:lang w:eastAsia="pt-BR"/>
        </w:rPr>
        <w:fldChar w:fldCharType="separate"/>
      </w:r>
      <w:r w:rsidR="0039461E" w:rsidRPr="00357912">
        <w:t>[24]</w:t>
      </w:r>
      <w:r w:rsidR="00BA444C" w:rsidRPr="00357912">
        <w:rPr>
          <w:lang w:eastAsia="pt-BR"/>
        </w:rPr>
        <w:fldChar w:fldCharType="end"/>
      </w:r>
      <w:r w:rsidR="00BA444C" w:rsidRPr="00357912">
        <w:rPr>
          <w:lang w:eastAsia="pt-BR"/>
        </w:rPr>
        <w:t xml:space="preserve">. This correlation coefficient measures the linear correlation between two variables </w:t>
      </w:r>
      <w:r w:rsidR="00BA444C" w:rsidRPr="00357912">
        <w:rPr>
          <w:i/>
          <w:lang w:eastAsia="pt-BR"/>
        </w:rPr>
        <w:t>x</w:t>
      </w:r>
      <w:r w:rsidR="00BA444C" w:rsidRPr="00357912">
        <w:rPr>
          <w:lang w:eastAsia="pt-BR"/>
        </w:rPr>
        <w:t xml:space="preserve"> and </w:t>
      </w:r>
      <w:r w:rsidR="00BA444C" w:rsidRPr="00357912">
        <w:rPr>
          <w:i/>
          <w:lang w:eastAsia="pt-BR"/>
        </w:rPr>
        <w:t>y</w:t>
      </w:r>
      <w:r w:rsidR="00BA444C" w:rsidRPr="00357912">
        <w:rPr>
          <w:lang w:eastAsia="pt-BR"/>
        </w:rPr>
        <w:t xml:space="preserve"> and ranges from </w:t>
      </w:r>
      <w:r w:rsidR="00BA444C" w:rsidRPr="00357912">
        <w:rPr>
          <w:i/>
          <w:lang w:eastAsia="pt-BR"/>
        </w:rPr>
        <w:t>-1</w:t>
      </w:r>
      <w:r w:rsidR="00BA444C" w:rsidRPr="00357912">
        <w:rPr>
          <w:lang w:eastAsia="pt-BR"/>
        </w:rPr>
        <w:t xml:space="preserve"> to </w:t>
      </w:r>
      <w:r w:rsidR="00BA444C" w:rsidRPr="00357912">
        <w:rPr>
          <w:i/>
          <w:lang w:eastAsia="pt-BR"/>
        </w:rPr>
        <w:t>1</w:t>
      </w:r>
      <w:r w:rsidR="00BA444C" w:rsidRPr="00357912">
        <w:rPr>
          <w:lang w:eastAsia="pt-BR"/>
        </w:rPr>
        <w:t xml:space="preserve">. Values of </w:t>
      </w:r>
      <w:r w:rsidR="00BA444C" w:rsidRPr="00357912">
        <w:rPr>
          <w:i/>
          <w:lang w:eastAsia="pt-BR"/>
        </w:rPr>
        <w:t>1</w:t>
      </w:r>
      <w:r w:rsidR="00BA444C" w:rsidRPr="00357912">
        <w:rPr>
          <w:lang w:eastAsia="pt-BR"/>
        </w:rPr>
        <w:t xml:space="preserve"> or </w:t>
      </w:r>
      <w:r w:rsidR="00BA444C" w:rsidRPr="00357912">
        <w:rPr>
          <w:i/>
          <w:lang w:eastAsia="pt-BR"/>
        </w:rPr>
        <w:t>-1</w:t>
      </w:r>
      <w:r w:rsidR="00BA444C" w:rsidRPr="00357912">
        <w:rPr>
          <w:lang w:eastAsia="pt-BR"/>
        </w:rPr>
        <w:t xml:space="preserve"> mean that a linear equation can describe the correlation between </w:t>
      </w:r>
      <w:r w:rsidR="00BA444C" w:rsidRPr="00357912">
        <w:rPr>
          <w:i/>
          <w:lang w:eastAsia="pt-BR"/>
        </w:rPr>
        <w:t>x</w:t>
      </w:r>
      <w:r w:rsidR="00BA444C" w:rsidRPr="00357912">
        <w:rPr>
          <w:lang w:eastAsia="pt-BR"/>
        </w:rPr>
        <w:t xml:space="preserve"> and </w:t>
      </w:r>
      <w:r w:rsidR="00BA444C" w:rsidRPr="00357912">
        <w:rPr>
          <w:i/>
          <w:lang w:eastAsia="pt-BR"/>
        </w:rPr>
        <w:t>y</w:t>
      </w:r>
      <w:r w:rsidR="00BA444C" w:rsidRPr="00357912">
        <w:rPr>
          <w:lang w:eastAsia="pt-BR"/>
        </w:rPr>
        <w:t xml:space="preserve"> perfectly (direct or inverse, respectively). A value of </w:t>
      </w:r>
      <w:r w:rsidR="00BA444C" w:rsidRPr="00357912">
        <w:rPr>
          <w:i/>
          <w:lang w:eastAsia="pt-BR"/>
        </w:rPr>
        <w:t>0</w:t>
      </w:r>
      <w:r w:rsidR="00BA444C" w:rsidRPr="00357912">
        <w:rPr>
          <w:lang w:eastAsia="pt-BR"/>
        </w:rPr>
        <w:t xml:space="preserve"> means that there is no linear correlation between </w:t>
      </w:r>
      <w:r w:rsidR="00BA444C" w:rsidRPr="00357912">
        <w:rPr>
          <w:i/>
          <w:lang w:eastAsia="pt-BR"/>
        </w:rPr>
        <w:t>x</w:t>
      </w:r>
      <w:r w:rsidR="00BA444C" w:rsidRPr="00357912">
        <w:rPr>
          <w:lang w:eastAsia="pt-BR"/>
        </w:rPr>
        <w:t xml:space="preserve"> and </w:t>
      </w:r>
      <w:r w:rsidR="00BA444C" w:rsidRPr="00357912">
        <w:rPr>
          <w:i/>
          <w:lang w:eastAsia="pt-BR"/>
        </w:rPr>
        <w:t>y</w:t>
      </w:r>
      <w:r w:rsidR="00BA444C" w:rsidRPr="00357912">
        <w:rPr>
          <w:lang w:eastAsia="pt-BR"/>
        </w:rPr>
        <w:t>.</w:t>
      </w:r>
    </w:p>
    <w:p w14:paraId="6DD08056" w14:textId="6645E157" w:rsidR="00BA444C" w:rsidRPr="00357912" w:rsidRDefault="00BA444C" w:rsidP="00F5237E">
      <w:pPr>
        <w:pStyle w:val="EstiloRecuodecorpodetextoPrimeiralinha0cmDepoisde"/>
        <w:rPr>
          <w:lang w:eastAsia="pt-BR"/>
        </w:rPr>
      </w:pPr>
      <w:r w:rsidRPr="00357912">
        <w:rPr>
          <w:lang w:eastAsia="pt-BR"/>
        </w:rPr>
        <w:t>Looking at</w:t>
      </w:r>
      <w:r w:rsidR="007714E6" w:rsidRPr="00357912">
        <w:rPr>
          <w:lang w:eastAsia="pt-BR"/>
        </w:rPr>
        <w:t xml:space="preserve"> </w:t>
      </w:r>
      <w:r w:rsidR="007714E6" w:rsidRPr="00357912">
        <w:rPr>
          <w:lang w:eastAsia="pt-BR"/>
        </w:rPr>
        <w:fldChar w:fldCharType="begin"/>
      </w:r>
      <w:r w:rsidR="007714E6" w:rsidRPr="00357912">
        <w:rPr>
          <w:lang w:eastAsia="pt-BR"/>
        </w:rPr>
        <w:instrText xml:space="preserve"> REF _Ref401781681 \h </w:instrText>
      </w:r>
      <w:r w:rsidR="007714E6" w:rsidRPr="00357912">
        <w:rPr>
          <w:lang w:eastAsia="pt-BR"/>
        </w:rPr>
      </w:r>
      <w:r w:rsidR="007714E6" w:rsidRPr="00357912">
        <w:rPr>
          <w:lang w:eastAsia="pt-BR"/>
        </w:rPr>
        <w:fldChar w:fldCharType="separate"/>
      </w:r>
      <w:r w:rsidR="009D552B" w:rsidRPr="00357912">
        <w:t>Table 5</w:t>
      </w:r>
      <w:r w:rsidR="007714E6" w:rsidRPr="00357912">
        <w:rPr>
          <w:lang w:eastAsia="pt-BR"/>
        </w:rPr>
        <w:fldChar w:fldCharType="end"/>
      </w:r>
      <w:r w:rsidRPr="00357912">
        <w:rPr>
          <w:lang w:eastAsia="pt-BR"/>
        </w:rPr>
        <w:t>, it is possible to notice that, except for the “Check Branches” operation, all other operation times are stron</w:t>
      </w:r>
      <w:r w:rsidRPr="00357912">
        <w:rPr>
          <w:lang w:eastAsia="pt-BR"/>
        </w:rPr>
        <w:t>g</w:t>
      </w:r>
      <w:r w:rsidRPr="00357912">
        <w:rPr>
          <w:lang w:eastAsia="pt-BR"/>
        </w:rPr>
        <w:t xml:space="preserve">ly </w:t>
      </w:r>
      <w:r w:rsidR="0001657D">
        <w:rPr>
          <w:lang w:eastAsia="pt-BR"/>
        </w:rPr>
        <w:t>correlated to</w:t>
      </w:r>
      <w:r w:rsidRPr="00357912">
        <w:rPr>
          <w:lang w:eastAsia="pt-BR"/>
        </w:rPr>
        <w:t xml:space="preserve"> the number of commits. This is due to the nature of these operations, which update or show information about all commits in the repository.</w:t>
      </w:r>
    </w:p>
    <w:p w14:paraId="72D84519" w14:textId="5D1F8EA9" w:rsidR="007714E6" w:rsidRPr="00357912" w:rsidRDefault="00110E23" w:rsidP="007714E6">
      <w:pPr>
        <w:pStyle w:val="Heading2"/>
        <w:rPr>
          <w:lang w:eastAsia="pt-BR"/>
        </w:rPr>
      </w:pPr>
      <w:r w:rsidRPr="00357912">
        <w:rPr>
          <w:lang w:eastAsia="pt-BR"/>
        </w:rPr>
        <w:t>Threats to the validity</w:t>
      </w:r>
    </w:p>
    <w:p w14:paraId="6DDFB29C" w14:textId="53E50400" w:rsidR="007714E6" w:rsidRPr="00357912" w:rsidRDefault="007714E6" w:rsidP="00F5237E">
      <w:pPr>
        <w:pStyle w:val="EstiloRecuodecorpodetextoPrimeiralinha0cmDepoisde"/>
        <w:rPr>
          <w:lang w:eastAsia="pt-BR"/>
        </w:rPr>
      </w:pPr>
      <w:r w:rsidRPr="00357912">
        <w:rPr>
          <w:lang w:eastAsia="pt-BR"/>
        </w:rPr>
        <w:t xml:space="preserve">While we have taken care to minimize threats to the validity of the experiment, some factors can influence the results. The usage of a </w:t>
      </w:r>
      <w:r w:rsidRPr="00357912">
        <w:rPr>
          <w:i/>
          <w:lang w:eastAsia="pt-BR"/>
        </w:rPr>
        <w:t>post-hoc</w:t>
      </w:r>
      <w:r w:rsidRPr="00357912">
        <w:rPr>
          <w:lang w:eastAsia="pt-BR"/>
        </w:rPr>
        <w:t xml:space="preserve"> analysis to evaluate a real project may not reflect the exact sequence of events that occurred, although the outcome did not change. For example, when we say that </w:t>
      </w:r>
      <w:proofErr w:type="spellStart"/>
      <w:r w:rsidRPr="00357912">
        <w:rPr>
          <w:i/>
          <w:lang w:eastAsia="pt-BR"/>
        </w:rPr>
        <w:t>aakosh</w:t>
      </w:r>
      <w:proofErr w:type="spellEnd"/>
      <w:r w:rsidRPr="00357912">
        <w:rPr>
          <w:lang w:eastAsia="pt-BR"/>
        </w:rPr>
        <w:t>, at some m</w:t>
      </w:r>
      <w:r w:rsidRPr="00357912">
        <w:rPr>
          <w:lang w:eastAsia="pt-BR"/>
        </w:rPr>
        <w:t>o</w:t>
      </w:r>
      <w:r w:rsidRPr="00357912">
        <w:rPr>
          <w:lang w:eastAsia="pt-BR"/>
        </w:rPr>
        <w:t>ment, had 121 commits pending to be pushed to the central repos</w:t>
      </w:r>
      <w:r w:rsidRPr="00357912">
        <w:rPr>
          <w:lang w:eastAsia="pt-BR"/>
        </w:rPr>
        <w:t>i</w:t>
      </w:r>
      <w:r w:rsidRPr="00357912">
        <w:rPr>
          <w:lang w:eastAsia="pt-BR"/>
        </w:rPr>
        <w:t xml:space="preserve">tory, these commits could have been pushed at once or by a series of smaller pushes. Moreover, only one project was selected to perform the analysis, what imposes limitations from a </w:t>
      </w:r>
      <w:r w:rsidR="005C55D1">
        <w:rPr>
          <w:lang w:eastAsia="pt-BR"/>
        </w:rPr>
        <w:t>generaliz</w:t>
      </w:r>
      <w:r w:rsidR="005C55D1">
        <w:rPr>
          <w:lang w:eastAsia="pt-BR"/>
        </w:rPr>
        <w:t>a</w:t>
      </w:r>
      <w:r w:rsidR="005C55D1">
        <w:rPr>
          <w:lang w:eastAsia="pt-BR"/>
        </w:rPr>
        <w:t>tion</w:t>
      </w:r>
      <w:r w:rsidRPr="00357912">
        <w:rPr>
          <w:lang w:eastAsia="pt-BR"/>
        </w:rPr>
        <w:t xml:space="preserve"> standpoint. Furthermore, we used an open source project to pe</w:t>
      </w:r>
      <w:r w:rsidRPr="00357912">
        <w:rPr>
          <w:lang w:eastAsia="pt-BR"/>
        </w:rPr>
        <w:t>r</w:t>
      </w:r>
      <w:r w:rsidRPr="00357912">
        <w:rPr>
          <w:lang w:eastAsia="pt-BR"/>
        </w:rPr>
        <w:t xml:space="preserve">form the </w:t>
      </w:r>
      <w:r w:rsidRPr="00357912">
        <w:rPr>
          <w:i/>
          <w:lang w:eastAsia="pt-BR"/>
        </w:rPr>
        <w:t>post-hoc</w:t>
      </w:r>
      <w:r w:rsidRPr="00357912">
        <w:rPr>
          <w:lang w:eastAsia="pt-BR"/>
        </w:rPr>
        <w:t xml:space="preserve"> analysis, but the </w:t>
      </w:r>
      <w:r w:rsidRPr="00357912">
        <w:rPr>
          <w:i/>
          <w:lang w:eastAsia="pt-BR"/>
        </w:rPr>
        <w:t>modus operandi</w:t>
      </w:r>
      <w:r w:rsidRPr="00357912">
        <w:rPr>
          <w:lang w:eastAsia="pt-BR"/>
        </w:rPr>
        <w:t xml:space="preserve"> of peers in this context may be different from that of peers in academic or industrial contexts. </w:t>
      </w:r>
    </w:p>
    <w:p w14:paraId="39D4057B" w14:textId="77777777" w:rsidR="007714E6" w:rsidRPr="00357912" w:rsidRDefault="007714E6" w:rsidP="007714E6">
      <w:pPr>
        <w:pStyle w:val="EstiloRecuodecorpodetextoPrimeiralinha0cmDepoisde"/>
        <w:rPr>
          <w:lang w:eastAsia="pt-BR"/>
        </w:rPr>
      </w:pPr>
      <w:r w:rsidRPr="00357912">
        <w:rPr>
          <w:lang w:eastAsia="pt-BR"/>
        </w:rPr>
        <w:t xml:space="preserve">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results may have been influenced by the size and by specific characteristics of the group. Furthermore, subjects performed tasks involving </w:t>
      </w:r>
      <w:proofErr w:type="spellStart"/>
      <w:r w:rsidRPr="00357912">
        <w:rPr>
          <w:lang w:eastAsia="pt-BR"/>
        </w:rPr>
        <w:t>DyeVC</w:t>
      </w:r>
      <w:proofErr w:type="spellEnd"/>
      <w:r w:rsidRPr="00357912">
        <w:rPr>
          <w:lang w:eastAsia="pt-BR"/>
        </w:rPr>
        <w:t xml:space="preserve"> right after knowing the approach, giving no time to subjects to assimilate the tool. Results may have been influenced by this lack of time to mature the necessary knowledge to use the approach efficiently. In addition, subjects could have answered questions in Phase 2 faster than in Phase 1 due to their learning regarding the scenario.</w:t>
      </w:r>
    </w:p>
    <w:p w14:paraId="15E30E70" w14:textId="44C93A6C" w:rsidR="007714E6" w:rsidRPr="00357912" w:rsidRDefault="007714E6" w:rsidP="007714E6">
      <w:pPr>
        <w:pStyle w:val="EstiloRecuodecorpodetextoPrimeiralinha0cmDepoisde"/>
        <w:rPr>
          <w:lang w:eastAsia="pt-BR"/>
        </w:rPr>
      </w:pPr>
      <w:r w:rsidRPr="00357912">
        <w:rPr>
          <w:lang w:eastAsia="pt-BR"/>
        </w:rPr>
        <w:t xml:space="preserve">Finally, there is a risk regarding the instrumentation used to measure the response times during the performance evaluation. As we used a database stored over the Internet, </w:t>
      </w:r>
      <w:r w:rsidR="00D745E8" w:rsidRPr="00357912">
        <w:rPr>
          <w:lang w:eastAsia="pt-BR"/>
        </w:rPr>
        <w:t>connectivity issues and network instability may have negatively affected the response times</w:t>
      </w:r>
      <w:r w:rsidRPr="00357912">
        <w:rPr>
          <w:lang w:eastAsia="pt-BR"/>
        </w:rPr>
        <w:t xml:space="preserve">. </w:t>
      </w:r>
    </w:p>
    <w:p w14:paraId="42AD8E7E" w14:textId="77777777" w:rsidR="007714E6" w:rsidRPr="00357912" w:rsidRDefault="007714E6" w:rsidP="007714E6">
      <w:pPr>
        <w:pStyle w:val="Heading1"/>
        <w:rPr>
          <w:lang w:eastAsia="pt-BR"/>
        </w:rPr>
      </w:pPr>
      <w:bookmarkStart w:id="48" w:name="_Ref447919115"/>
      <w:r w:rsidRPr="00357912">
        <w:rPr>
          <w:lang w:eastAsia="pt-BR"/>
        </w:rPr>
        <w:t>Related Work</w:t>
      </w:r>
      <w:bookmarkEnd w:id="48"/>
    </w:p>
    <w:p w14:paraId="18E10D36" w14:textId="2E440BDE" w:rsidR="007714E6" w:rsidRPr="00357912" w:rsidRDefault="007714E6" w:rsidP="007714E6">
      <w:pPr>
        <w:pStyle w:val="EstiloRecuodecorpodetextoPrimeiralinha0cmDepoisde"/>
        <w:rPr>
          <w:lang w:eastAsia="pt-BR"/>
        </w:rPr>
      </w:pPr>
      <w:r w:rsidRPr="00357912">
        <w:rPr>
          <w:lang w:eastAsia="pt-BR"/>
        </w:rPr>
        <w:t xml:space="preserve">According to Diehl </w:t>
      </w:r>
      <w:r w:rsidRPr="00357912">
        <w:rPr>
          <w:lang w:eastAsia="pt-BR"/>
        </w:rPr>
        <w:fldChar w:fldCharType="begin"/>
      </w:r>
      <w:r w:rsidR="00F04BE5" w:rsidRPr="00357912">
        <w:rPr>
          <w:lang w:eastAsia="pt-BR"/>
        </w:rPr>
        <w:instrText xml:space="preserve"> ADDIN ZOTERO_ITEM CSL_CITATION {"citationID":"1td7o9dip","properties":{"formattedCitation":"[25]","plainCitation":"[25]"},"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357912">
        <w:rPr>
          <w:lang w:eastAsia="pt-BR"/>
        </w:rPr>
        <w:fldChar w:fldCharType="separate"/>
      </w:r>
      <w:r w:rsidR="0039461E" w:rsidRPr="00357912">
        <w:t>[25]</w:t>
      </w:r>
      <w:r w:rsidRPr="00357912">
        <w:rPr>
          <w:lang w:eastAsia="pt-BR"/>
        </w:rPr>
        <w:fldChar w:fldCharType="end"/>
      </w:r>
      <w:r w:rsidRPr="00357912">
        <w:rPr>
          <w:lang w:eastAsia="pt-BR"/>
        </w:rPr>
        <w:t xml:space="preserve">, software visualization can be separated into three aspects: structure, behavior, and evolution. </w:t>
      </w:r>
      <w:proofErr w:type="spellStart"/>
      <w:r w:rsidRPr="00357912">
        <w:rPr>
          <w:lang w:eastAsia="pt-BR"/>
        </w:rPr>
        <w:t>DyeVC</w:t>
      </w:r>
      <w:proofErr w:type="spellEnd"/>
      <w:r w:rsidRPr="00357912">
        <w:rPr>
          <w:lang w:eastAsia="pt-BR"/>
        </w:rPr>
        <w:t xml:space="preserve"> relates primarily with the evolution aspect, more specifically with studies that aim at improving the awareness of developers that work with distributed software development. A recent work by </w:t>
      </w:r>
      <w:proofErr w:type="spellStart"/>
      <w:r w:rsidRPr="00357912">
        <w:rPr>
          <w:lang w:eastAsia="pt-BR"/>
        </w:rPr>
        <w:t>Steinmacher</w:t>
      </w:r>
      <w:proofErr w:type="spellEnd"/>
      <w:r w:rsidR="00EC4EDE">
        <w:rPr>
          <w:lang w:eastAsia="pt-BR"/>
        </w:rPr>
        <w:t xml:space="preserve"> et al.</w:t>
      </w:r>
      <w:r w:rsidRPr="00357912">
        <w:rPr>
          <w:lang w:eastAsia="pt-BR"/>
        </w:rPr>
        <w:t xml:space="preserve"> </w:t>
      </w:r>
      <w:r w:rsidRPr="00357912">
        <w:rPr>
          <w:lang w:eastAsia="pt-BR"/>
        </w:rPr>
        <w:fldChar w:fldCharType="begin"/>
      </w:r>
      <w:r w:rsidR="00F04BE5" w:rsidRPr="00357912">
        <w:rPr>
          <w:lang w:eastAsia="pt-BR"/>
        </w:rPr>
        <w:instrText xml:space="preserve"> ADDIN ZOTERO_ITEM CSL_CITATION {"citationID":"1dqi88d306","properties":{"formattedCitation":"[26]","plainCitation":"[26]"},"citationItems":[{"id":1050,"uris":["http://zotero.org/users/892576/items/32WJXCFE"],"uri":["http://zotero.org/users/892576/items/32WJXCFE"],"itemData":{"id":1050,"type":"paper-conference","title":"Awareness Support in Distributed Software Development: A Systematic Review and Mapping of the Literature","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Pr="00357912">
        <w:rPr>
          <w:lang w:eastAsia="pt-BR"/>
        </w:rPr>
        <w:fldChar w:fldCharType="separate"/>
      </w:r>
      <w:r w:rsidR="0039461E" w:rsidRPr="00357912">
        <w:t>[26]</w:t>
      </w:r>
      <w:r w:rsidRPr="00357912">
        <w:rPr>
          <w:lang w:eastAsia="pt-BR"/>
        </w:rPr>
        <w:fldChar w:fldCharType="end"/>
      </w:r>
      <w:r w:rsidRPr="00357912">
        <w:rPr>
          <w:lang w:eastAsia="pt-BR"/>
        </w:rPr>
        <w:t xml:space="preserve"> presents a systematic review of awareness studies, which we used to perform a forward and backward sno</w:t>
      </w:r>
      <w:r w:rsidRPr="00357912">
        <w:rPr>
          <w:lang w:eastAsia="pt-BR"/>
        </w:rPr>
        <w:t>w</w:t>
      </w:r>
      <w:r w:rsidRPr="00357912">
        <w:rPr>
          <w:lang w:eastAsia="pt-BR"/>
        </w:rPr>
        <w:t xml:space="preserve">balling. The </w:t>
      </w:r>
      <w:r w:rsidR="00EC4EDE">
        <w:rPr>
          <w:lang w:eastAsia="pt-BR"/>
        </w:rPr>
        <w:t>approaches</w:t>
      </w:r>
      <w:r w:rsidRPr="00357912">
        <w:rPr>
          <w:lang w:eastAsia="pt-BR"/>
        </w:rPr>
        <w:t xml:space="preserve"> obtained after the snowballing were divided into four groups. The first group includes </w:t>
      </w:r>
      <w:r w:rsidR="00EC4EDE">
        <w:rPr>
          <w:lang w:eastAsia="pt-BR"/>
        </w:rPr>
        <w:t>approaches</w:t>
      </w:r>
      <w:r w:rsidRPr="00357912">
        <w:rPr>
          <w:lang w:eastAsia="pt-BR"/>
        </w:rPr>
        <w:t xml:space="preserve"> that not</w:t>
      </w:r>
      <w:r w:rsidRPr="00357912">
        <w:rPr>
          <w:lang w:eastAsia="pt-BR"/>
        </w:rPr>
        <w:t>i</w:t>
      </w:r>
      <w:r w:rsidRPr="00357912">
        <w:rPr>
          <w:lang w:eastAsia="pt-BR"/>
        </w:rPr>
        <w:t>fy commit activities. The second group comprises approaches that not only give the developer awareness of concurrent changes, but also inform them about conflicts. The third group includes a</w:t>
      </w:r>
      <w:r w:rsidRPr="00357912">
        <w:rPr>
          <w:lang w:eastAsia="pt-BR"/>
        </w:rPr>
        <w:t>p</w:t>
      </w:r>
      <w:r w:rsidRPr="00357912">
        <w:rPr>
          <w:lang w:eastAsia="pt-BR"/>
        </w:rPr>
        <w:t xml:space="preserve">proaches that visualize repository information. Finally, the fourth group contains commercial and open source </w:t>
      </w:r>
      <w:proofErr w:type="spellStart"/>
      <w:r w:rsidRPr="00357912">
        <w:rPr>
          <w:lang w:eastAsia="pt-BR"/>
        </w:rPr>
        <w:t>DVCS</w:t>
      </w:r>
      <w:proofErr w:type="spellEnd"/>
      <w:r w:rsidRPr="00357912">
        <w:rPr>
          <w:lang w:eastAsia="pt-BR"/>
        </w:rPr>
        <w:t xml:space="preserve"> clients.</w:t>
      </w:r>
    </w:p>
    <w:p w14:paraId="0CC48C7D" w14:textId="77777777" w:rsidR="007714E6" w:rsidRPr="00357912" w:rsidRDefault="007714E6" w:rsidP="007714E6">
      <w:pPr>
        <w:pStyle w:val="EstiloRecuodecorpodetextoPrimeiralinha0cmDepoisde"/>
        <w:rPr>
          <w:lang w:eastAsia="pt-BR"/>
        </w:rPr>
      </w:pPr>
      <w:r w:rsidRPr="00357912">
        <w:rPr>
          <w:lang w:eastAsia="pt-BR"/>
        </w:rPr>
        <w:t xml:space="preserve">The first group contains tools such as </w:t>
      </w:r>
      <w:proofErr w:type="spellStart"/>
      <w:r w:rsidRPr="00357912">
        <w:rPr>
          <w:lang w:eastAsia="pt-BR"/>
        </w:rPr>
        <w:t>SVN</w:t>
      </w:r>
      <w:proofErr w:type="spellEnd"/>
      <w:r w:rsidRPr="00357912">
        <w:rPr>
          <w:lang w:eastAsia="pt-BR"/>
        </w:rPr>
        <w:t xml:space="preserve"> </w:t>
      </w:r>
      <w:proofErr w:type="spellStart"/>
      <w:r w:rsidRPr="00357912">
        <w:rPr>
          <w:lang w:eastAsia="pt-BR"/>
        </w:rPr>
        <w:t>Notifier</w:t>
      </w:r>
      <w:proofErr w:type="spellEnd"/>
      <w:r w:rsidRPr="00357912">
        <w:rPr>
          <w:vertAlign w:val="superscript"/>
          <w:lang w:eastAsia="pt-BR"/>
        </w:rPr>
        <w:footnoteReference w:id="6"/>
      </w:r>
      <w:r w:rsidRPr="00357912">
        <w:rPr>
          <w:lang w:eastAsia="pt-BR"/>
        </w:rPr>
        <w:t xml:space="preserve">, </w:t>
      </w:r>
      <w:proofErr w:type="spellStart"/>
      <w:r w:rsidRPr="00357912">
        <w:rPr>
          <w:lang w:eastAsia="pt-BR"/>
        </w:rPr>
        <w:t>SCM</w:t>
      </w:r>
      <w:proofErr w:type="spellEnd"/>
      <w:r w:rsidRPr="00357912">
        <w:rPr>
          <w:lang w:eastAsia="pt-BR"/>
        </w:rPr>
        <w:t xml:space="preserve"> </w:t>
      </w:r>
      <w:proofErr w:type="spellStart"/>
      <w:r w:rsidRPr="00357912">
        <w:rPr>
          <w:lang w:eastAsia="pt-BR"/>
        </w:rPr>
        <w:t>Notif</w:t>
      </w:r>
      <w:r w:rsidRPr="00357912">
        <w:rPr>
          <w:lang w:eastAsia="pt-BR"/>
        </w:rPr>
        <w:t>i</w:t>
      </w:r>
      <w:r w:rsidRPr="00357912">
        <w:rPr>
          <w:lang w:eastAsia="pt-BR"/>
        </w:rPr>
        <w:t>er</w:t>
      </w:r>
      <w:proofErr w:type="spellEnd"/>
      <w:r w:rsidRPr="00357912">
        <w:rPr>
          <w:vertAlign w:val="superscript"/>
          <w:lang w:eastAsia="pt-BR"/>
        </w:rPr>
        <w:footnoteReference w:id="7"/>
      </w:r>
      <w:r w:rsidRPr="00357912">
        <w:rPr>
          <w:lang w:eastAsia="pt-BR"/>
        </w:rPr>
        <w:t>, Commit Monitor</w:t>
      </w:r>
      <w:r w:rsidRPr="00357912">
        <w:rPr>
          <w:vertAlign w:val="superscript"/>
          <w:lang w:eastAsia="pt-BR"/>
        </w:rPr>
        <w:footnoteReference w:id="8"/>
      </w:r>
      <w:r w:rsidRPr="00357912">
        <w:rPr>
          <w:lang w:eastAsia="pt-BR"/>
        </w:rPr>
        <w:t xml:space="preserve">, </w:t>
      </w:r>
      <w:proofErr w:type="spellStart"/>
      <w:r w:rsidRPr="00357912">
        <w:rPr>
          <w:lang w:eastAsia="pt-BR"/>
        </w:rPr>
        <w:t>SVN</w:t>
      </w:r>
      <w:proofErr w:type="spellEnd"/>
      <w:r w:rsidRPr="00357912">
        <w:rPr>
          <w:lang w:eastAsia="pt-BR"/>
        </w:rPr>
        <w:t xml:space="preserve"> Radar</w:t>
      </w:r>
      <w:r w:rsidRPr="00357912">
        <w:rPr>
          <w:vertAlign w:val="superscript"/>
          <w:lang w:eastAsia="pt-BR"/>
        </w:rPr>
        <w:footnoteReference w:id="9"/>
      </w:r>
      <w:r w:rsidRPr="00357912">
        <w:rPr>
          <w:lang w:eastAsia="pt-BR"/>
        </w:rPr>
        <w:t>, Hg Commit Monitor</w:t>
      </w:r>
      <w:r w:rsidRPr="00357912">
        <w:rPr>
          <w:vertAlign w:val="superscript"/>
          <w:lang w:eastAsia="pt-BR"/>
        </w:rPr>
        <w:footnoteReference w:id="10"/>
      </w:r>
      <w:r w:rsidRPr="00357912">
        <w:rPr>
          <w:lang w:eastAsia="pt-BR"/>
        </w:rPr>
        <w:t xml:space="preserve"> and Elvin </w:t>
      </w:r>
      <w:r w:rsidRPr="00357912">
        <w:rPr>
          <w:lang w:eastAsia="pt-BR"/>
        </w:rPr>
        <w:fldChar w:fldCharType="begin"/>
      </w:r>
      <w:r w:rsidR="00F04BE5" w:rsidRPr="00357912">
        <w:rPr>
          <w:lang w:eastAsia="pt-BR"/>
        </w:rPr>
        <w:instrText xml:space="preserve"> ADDIN ZOTERO_ITEM CSL_CITATION {"citationID":"16et9oq1ua","properties":{"formattedCitation":"[27]","plainCitation":"[27]"},"citationItems":[{"id":2536,"uris":["http://zotero.org/users/892576/items/2VBQH2CD"],"uri":["http://zotero.org/users/892576/items/2VBQH2CD"],"itemData":{"id":2536,"type":"paper-conference","title":"CVS Integration with Notification and Chat: Lightweight Software Team Collaboration","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Pr="00357912">
        <w:rPr>
          <w:lang w:eastAsia="pt-BR"/>
        </w:rPr>
        <w:fldChar w:fldCharType="separate"/>
      </w:r>
      <w:r w:rsidR="0039461E" w:rsidRPr="00357912">
        <w:t>[27]</w:t>
      </w:r>
      <w:r w:rsidRPr="00357912">
        <w:rPr>
          <w:lang w:eastAsia="pt-BR"/>
        </w:rPr>
        <w:fldChar w:fldCharType="end"/>
      </w:r>
      <w:r w:rsidRPr="00357912">
        <w:rPr>
          <w:lang w:eastAsia="pt-BR"/>
        </w:rPr>
        <w:t>. The primary focus of these approaches is on increasing the developer’s perception of concurrent work by showing notif</w:t>
      </w:r>
      <w:r w:rsidRPr="00357912">
        <w:rPr>
          <w:lang w:eastAsia="pt-BR"/>
        </w:rPr>
        <w:t>i</w:t>
      </w:r>
      <w:r w:rsidRPr="00357912">
        <w:rPr>
          <w:lang w:eastAsia="pt-BR"/>
        </w:rPr>
        <w:t>cations whenever other developers perform actions. The a</w:t>
      </w:r>
      <w:r w:rsidRPr="00357912">
        <w:rPr>
          <w:lang w:eastAsia="pt-BR"/>
        </w:rPr>
        <w:t>p</w:t>
      </w:r>
      <w:r w:rsidRPr="00357912">
        <w:rPr>
          <w:lang w:eastAsia="pt-BR"/>
        </w:rPr>
        <w:t xml:space="preserve">proaches in this group do not identify related repositories and do not provide information in different levels of details, such as status, branches, and commits. </w:t>
      </w:r>
      <w:proofErr w:type="spellStart"/>
      <w:r w:rsidRPr="00357912">
        <w:rPr>
          <w:lang w:eastAsia="pt-BR"/>
        </w:rPr>
        <w:t>DyeVC</w:t>
      </w:r>
      <w:proofErr w:type="spellEnd"/>
      <w:r w:rsidRPr="00357912">
        <w:rPr>
          <w:lang w:eastAsia="pt-BR"/>
        </w:rPr>
        <w:t xml:space="preserve"> provides these different levels of details, as shown in Section</w:t>
      </w:r>
      <w:r w:rsidR="009A4581" w:rsidRPr="00357912">
        <w:rPr>
          <w:lang w:eastAsia="pt-BR"/>
        </w:rPr>
        <w:t xml:space="preserve"> </w:t>
      </w:r>
      <w:r w:rsidR="009A4581" w:rsidRPr="00357912">
        <w:rPr>
          <w:lang w:eastAsia="pt-BR"/>
        </w:rPr>
        <w:fldChar w:fldCharType="begin"/>
      </w:r>
      <w:r w:rsidR="009A4581" w:rsidRPr="00357912">
        <w:rPr>
          <w:lang w:eastAsia="pt-BR"/>
        </w:rPr>
        <w:instrText xml:space="preserve"> REF _Ref448231558 \r \h </w:instrText>
      </w:r>
      <w:r w:rsidR="009A4581" w:rsidRPr="00357912">
        <w:rPr>
          <w:lang w:eastAsia="pt-BR"/>
        </w:rPr>
      </w:r>
      <w:r w:rsidR="009A4581" w:rsidRPr="00357912">
        <w:rPr>
          <w:lang w:eastAsia="pt-BR"/>
        </w:rPr>
        <w:fldChar w:fldCharType="separate"/>
      </w:r>
      <w:r w:rsidR="009D552B" w:rsidRPr="00357912">
        <w:rPr>
          <w:lang w:eastAsia="pt-BR"/>
        </w:rPr>
        <w:t>2.2</w:t>
      </w:r>
      <w:r w:rsidR="009A4581" w:rsidRPr="00357912">
        <w:rPr>
          <w:lang w:eastAsia="pt-BR"/>
        </w:rPr>
        <w:fldChar w:fldCharType="end"/>
      </w:r>
      <w:r w:rsidRPr="00357912">
        <w:rPr>
          <w:lang w:eastAsia="pt-BR"/>
        </w:rPr>
        <w:t>.</w:t>
      </w:r>
    </w:p>
    <w:p w14:paraId="6B4E4FE7" w14:textId="5ACD798C" w:rsidR="007714E6" w:rsidRPr="00357912" w:rsidRDefault="007714E6" w:rsidP="007714E6">
      <w:pPr>
        <w:pStyle w:val="EstiloRecuodecorpodetextoPrimeiralinha0cmDepoisde"/>
        <w:rPr>
          <w:lang w:eastAsia="pt-BR"/>
        </w:rPr>
      </w:pPr>
      <w:r w:rsidRPr="00357912">
        <w:rPr>
          <w:lang w:eastAsia="pt-BR"/>
        </w:rPr>
        <w:t xml:space="preserve">The second group comprises approaches that give the developer awareness of concurrent changes, sometimes informing them if conflicts </w:t>
      </w:r>
      <w:r w:rsidR="00883583">
        <w:rPr>
          <w:lang w:eastAsia="pt-BR"/>
        </w:rPr>
        <w:t>are willing to occur</w:t>
      </w:r>
      <w:r w:rsidRPr="00357912">
        <w:rPr>
          <w:lang w:eastAsia="pt-BR"/>
        </w:rPr>
        <w:t xml:space="preserve">. This group includes tools such as </w:t>
      </w:r>
      <w:proofErr w:type="spellStart"/>
      <w:r w:rsidRPr="00357912">
        <w:rPr>
          <w:lang w:eastAsia="pt-BR"/>
        </w:rPr>
        <w:t>Palantir</w:t>
      </w:r>
      <w:proofErr w:type="spellEnd"/>
      <w:r w:rsidRPr="00357912">
        <w:rPr>
          <w:lang w:eastAsia="pt-BR"/>
        </w:rPr>
        <w:t xml:space="preserve">, </w:t>
      </w:r>
      <w:r w:rsidRPr="00357912">
        <w:rPr>
          <w:lang w:eastAsia="pt-BR"/>
        </w:rPr>
        <w:fldChar w:fldCharType="begin"/>
      </w:r>
      <w:r w:rsidR="00F04BE5" w:rsidRPr="00357912">
        <w:rPr>
          <w:lang w:eastAsia="pt-BR"/>
        </w:rPr>
        <w:instrText xml:space="preserve"> ADDIN ZOTERO_ITEM CSL_CITATION {"citationID":"ch9lbh911","properties":{"formattedCitation":"[16]","plainCitation":"[16]"},"citationItems":[{"id":1121,"uris":["http://zotero.org/users/892576/items/GQ9AT32A"],"uri":["http://zotero.org/users/892576/items/GQ9AT32A"],"itemData":{"id":1121,"type":"paper-conference","title":"Palantir: coordinating distributed workspaces","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rPr>
          <w:lang w:eastAsia="pt-BR"/>
        </w:rPr>
        <w:fldChar w:fldCharType="separate"/>
      </w:r>
      <w:r w:rsidR="0039461E" w:rsidRPr="00357912">
        <w:t>[16]</w:t>
      </w:r>
      <w:r w:rsidRPr="00357912">
        <w:rPr>
          <w:lang w:eastAsia="pt-BR"/>
        </w:rPr>
        <w:fldChar w:fldCharType="end"/>
      </w:r>
      <w:r w:rsidRPr="00357912">
        <w:rPr>
          <w:lang w:eastAsia="pt-BR"/>
        </w:rPr>
        <w:t xml:space="preserve">, </w:t>
      </w:r>
      <w:proofErr w:type="spellStart"/>
      <w:r w:rsidRPr="00357912">
        <w:rPr>
          <w:lang w:eastAsia="pt-BR"/>
        </w:rPr>
        <w:t>CollabVS</w:t>
      </w:r>
      <w:proofErr w:type="spellEnd"/>
      <w:r w:rsidRPr="00357912">
        <w:rPr>
          <w:lang w:eastAsia="pt-BR"/>
        </w:rPr>
        <w:t xml:space="preserve"> </w:t>
      </w:r>
      <w:r w:rsidRPr="00357912">
        <w:rPr>
          <w:lang w:eastAsia="pt-BR"/>
        </w:rPr>
        <w:fldChar w:fldCharType="begin"/>
      </w:r>
      <w:r w:rsidR="00F04BE5" w:rsidRPr="00357912">
        <w:rPr>
          <w:lang w:eastAsia="pt-BR"/>
        </w:rPr>
        <w:instrText xml:space="preserve"> ADDIN ZOTERO_ITEM CSL_CITATION {"citationID":"al1bhmgmq","properties":{"formattedCitation":"[18]","plainCitation":"[18]"},"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rPr>
          <w:lang w:eastAsia="pt-BR"/>
        </w:rPr>
        <w:fldChar w:fldCharType="separate"/>
      </w:r>
      <w:r w:rsidR="0039461E" w:rsidRPr="00357912">
        <w:t>[18]</w:t>
      </w:r>
      <w:r w:rsidRPr="00357912">
        <w:rPr>
          <w:lang w:eastAsia="pt-BR"/>
        </w:rPr>
        <w:fldChar w:fldCharType="end"/>
      </w:r>
      <w:r w:rsidRPr="00357912">
        <w:rPr>
          <w:lang w:eastAsia="pt-BR"/>
        </w:rPr>
        <w:t xml:space="preserve">, Crystal </w:t>
      </w:r>
      <w:r w:rsidRPr="00357912">
        <w:rPr>
          <w:lang w:eastAsia="pt-BR"/>
        </w:rPr>
        <w:fldChar w:fldCharType="begin"/>
      </w:r>
      <w:r w:rsidR="00F04BE5" w:rsidRPr="00357912">
        <w:rPr>
          <w:lang w:eastAsia="pt-BR"/>
        </w:rPr>
        <w:instrText xml:space="preserve"> ADDIN ZOTERO_ITEM CSL_CITATION {"citationID":"1df41ca8nv","properties":{"formattedCitation":"[14]","plainCitation":"[14]"},"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rPr>
          <w:lang w:eastAsia="pt-BR"/>
        </w:rPr>
        <w:fldChar w:fldCharType="separate"/>
      </w:r>
      <w:r w:rsidR="0039461E" w:rsidRPr="00357912">
        <w:t>[14]</w:t>
      </w:r>
      <w:r w:rsidRPr="00357912">
        <w:rPr>
          <w:lang w:eastAsia="pt-BR"/>
        </w:rPr>
        <w:fldChar w:fldCharType="end"/>
      </w:r>
      <w:r w:rsidR="00883583">
        <w:rPr>
          <w:lang w:eastAsia="pt-BR"/>
        </w:rPr>
        <w:t>,</w:t>
      </w:r>
      <w:r w:rsidRPr="00357912">
        <w:rPr>
          <w:lang w:eastAsia="pt-BR"/>
        </w:rPr>
        <w:t xml:space="preserve"> Lighthouse </w:t>
      </w:r>
      <w:r w:rsidRPr="00357912">
        <w:rPr>
          <w:lang w:eastAsia="pt-BR"/>
        </w:rPr>
        <w:fldChar w:fldCharType="begin"/>
      </w:r>
      <w:r w:rsidR="00F04BE5" w:rsidRPr="00357912">
        <w:rPr>
          <w:lang w:eastAsia="pt-BR"/>
        </w:rPr>
        <w:instrText xml:space="preserve"> ADDIN ZOTERO_ITEM CSL_CITATION {"citationID":"2k4seav7sa","properties":{"formattedCitation":"[13]","plainCitation":"[13]"},"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rPr>
          <w:lang w:eastAsia="pt-BR"/>
        </w:rPr>
        <w:fldChar w:fldCharType="separate"/>
      </w:r>
      <w:r w:rsidR="0039461E" w:rsidRPr="00357912">
        <w:t>[13]</w:t>
      </w:r>
      <w:r w:rsidRPr="00357912">
        <w:rPr>
          <w:lang w:eastAsia="pt-BR"/>
        </w:rPr>
        <w:fldChar w:fldCharType="end"/>
      </w:r>
      <w:r w:rsidRPr="00357912">
        <w:rPr>
          <w:lang w:eastAsia="pt-BR"/>
        </w:rPr>
        <w:t xml:space="preserve">, </w:t>
      </w:r>
      <w:proofErr w:type="spellStart"/>
      <w:r w:rsidRPr="00357912">
        <w:rPr>
          <w:lang w:eastAsia="pt-BR"/>
        </w:rPr>
        <w:t>FAS</w:t>
      </w:r>
      <w:r w:rsidRPr="00357912">
        <w:rPr>
          <w:lang w:eastAsia="pt-BR"/>
        </w:rPr>
        <w:t>T</w:t>
      </w:r>
      <w:r w:rsidRPr="00357912">
        <w:rPr>
          <w:lang w:eastAsia="pt-BR"/>
        </w:rPr>
        <w:t>Dash</w:t>
      </w:r>
      <w:proofErr w:type="spellEnd"/>
      <w:r w:rsidRPr="00357912">
        <w:rPr>
          <w:lang w:eastAsia="pt-BR"/>
        </w:rPr>
        <w:t xml:space="preserve"> </w:t>
      </w:r>
      <w:r w:rsidRPr="00357912">
        <w:rPr>
          <w:lang w:eastAsia="pt-BR"/>
        </w:rPr>
        <w:fldChar w:fldCharType="begin"/>
      </w:r>
      <w:r w:rsidR="00F04BE5" w:rsidRPr="00357912">
        <w:rPr>
          <w:lang w:eastAsia="pt-BR"/>
        </w:rPr>
        <w:instrText xml:space="preserve"> ADDIN ZOTERO_ITEM CSL_CITATION {"citationID":"6g5dud5jq","properties":{"formattedCitation":"[17]","plainCitation":"[17]"},"citationItems":[{"id":2582,"uris":["http://zotero.org/users/892576/items/ZZTKKVCG"],"uri":["http://zotero.org/users/892576/items/ZZTKKVCG"],"itemData":{"id":2582,"type":"paper-conference","title":"FASTDash: A Visual Dashboard for Fostering Awareness in Software Teams","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rPr>
          <w:lang w:eastAsia="pt-BR"/>
        </w:rPr>
        <w:fldChar w:fldCharType="separate"/>
      </w:r>
      <w:r w:rsidR="0039461E" w:rsidRPr="00357912">
        <w:t>[17]</w:t>
      </w:r>
      <w:r w:rsidRPr="00357912">
        <w:rPr>
          <w:lang w:eastAsia="pt-BR"/>
        </w:rPr>
        <w:fldChar w:fldCharType="end"/>
      </w:r>
      <w:r w:rsidRPr="00357912">
        <w:rPr>
          <w:lang w:eastAsia="pt-BR"/>
        </w:rPr>
        <w:t xml:space="preserve">, and </w:t>
      </w:r>
      <w:proofErr w:type="spellStart"/>
      <w:r w:rsidRPr="00357912">
        <w:rPr>
          <w:lang w:eastAsia="pt-BR"/>
        </w:rPr>
        <w:t>WeCode</w:t>
      </w:r>
      <w:proofErr w:type="spellEnd"/>
      <w:r w:rsidRPr="00357912">
        <w:rPr>
          <w:lang w:eastAsia="pt-BR"/>
        </w:rPr>
        <w:t xml:space="preserve"> </w:t>
      </w:r>
      <w:r w:rsidRPr="00357912">
        <w:rPr>
          <w:lang w:eastAsia="pt-BR"/>
        </w:rPr>
        <w:fldChar w:fldCharType="begin"/>
      </w:r>
      <w:r w:rsidR="00F04BE5" w:rsidRPr="00357912">
        <w:rPr>
          <w:lang w:eastAsia="pt-BR"/>
        </w:rPr>
        <w:instrText xml:space="preserve"> ADDIN ZOTERO_ITEM CSL_CITATION {"citationID":"1h5u5tcai8","properties":{"formattedCitation":"[20]","plainCitation":"[20]"},"citationItems":[{"id":1161,"uris":["http://zotero.org/users/892576/items/PRJ46ETX"],"uri":["http://zotero.org/users/892576/items/PRJ46ETX"],"itemData":{"id":1161,"type":"paper-conference","title":"Improving early detection of software merge conflicts","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rPr>
          <w:lang w:eastAsia="pt-BR"/>
        </w:rPr>
        <w:fldChar w:fldCharType="separate"/>
      </w:r>
      <w:r w:rsidR="0039461E" w:rsidRPr="00357912">
        <w:t>[20]</w:t>
      </w:r>
      <w:r w:rsidRPr="00357912">
        <w:rPr>
          <w:lang w:eastAsia="pt-BR"/>
        </w:rPr>
        <w:fldChar w:fldCharType="end"/>
      </w:r>
      <w:r w:rsidRPr="00357912">
        <w:rPr>
          <w:lang w:eastAsia="pt-BR"/>
        </w:rPr>
        <w:t xml:space="preserve">. Among these, only Crystal and </w:t>
      </w:r>
      <w:proofErr w:type="spellStart"/>
      <w:r w:rsidRPr="00357912">
        <w:rPr>
          <w:lang w:eastAsia="pt-BR"/>
        </w:rPr>
        <w:t>FASTDash</w:t>
      </w:r>
      <w:proofErr w:type="spellEnd"/>
      <w:r w:rsidRPr="00357912">
        <w:rPr>
          <w:lang w:eastAsia="pt-BR"/>
        </w:rPr>
        <w:t xml:space="preserve"> work with </w:t>
      </w:r>
      <w:proofErr w:type="spellStart"/>
      <w:r w:rsidRPr="00357912">
        <w:rPr>
          <w:lang w:eastAsia="pt-BR"/>
        </w:rPr>
        <w:t>DVCSs</w:t>
      </w:r>
      <w:proofErr w:type="spellEnd"/>
      <w:r w:rsidRPr="00357912">
        <w:rPr>
          <w:lang w:eastAsia="pt-BR"/>
        </w:rPr>
        <w:t>. Crystal detects phys</w:t>
      </w:r>
      <w:r w:rsidRPr="00357912">
        <w:rPr>
          <w:lang w:eastAsia="pt-BR"/>
        </w:rPr>
        <w:t>i</w:t>
      </w:r>
      <w:r w:rsidRPr="00357912">
        <w:rPr>
          <w:lang w:eastAsia="pt-BR"/>
        </w:rPr>
        <w:t xml:space="preserve">cal, syntactic, and semantic conflicts in </w:t>
      </w:r>
      <w:r w:rsidR="003912F8">
        <w:rPr>
          <w:lang w:eastAsia="pt-BR"/>
        </w:rPr>
        <w:t>Mercurial</w:t>
      </w:r>
      <w:r w:rsidR="00897224">
        <w:rPr>
          <w:lang w:eastAsia="pt-BR"/>
        </w:rPr>
        <w:t xml:space="preserve"> and </w:t>
      </w:r>
      <w:proofErr w:type="spellStart"/>
      <w:r w:rsidRPr="00357912">
        <w:rPr>
          <w:lang w:eastAsia="pt-BR"/>
        </w:rPr>
        <w:t>Git</w:t>
      </w:r>
      <w:proofErr w:type="spellEnd"/>
      <w:r w:rsidRPr="00357912">
        <w:rPr>
          <w:lang w:eastAsia="pt-BR"/>
        </w:rPr>
        <w:t xml:space="preserve"> repositories (provided that the user informs the compiling and testing co</w:t>
      </w:r>
      <w:r w:rsidRPr="00357912">
        <w:rPr>
          <w:lang w:eastAsia="pt-BR"/>
        </w:rPr>
        <w:t>m</w:t>
      </w:r>
      <w:r w:rsidRPr="00357912">
        <w:rPr>
          <w:lang w:eastAsia="pt-BR"/>
        </w:rPr>
        <w:t xml:space="preserve">mands), but does not </w:t>
      </w:r>
      <w:r w:rsidR="00897224">
        <w:rPr>
          <w:lang w:eastAsia="pt-BR"/>
        </w:rPr>
        <w:t xml:space="preserve">precisely </w:t>
      </w:r>
      <w:r w:rsidRPr="00357912">
        <w:rPr>
          <w:lang w:eastAsia="pt-BR"/>
        </w:rPr>
        <w:t xml:space="preserve">deal with repositories that pull updates from more than one peer. </w:t>
      </w:r>
      <w:proofErr w:type="spellStart"/>
      <w:r w:rsidRPr="00357912">
        <w:rPr>
          <w:lang w:eastAsia="pt-BR"/>
        </w:rPr>
        <w:t>FASTDash</w:t>
      </w:r>
      <w:proofErr w:type="spellEnd"/>
      <w:r w:rsidRPr="00357912">
        <w:rPr>
          <w:lang w:eastAsia="pt-BR"/>
        </w:rPr>
        <w:t xml:space="preserve"> does not detect conflicts directly, as the previous cited studies, but provides awareness of potential conflicts, such as two progra</w:t>
      </w:r>
      <w:r w:rsidRPr="00357912">
        <w:rPr>
          <w:lang w:eastAsia="pt-BR"/>
        </w:rPr>
        <w:t>m</w:t>
      </w:r>
      <w:r w:rsidRPr="00357912">
        <w:rPr>
          <w:lang w:eastAsia="pt-BR"/>
        </w:rPr>
        <w:t>mers editing the same region of the same source file in repositories stored in Microsoft Team Found</w:t>
      </w:r>
      <w:r w:rsidRPr="00357912">
        <w:rPr>
          <w:lang w:eastAsia="pt-BR"/>
        </w:rPr>
        <w:t>a</w:t>
      </w:r>
      <w:r w:rsidRPr="00357912">
        <w:rPr>
          <w:lang w:eastAsia="pt-BR"/>
        </w:rPr>
        <w:t xml:space="preserve">tion Server. Although </w:t>
      </w:r>
      <w:proofErr w:type="spellStart"/>
      <w:r w:rsidRPr="00357912">
        <w:rPr>
          <w:lang w:eastAsia="pt-BR"/>
        </w:rPr>
        <w:t>DyeVC</w:t>
      </w:r>
      <w:proofErr w:type="spellEnd"/>
      <w:r w:rsidRPr="00357912">
        <w:rPr>
          <w:lang w:eastAsia="pt-BR"/>
        </w:rPr>
        <w:t xml:space="preserve"> primary focus is not to detect co</w:t>
      </w:r>
      <w:r w:rsidRPr="00357912">
        <w:rPr>
          <w:lang w:eastAsia="pt-BR"/>
        </w:rPr>
        <w:t>n</w:t>
      </w:r>
      <w:r w:rsidRPr="00357912">
        <w:rPr>
          <w:lang w:eastAsia="pt-BR"/>
        </w:rPr>
        <w:t>flicts, it can be seen as a supporting infrastructure that can be combined with such a</w:t>
      </w:r>
      <w:r w:rsidRPr="00357912">
        <w:rPr>
          <w:lang w:eastAsia="pt-BR"/>
        </w:rPr>
        <w:t>p</w:t>
      </w:r>
      <w:r w:rsidRPr="00357912">
        <w:rPr>
          <w:lang w:eastAsia="pt-BR"/>
        </w:rPr>
        <w:t xml:space="preserve">proaches to allow conflicts and metrics analysis over </w:t>
      </w:r>
      <w:proofErr w:type="spellStart"/>
      <w:r w:rsidRPr="00357912">
        <w:rPr>
          <w:lang w:eastAsia="pt-BR"/>
        </w:rPr>
        <w:t>DVCS</w:t>
      </w:r>
      <w:proofErr w:type="spellEnd"/>
      <w:r w:rsidRPr="00357912">
        <w:rPr>
          <w:lang w:eastAsia="pt-BR"/>
        </w:rPr>
        <w:t>.</w:t>
      </w:r>
    </w:p>
    <w:p w14:paraId="365C4F79" w14:textId="77777777" w:rsidR="007714E6" w:rsidRPr="00357912" w:rsidRDefault="007714E6" w:rsidP="007714E6">
      <w:pPr>
        <w:pStyle w:val="EstiloRecuodecorpodetextoPrimeiralinha0cmDepoisde"/>
        <w:rPr>
          <w:lang w:eastAsia="pt-BR"/>
        </w:rPr>
      </w:pPr>
      <w:r w:rsidRPr="00357912">
        <w:rPr>
          <w:lang w:eastAsia="pt-BR"/>
        </w:rPr>
        <w:t xml:space="preserve">The third group includes approaches that visualize repository information. Each approach has a different visualization focus, such as program structures </w:t>
      </w:r>
      <w:r w:rsidRPr="00357912">
        <w:rPr>
          <w:lang w:eastAsia="pt-BR"/>
        </w:rPr>
        <w:fldChar w:fldCharType="begin"/>
      </w:r>
      <w:r w:rsidR="00F04BE5" w:rsidRPr="00357912">
        <w:rPr>
          <w:lang w:eastAsia="pt-BR"/>
        </w:rPr>
        <w:instrText xml:space="preserve"> ADDIN ZOTERO_ITEM CSL_CITATION {"citationID":"1ceprk8u9n","properties":{"formattedCitation":"[28]","plainCitation":"[28]"},"citationItems":[{"id":2597,"uris":["http://zotero.org/users/892576/items/SX46BAMS"],"uri":["http://zotero.org/users/892576/items/SX46BAMS"],"itemData":{"id":2597,"type":"paper-conference","title":"A System for Graph-based Visualization of the Evolution of Software","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Pr="00357912">
        <w:rPr>
          <w:lang w:eastAsia="pt-BR"/>
        </w:rPr>
        <w:fldChar w:fldCharType="separate"/>
      </w:r>
      <w:r w:rsidR="0039461E" w:rsidRPr="00357912">
        <w:t>[28]</w:t>
      </w:r>
      <w:r w:rsidRPr="00357912">
        <w:rPr>
          <w:lang w:eastAsia="pt-BR"/>
        </w:rPr>
        <w:fldChar w:fldCharType="end"/>
      </w:r>
      <w:r w:rsidRPr="00357912">
        <w:rPr>
          <w:lang w:eastAsia="pt-BR"/>
        </w:rPr>
        <w:t xml:space="preserve">, classes </w:t>
      </w:r>
      <w:r w:rsidRPr="00357912">
        <w:rPr>
          <w:lang w:eastAsia="pt-BR"/>
        </w:rPr>
        <w:fldChar w:fldCharType="begin"/>
      </w:r>
      <w:r w:rsidR="00F04BE5" w:rsidRPr="00357912">
        <w:rPr>
          <w:lang w:eastAsia="pt-BR"/>
        </w:rPr>
        <w:instrText xml:space="preserve"> ADDIN ZOTERO_ITEM CSL_CITATION {"citationID":"nll3q2k2p","properties":{"formattedCitation":"[29]","plainCitation":"[29]"},"citationItems":[{"id":2438,"uris":["http://zotero.org/users/892576/items/QW8F9EIH"],"uri":["http://zotero.org/users/892576/items/QW8F9EIH"],"itemData":{"id":2438,"type":"paper-conference","title":"The Evolution Matrix: Recovering Software Evolution Using Software Visualization Techniques","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Pr="00357912">
        <w:rPr>
          <w:lang w:eastAsia="pt-BR"/>
        </w:rPr>
        <w:fldChar w:fldCharType="separate"/>
      </w:r>
      <w:r w:rsidR="0039461E" w:rsidRPr="00357912">
        <w:t>[29]</w:t>
      </w:r>
      <w:r w:rsidRPr="00357912">
        <w:rPr>
          <w:lang w:eastAsia="pt-BR"/>
        </w:rPr>
        <w:fldChar w:fldCharType="end"/>
      </w:r>
      <w:r w:rsidRPr="00357912">
        <w:rPr>
          <w:lang w:eastAsia="pt-BR"/>
        </w:rPr>
        <w:t xml:space="preserve">, lines </w:t>
      </w:r>
      <w:r w:rsidRPr="00357912">
        <w:rPr>
          <w:lang w:eastAsia="pt-BR"/>
        </w:rPr>
        <w:fldChar w:fldCharType="begin"/>
      </w:r>
      <w:r w:rsidR="00F04BE5" w:rsidRPr="00357912">
        <w:rPr>
          <w:lang w:eastAsia="pt-BR"/>
        </w:rPr>
        <w:instrText xml:space="preserve"> ADDIN ZOTERO_ITEM CSL_CITATION {"citationID":"2b2f6kktq9","properties":{"formattedCitation":"[30]","plainCitation":"[30]"},"citationItems":[{"id":2581,"uris":["http://zotero.org/users/892576/items/RKTD9QFR"],"uri":["http://zotero.org/users/892576/items/RKTD9QFR"],"itemData":{"id":2581,"type":"paper-conference","title":"CVSscan: Visualization of Code Evolution","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Pr="00357912">
        <w:rPr>
          <w:lang w:eastAsia="pt-BR"/>
        </w:rPr>
        <w:fldChar w:fldCharType="separate"/>
      </w:r>
      <w:r w:rsidR="0039461E" w:rsidRPr="00357912">
        <w:t>[30]</w:t>
      </w:r>
      <w:r w:rsidRPr="00357912">
        <w:rPr>
          <w:lang w:eastAsia="pt-BR"/>
        </w:rPr>
        <w:fldChar w:fldCharType="end"/>
      </w:r>
      <w:r w:rsidRPr="00357912">
        <w:rPr>
          <w:lang w:eastAsia="pt-BR"/>
        </w:rPr>
        <w:t xml:space="preserve">, authors </w:t>
      </w:r>
      <w:r w:rsidRPr="00357912">
        <w:rPr>
          <w:lang w:eastAsia="pt-BR"/>
        </w:rPr>
        <w:fldChar w:fldCharType="begin"/>
      </w:r>
      <w:r w:rsidR="00F04BE5" w:rsidRPr="00357912">
        <w:rPr>
          <w:lang w:eastAsia="pt-BR"/>
        </w:rPr>
        <w:instrText xml:space="preserve"> ADDIN ZOTERO_ITEM CSL_CITATION {"citationID":"12gro0ajs8","properties":{"formattedCitation":"[31]","plainCitation":"[31]"},"citationItems":[{"id":2588,"uris":["http://zotero.org/users/892576/items/3T9VPQ3Z"],"uri":["http://zotero.org/users/892576/items/3T9VPQ3Z"],"itemData":{"id":2588,"type":"paper-conference","title":"LifeSource: Two CVS Visualizations","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Pr="00357912">
        <w:rPr>
          <w:lang w:eastAsia="pt-BR"/>
        </w:rPr>
        <w:fldChar w:fldCharType="separate"/>
      </w:r>
      <w:r w:rsidR="0039461E" w:rsidRPr="00357912">
        <w:t>[31]</w:t>
      </w:r>
      <w:r w:rsidRPr="00357912">
        <w:rPr>
          <w:lang w:eastAsia="pt-BR"/>
        </w:rPr>
        <w:fldChar w:fldCharType="end"/>
      </w:r>
      <w:r w:rsidRPr="00357912">
        <w:rPr>
          <w:lang w:eastAsia="pt-BR"/>
        </w:rPr>
        <w:t xml:space="preserve">, and branch history </w:t>
      </w:r>
      <w:r w:rsidRPr="00357912">
        <w:rPr>
          <w:lang w:eastAsia="pt-BR"/>
        </w:rPr>
        <w:fldChar w:fldCharType="begin"/>
      </w:r>
      <w:r w:rsidR="00F04BE5" w:rsidRPr="00357912">
        <w:rPr>
          <w:lang w:eastAsia="pt-BR"/>
        </w:rPr>
        <w:instrText xml:space="preserve"> ADDIN ZOTERO_ITEM CSL_CITATION {"citationID":"g09cpc53h","properties":{"formattedCitation":"[32]","plainCitation":"[32]"},"citationItems":[{"id":2531,"uris":["http://zotero.org/users/892576/items/B89AB8Q5"],"uri":["http://zotero.org/users/892576/items/B89AB8Q5"],"itemData":{"id":2531,"type":"paper-conference","title":"VisGi: Visualizing Git branches","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357912">
        <w:rPr>
          <w:lang w:eastAsia="pt-BR"/>
        </w:rPr>
        <w:fldChar w:fldCharType="separate"/>
      </w:r>
      <w:r w:rsidR="0039461E" w:rsidRPr="00357912">
        <w:t>[32]</w:t>
      </w:r>
      <w:r w:rsidRPr="00357912">
        <w:rPr>
          <w:lang w:eastAsia="pt-BR"/>
        </w:rPr>
        <w:fldChar w:fldCharType="end"/>
      </w:r>
      <w:r w:rsidRPr="00357912">
        <w:rPr>
          <w:vertAlign w:val="superscript"/>
          <w:lang w:eastAsia="pt-BR"/>
        </w:rPr>
        <w:footnoteReference w:id="11"/>
      </w:r>
      <w:r w:rsidRPr="00357912">
        <w:rPr>
          <w:vertAlign w:val="superscript"/>
          <w:lang w:eastAsia="pt-BR"/>
        </w:rPr>
        <w:t xml:space="preserve">, </w:t>
      </w:r>
      <w:r w:rsidRPr="00357912">
        <w:rPr>
          <w:vertAlign w:val="superscript"/>
          <w:lang w:eastAsia="pt-BR"/>
        </w:rPr>
        <w:footnoteReference w:id="12"/>
      </w:r>
      <w:r w:rsidRPr="00357912">
        <w:rPr>
          <w:lang w:eastAsia="pt-BR"/>
        </w:rPr>
        <w:t xml:space="preserve">. The latter have the same focus of </w:t>
      </w:r>
      <w:proofErr w:type="spellStart"/>
      <w:r w:rsidRPr="00357912">
        <w:rPr>
          <w:lang w:eastAsia="pt-BR"/>
        </w:rPr>
        <w:t>DyeVC’s</w:t>
      </w:r>
      <w:proofErr w:type="spellEnd"/>
      <w:r w:rsidRPr="00357912">
        <w:rPr>
          <w:lang w:eastAsia="pt-BR"/>
        </w:rPr>
        <w:t xml:space="preserve"> Commit History visualization, but dealing only with the local repository, not showing, for example, where a given commit can be found in related repositories.</w:t>
      </w:r>
    </w:p>
    <w:p w14:paraId="0E61A6DB" w14:textId="77777777" w:rsidR="007714E6" w:rsidRPr="00357912" w:rsidRDefault="007714E6" w:rsidP="007714E6">
      <w:pPr>
        <w:pStyle w:val="EstiloRecuodecorpodetextoPrimeiralinha0cmDepoisde"/>
        <w:rPr>
          <w:lang w:eastAsia="pt-BR"/>
        </w:rPr>
      </w:pPr>
      <w:r w:rsidRPr="00357912">
        <w:rPr>
          <w:lang w:eastAsia="pt-BR"/>
        </w:rPr>
        <w:t xml:space="preserve">Finally, the fourth group includes commercial / open source </w:t>
      </w:r>
      <w:proofErr w:type="spellStart"/>
      <w:r w:rsidRPr="00357912">
        <w:rPr>
          <w:lang w:eastAsia="pt-BR"/>
        </w:rPr>
        <w:t>DVCS</w:t>
      </w:r>
      <w:proofErr w:type="spellEnd"/>
      <w:r w:rsidRPr="00357912">
        <w:rPr>
          <w:lang w:eastAsia="pt-BR"/>
        </w:rPr>
        <w:t xml:space="preserve"> clients, which allows one to execute operations on repos</w:t>
      </w:r>
      <w:r w:rsidRPr="00357912">
        <w:rPr>
          <w:lang w:eastAsia="pt-BR"/>
        </w:rPr>
        <w:t>i</w:t>
      </w:r>
      <w:r w:rsidRPr="00357912">
        <w:rPr>
          <w:lang w:eastAsia="pt-BR"/>
        </w:rPr>
        <w:t>tories / clones (push, pull, checkout, commit, etc.) and also visua</w:t>
      </w:r>
      <w:r w:rsidRPr="00357912">
        <w:rPr>
          <w:lang w:eastAsia="pt-BR"/>
        </w:rPr>
        <w:t>l</w:t>
      </w:r>
      <w:r w:rsidRPr="00357912">
        <w:rPr>
          <w:lang w:eastAsia="pt-BR"/>
        </w:rPr>
        <w:t xml:space="preserve">izing the repository history, i.e., the commits, along with their attributes (comment, date, affected files, committer, etc.). For example, some </w:t>
      </w:r>
      <w:proofErr w:type="spellStart"/>
      <w:r w:rsidRPr="00357912">
        <w:rPr>
          <w:lang w:eastAsia="pt-BR"/>
        </w:rPr>
        <w:t>Git</w:t>
      </w:r>
      <w:proofErr w:type="spellEnd"/>
      <w:r w:rsidRPr="00357912">
        <w:rPr>
          <w:lang w:eastAsia="pt-BR"/>
        </w:rPr>
        <w:t xml:space="preserve"> clients include </w:t>
      </w:r>
      <w:proofErr w:type="spellStart"/>
      <w:r w:rsidRPr="00357912">
        <w:rPr>
          <w:i/>
          <w:lang w:eastAsia="pt-BR"/>
        </w:rPr>
        <w:t>gitk</w:t>
      </w:r>
      <w:proofErr w:type="spellEnd"/>
      <w:r w:rsidRPr="00357912">
        <w:rPr>
          <w:vertAlign w:val="superscript"/>
          <w:lang w:eastAsia="pt-BR"/>
        </w:rPr>
        <w:footnoteReference w:id="13"/>
      </w:r>
      <w:r w:rsidRPr="00357912">
        <w:rPr>
          <w:i/>
          <w:lang w:eastAsia="pt-BR"/>
        </w:rPr>
        <w:t>,</w:t>
      </w:r>
      <w:r w:rsidRPr="00357912">
        <w:rPr>
          <w:lang w:eastAsia="pt-BR"/>
        </w:rPr>
        <w:t xml:space="preserve"> </w:t>
      </w:r>
      <w:proofErr w:type="spellStart"/>
      <w:r w:rsidRPr="00357912">
        <w:rPr>
          <w:i/>
          <w:lang w:eastAsia="pt-BR"/>
        </w:rPr>
        <w:t>TortoiseGit</w:t>
      </w:r>
      <w:proofErr w:type="spellEnd"/>
      <w:r w:rsidRPr="00357912">
        <w:rPr>
          <w:vertAlign w:val="superscript"/>
          <w:lang w:eastAsia="pt-BR"/>
        </w:rPr>
        <w:footnoteReference w:id="14"/>
      </w:r>
      <w:r w:rsidRPr="00357912">
        <w:rPr>
          <w:lang w:eastAsia="pt-BR"/>
        </w:rPr>
        <w:t xml:space="preserve">, </w:t>
      </w:r>
      <w:proofErr w:type="spellStart"/>
      <w:r w:rsidRPr="00357912">
        <w:rPr>
          <w:i/>
          <w:lang w:eastAsia="pt-BR"/>
        </w:rPr>
        <w:t>EGit</w:t>
      </w:r>
      <w:proofErr w:type="spellEnd"/>
      <w:r w:rsidRPr="00357912">
        <w:rPr>
          <w:i/>
          <w:lang w:eastAsia="pt-BR"/>
        </w:rPr>
        <w:t xml:space="preserve"> for Eclipse</w:t>
      </w:r>
      <w:r w:rsidRPr="00357912">
        <w:rPr>
          <w:vertAlign w:val="superscript"/>
          <w:lang w:eastAsia="pt-BR"/>
        </w:rPr>
        <w:footnoteReference w:id="15"/>
      </w:r>
      <w:r w:rsidRPr="00357912">
        <w:rPr>
          <w:i/>
          <w:lang w:eastAsia="pt-BR"/>
        </w:rPr>
        <w:t>,</w:t>
      </w:r>
      <w:r w:rsidRPr="00357912">
        <w:rPr>
          <w:lang w:eastAsia="pt-BR"/>
        </w:rPr>
        <w:t xml:space="preserve"> and </w:t>
      </w:r>
      <w:proofErr w:type="spellStart"/>
      <w:r w:rsidRPr="00357912">
        <w:rPr>
          <w:i/>
          <w:lang w:eastAsia="pt-BR"/>
        </w:rPr>
        <w:t>SourceTree</w:t>
      </w:r>
      <w:proofErr w:type="spellEnd"/>
      <w:r w:rsidRPr="00357912">
        <w:rPr>
          <w:vertAlign w:val="superscript"/>
          <w:lang w:eastAsia="pt-BR"/>
        </w:rPr>
        <w:footnoteReference w:id="16"/>
      </w:r>
      <w:r w:rsidRPr="00357912">
        <w:rPr>
          <w:lang w:eastAsia="pt-BR"/>
        </w:rPr>
        <w:t xml:space="preserve">.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w:t>
      </w:r>
      <w:proofErr w:type="spellStart"/>
      <w:r w:rsidRPr="00357912">
        <w:rPr>
          <w:lang w:eastAsia="pt-BR"/>
        </w:rPr>
        <w:t>DVCS</w:t>
      </w:r>
      <w:proofErr w:type="spellEnd"/>
      <w:r w:rsidRPr="00357912">
        <w:rPr>
          <w:lang w:eastAsia="pt-BR"/>
        </w:rPr>
        <w:t>.</w:t>
      </w:r>
    </w:p>
    <w:p w14:paraId="534AE77D" w14:textId="3B56979C" w:rsidR="007714E6" w:rsidRPr="00357912" w:rsidRDefault="007714E6" w:rsidP="007714E6">
      <w:pPr>
        <w:pStyle w:val="EstiloRecuodecorpodetextoPrimeiralinha0cmDepoisde"/>
        <w:rPr>
          <w:b/>
          <w:lang w:eastAsia="pt-BR"/>
        </w:rPr>
      </w:pPr>
      <w:r w:rsidRPr="00357912">
        <w:rPr>
          <w:lang w:eastAsia="pt-BR"/>
        </w:rPr>
        <w:t xml:space="preserve">All in all, among related work, </w:t>
      </w:r>
      <w:r w:rsidRPr="00357912">
        <w:rPr>
          <w:i/>
          <w:lang w:eastAsia="pt-BR"/>
        </w:rPr>
        <w:t>Crystal</w:t>
      </w:r>
      <w:r w:rsidRPr="00357912">
        <w:rPr>
          <w:lang w:eastAsia="pt-BR"/>
        </w:rPr>
        <w:t xml:space="preserve"> is the most similar to </w:t>
      </w:r>
      <w:proofErr w:type="spellStart"/>
      <w:r w:rsidRPr="00357912">
        <w:rPr>
          <w:lang w:eastAsia="pt-BR"/>
        </w:rPr>
        <w:t>DyeVC</w:t>
      </w:r>
      <w:proofErr w:type="spellEnd"/>
      <w:r w:rsidRPr="00357912">
        <w:rPr>
          <w:lang w:eastAsia="pt-BR"/>
        </w:rPr>
        <w:t xml:space="preserve">, and </w:t>
      </w:r>
      <w:r w:rsidR="008B27A2" w:rsidRPr="00357912">
        <w:rPr>
          <w:lang w:eastAsia="pt-BR"/>
        </w:rPr>
        <w:t>deserves</w:t>
      </w:r>
      <w:r w:rsidRPr="00357912">
        <w:rPr>
          <w:lang w:eastAsia="pt-BR"/>
        </w:rPr>
        <w:t xml:space="preserve"> a deeper comparison. Both approaches work with </w:t>
      </w:r>
      <w:proofErr w:type="spellStart"/>
      <w:r w:rsidRPr="00357912">
        <w:rPr>
          <w:lang w:eastAsia="pt-BR"/>
        </w:rPr>
        <w:t>DVCSs</w:t>
      </w:r>
      <w:proofErr w:type="spellEnd"/>
      <w:r w:rsidRPr="00357912">
        <w:rPr>
          <w:lang w:eastAsia="pt-BR"/>
        </w:rPr>
        <w:t xml:space="preserve"> (besides </w:t>
      </w:r>
      <w:proofErr w:type="spellStart"/>
      <w:r w:rsidRPr="00357912">
        <w:rPr>
          <w:lang w:eastAsia="pt-BR"/>
        </w:rPr>
        <w:t>Git</w:t>
      </w:r>
      <w:proofErr w:type="spellEnd"/>
      <w:r w:rsidRPr="00357912">
        <w:rPr>
          <w:lang w:eastAsia="pt-BR"/>
        </w:rPr>
        <w:t xml:space="preserve">, </w:t>
      </w:r>
      <w:r w:rsidRPr="00357912">
        <w:rPr>
          <w:i/>
          <w:lang w:eastAsia="pt-BR"/>
        </w:rPr>
        <w:t xml:space="preserve">Crystal </w:t>
      </w:r>
      <w:r w:rsidRPr="00357912">
        <w:rPr>
          <w:lang w:eastAsia="pt-BR"/>
        </w:rPr>
        <w:t>also supports Mercurial) and use working copies to perform analyses</w:t>
      </w:r>
      <w:r w:rsidR="004764C4" w:rsidRPr="00357912">
        <w:rPr>
          <w:lang w:eastAsia="pt-BR"/>
        </w:rPr>
        <w:t xml:space="preserve">, but </w:t>
      </w:r>
      <w:r w:rsidRPr="00357912">
        <w:rPr>
          <w:lang w:eastAsia="pt-BR"/>
        </w:rPr>
        <w:t>there are major di</w:t>
      </w:r>
      <w:r w:rsidRPr="00357912">
        <w:rPr>
          <w:lang w:eastAsia="pt-BR"/>
        </w:rPr>
        <w:t>f</w:t>
      </w:r>
      <w:r w:rsidRPr="00357912">
        <w:rPr>
          <w:lang w:eastAsia="pt-BR"/>
        </w:rPr>
        <w:t xml:space="preserve">ferences between them. </w:t>
      </w:r>
      <w:r w:rsidRPr="00357912">
        <w:rPr>
          <w:i/>
          <w:lang w:eastAsia="pt-BR"/>
        </w:rPr>
        <w:t>Crystal’s</w:t>
      </w:r>
      <w:r w:rsidRPr="00357912">
        <w:rPr>
          <w:lang w:eastAsia="pt-BR"/>
        </w:rPr>
        <w:t xml:space="preserve"> </w:t>
      </w:r>
      <w:r w:rsidR="004764C4" w:rsidRPr="00357912">
        <w:rPr>
          <w:b/>
          <w:lang w:eastAsia="pt-BR"/>
        </w:rPr>
        <w:t>goal</w:t>
      </w:r>
      <w:r w:rsidR="004764C4" w:rsidRPr="00357912">
        <w:rPr>
          <w:lang w:eastAsia="pt-BR"/>
        </w:rPr>
        <w:t xml:space="preserve"> </w:t>
      </w:r>
      <w:r w:rsidRPr="00357912">
        <w:rPr>
          <w:lang w:eastAsia="pt-BR"/>
        </w:rPr>
        <w:t xml:space="preserve">is to identify conflicts among pairs of repositories, whereas </w:t>
      </w:r>
      <w:proofErr w:type="spellStart"/>
      <w:r w:rsidRPr="00357912">
        <w:rPr>
          <w:i/>
          <w:lang w:eastAsia="pt-BR"/>
        </w:rPr>
        <w:t>DyeVC’s</w:t>
      </w:r>
      <w:proofErr w:type="spellEnd"/>
      <w:r w:rsidRPr="00357912">
        <w:rPr>
          <w:lang w:eastAsia="pt-BR"/>
        </w:rPr>
        <w:t xml:space="preserve"> goal is to provide awareness regarding the existing peers and their synchronization, in different levels. To </w:t>
      </w:r>
      <w:r w:rsidRPr="00357912">
        <w:rPr>
          <w:b/>
          <w:lang w:eastAsia="pt-BR"/>
        </w:rPr>
        <w:t>identify repositories</w:t>
      </w:r>
      <w:r w:rsidRPr="00357912">
        <w:rPr>
          <w:lang w:eastAsia="pt-BR"/>
        </w:rPr>
        <w:t xml:space="preserve">, </w:t>
      </w:r>
      <w:r w:rsidRPr="00357912">
        <w:rPr>
          <w:i/>
          <w:lang w:eastAsia="pt-BR"/>
        </w:rPr>
        <w:t xml:space="preserve">Crystal </w:t>
      </w:r>
      <w:r w:rsidRPr="00357912">
        <w:rPr>
          <w:lang w:eastAsia="pt-BR"/>
        </w:rPr>
        <w:t xml:space="preserve">demands the user to point out </w:t>
      </w:r>
      <w:r w:rsidR="004764C4" w:rsidRPr="00357912">
        <w:rPr>
          <w:lang w:eastAsia="pt-BR"/>
        </w:rPr>
        <w:t>all</w:t>
      </w:r>
      <w:r w:rsidRPr="00357912">
        <w:rPr>
          <w:lang w:eastAsia="pt-BR"/>
        </w:rPr>
        <w:t xml:space="preserve"> repositor</w:t>
      </w:r>
      <w:r w:rsidR="004764C4" w:rsidRPr="00357912">
        <w:rPr>
          <w:lang w:eastAsia="pt-BR"/>
        </w:rPr>
        <w:t>ies</w:t>
      </w:r>
      <w:r w:rsidRPr="00357912">
        <w:rPr>
          <w:lang w:eastAsia="pt-BR"/>
        </w:rPr>
        <w:t xml:space="preserve"> they want to compare, whereas </w:t>
      </w:r>
      <w:proofErr w:type="spellStart"/>
      <w:r w:rsidRPr="00357912">
        <w:rPr>
          <w:i/>
          <w:lang w:eastAsia="pt-BR"/>
        </w:rPr>
        <w:t>DyeVC</w:t>
      </w:r>
      <w:proofErr w:type="spellEnd"/>
      <w:r w:rsidRPr="00357912">
        <w:rPr>
          <w:lang w:eastAsia="pt-BR"/>
        </w:rPr>
        <w:t xml:space="preserve"> requires that some of the repositories be registered and it automatically looks at configuration files to discover all the repo</w:t>
      </w:r>
      <w:r w:rsidRPr="00357912">
        <w:rPr>
          <w:lang w:eastAsia="pt-BR"/>
        </w:rPr>
        <w:t>s</w:t>
      </w:r>
      <w:r w:rsidRPr="00357912">
        <w:rPr>
          <w:lang w:eastAsia="pt-BR"/>
        </w:rPr>
        <w:t xml:space="preserve">itories that one pushes to or pulls from. The </w:t>
      </w:r>
      <w:r w:rsidRPr="00357912">
        <w:rPr>
          <w:b/>
          <w:lang w:eastAsia="pt-BR"/>
        </w:rPr>
        <w:t>repository compar</w:t>
      </w:r>
      <w:r w:rsidRPr="00357912">
        <w:rPr>
          <w:b/>
          <w:lang w:eastAsia="pt-BR"/>
        </w:rPr>
        <w:t>i</w:t>
      </w:r>
      <w:r w:rsidRPr="00357912">
        <w:rPr>
          <w:b/>
          <w:lang w:eastAsia="pt-BR"/>
        </w:rPr>
        <w:t>son</w:t>
      </w:r>
      <w:r w:rsidRPr="00357912">
        <w:rPr>
          <w:lang w:eastAsia="pt-BR"/>
        </w:rPr>
        <w:t xml:space="preserve"> in </w:t>
      </w:r>
      <w:r w:rsidRPr="00357912">
        <w:rPr>
          <w:i/>
          <w:lang w:eastAsia="pt-BR"/>
        </w:rPr>
        <w:t xml:space="preserve">Crystal </w:t>
      </w:r>
      <w:r w:rsidRPr="00357912">
        <w:rPr>
          <w:lang w:eastAsia="pt-BR"/>
        </w:rPr>
        <w:t xml:space="preserve">is from one repository against </w:t>
      </w:r>
      <w:r w:rsidR="003912F8">
        <w:rPr>
          <w:lang w:eastAsia="pt-BR"/>
        </w:rPr>
        <w:t xml:space="preserve">all </w:t>
      </w:r>
      <w:r w:rsidR="00882E24">
        <w:rPr>
          <w:lang w:eastAsia="pt-BR"/>
        </w:rPr>
        <w:t xml:space="preserve">the </w:t>
      </w:r>
      <w:r w:rsidR="003912F8">
        <w:rPr>
          <w:lang w:eastAsia="pt-BR"/>
        </w:rPr>
        <w:t>other together</w:t>
      </w:r>
      <w:r w:rsidRPr="00357912">
        <w:rPr>
          <w:lang w:eastAsia="pt-BR"/>
        </w:rPr>
        <w:t xml:space="preserve">, whereas </w:t>
      </w:r>
      <w:proofErr w:type="spellStart"/>
      <w:r w:rsidRPr="00357912">
        <w:rPr>
          <w:i/>
          <w:lang w:eastAsia="pt-BR"/>
        </w:rPr>
        <w:t>DyeVC</w:t>
      </w:r>
      <w:proofErr w:type="spellEnd"/>
      <w:r w:rsidRPr="00357912">
        <w:rPr>
          <w:lang w:eastAsia="pt-BR"/>
        </w:rPr>
        <w:t xml:space="preserve"> analyzes </w:t>
      </w:r>
      <w:r w:rsidR="00882E24">
        <w:rPr>
          <w:lang w:eastAsia="pt-BR"/>
        </w:rPr>
        <w:t>each</w:t>
      </w:r>
      <w:r w:rsidR="00717E99">
        <w:rPr>
          <w:lang w:eastAsia="pt-BR"/>
        </w:rPr>
        <w:t xml:space="preserve"> repository</w:t>
      </w:r>
      <w:r w:rsidRPr="00357912">
        <w:rPr>
          <w:lang w:eastAsia="pt-BR"/>
        </w:rPr>
        <w:t xml:space="preserve"> against e</w:t>
      </w:r>
      <w:r w:rsidR="003912F8">
        <w:rPr>
          <w:lang w:eastAsia="pt-BR"/>
        </w:rPr>
        <w:t xml:space="preserve">ach other, providing a </w:t>
      </w:r>
      <w:r w:rsidR="00717E99">
        <w:rPr>
          <w:lang w:eastAsia="pt-BR"/>
        </w:rPr>
        <w:t>pairwise view</w:t>
      </w:r>
      <w:r w:rsidR="00882E24">
        <w:rPr>
          <w:lang w:eastAsia="pt-BR"/>
        </w:rPr>
        <w:t xml:space="preserve"> and a </w:t>
      </w:r>
      <w:r w:rsidR="003912F8">
        <w:rPr>
          <w:lang w:eastAsia="pt-BR"/>
        </w:rPr>
        <w:t xml:space="preserve">combined </w:t>
      </w:r>
      <w:r w:rsidRPr="00357912">
        <w:rPr>
          <w:lang w:eastAsia="pt-BR"/>
        </w:rPr>
        <w:t xml:space="preserve">view of the </w:t>
      </w:r>
      <w:r w:rsidR="003912F8">
        <w:rPr>
          <w:lang w:eastAsia="pt-BR"/>
        </w:rPr>
        <w:t>history</w:t>
      </w:r>
      <w:r w:rsidRPr="00357912">
        <w:rPr>
          <w:lang w:eastAsia="pt-BR"/>
        </w:rPr>
        <w:t xml:space="preserve">. Finally, the </w:t>
      </w:r>
      <w:r w:rsidRPr="00357912">
        <w:rPr>
          <w:b/>
          <w:lang w:eastAsia="pt-BR"/>
        </w:rPr>
        <w:t>allowed a</w:t>
      </w:r>
      <w:r w:rsidRPr="00357912">
        <w:rPr>
          <w:b/>
          <w:lang w:eastAsia="pt-BR"/>
        </w:rPr>
        <w:t>c</w:t>
      </w:r>
      <w:r w:rsidRPr="00357912">
        <w:rPr>
          <w:b/>
          <w:lang w:eastAsia="pt-BR"/>
        </w:rPr>
        <w:t>tions</w:t>
      </w:r>
      <w:r w:rsidRPr="00357912">
        <w:rPr>
          <w:lang w:eastAsia="pt-BR"/>
        </w:rPr>
        <w:t xml:space="preserve"> in </w:t>
      </w:r>
      <w:r w:rsidRPr="00357912">
        <w:rPr>
          <w:i/>
          <w:lang w:eastAsia="pt-BR"/>
        </w:rPr>
        <w:t xml:space="preserve">Crystal </w:t>
      </w:r>
      <w:r w:rsidRPr="00357912">
        <w:rPr>
          <w:lang w:eastAsia="pt-BR"/>
        </w:rPr>
        <w:t xml:space="preserve">include the ability to </w:t>
      </w:r>
      <w:r w:rsidRPr="00357912">
        <w:rPr>
          <w:i/>
          <w:lang w:eastAsia="pt-BR"/>
        </w:rPr>
        <w:t>push</w:t>
      </w:r>
      <w:r w:rsidRPr="00357912">
        <w:rPr>
          <w:lang w:eastAsia="pt-BR"/>
        </w:rPr>
        <w:t xml:space="preserve">, </w:t>
      </w:r>
      <w:r w:rsidRPr="00357912">
        <w:rPr>
          <w:i/>
          <w:lang w:eastAsia="pt-BR"/>
        </w:rPr>
        <w:t>pull</w:t>
      </w:r>
      <w:r w:rsidRPr="00357912">
        <w:rPr>
          <w:lang w:eastAsia="pt-BR"/>
        </w:rPr>
        <w:t xml:space="preserve">, </w:t>
      </w:r>
      <w:r w:rsidRPr="00357912">
        <w:rPr>
          <w:i/>
          <w:lang w:eastAsia="pt-BR"/>
        </w:rPr>
        <w:t>compile</w:t>
      </w:r>
      <w:r w:rsidRPr="00357912">
        <w:rPr>
          <w:lang w:eastAsia="pt-BR"/>
        </w:rPr>
        <w:t xml:space="preserve">, and </w:t>
      </w:r>
      <w:r w:rsidRPr="00357912">
        <w:rPr>
          <w:i/>
          <w:lang w:eastAsia="pt-BR"/>
        </w:rPr>
        <w:t>test</w:t>
      </w:r>
      <w:r w:rsidRPr="00357912">
        <w:rPr>
          <w:lang w:eastAsia="pt-BR"/>
        </w:rPr>
        <w:t xml:space="preserve"> a repository, whereas </w:t>
      </w:r>
      <w:proofErr w:type="spellStart"/>
      <w:r w:rsidRPr="00357912">
        <w:rPr>
          <w:i/>
          <w:lang w:eastAsia="pt-BR"/>
        </w:rPr>
        <w:t>DyeVC</w:t>
      </w:r>
      <w:proofErr w:type="spellEnd"/>
      <w:r w:rsidRPr="00357912">
        <w:rPr>
          <w:lang w:eastAsia="pt-BR"/>
        </w:rPr>
        <w:t xml:space="preserve"> allows one to visualize branches status, topology, and history. This way, we see potential to have both tools working together to better provide awareness and safety when working with </w:t>
      </w:r>
      <w:proofErr w:type="spellStart"/>
      <w:r w:rsidRPr="00357912">
        <w:rPr>
          <w:lang w:eastAsia="pt-BR"/>
        </w:rPr>
        <w:t>DVCS</w:t>
      </w:r>
      <w:proofErr w:type="spellEnd"/>
      <w:r w:rsidRPr="00357912">
        <w:rPr>
          <w:lang w:eastAsia="pt-BR"/>
        </w:rPr>
        <w:t>.</w:t>
      </w:r>
    </w:p>
    <w:p w14:paraId="7B9F8EA2" w14:textId="77777777" w:rsidR="007714E6" w:rsidRPr="00357912" w:rsidRDefault="007714E6" w:rsidP="007714E6">
      <w:pPr>
        <w:pStyle w:val="Heading1"/>
        <w:rPr>
          <w:lang w:eastAsia="pt-BR"/>
        </w:rPr>
      </w:pPr>
      <w:bookmarkStart w:id="49" w:name="_Ref447919130"/>
      <w:r w:rsidRPr="00357912">
        <w:rPr>
          <w:lang w:eastAsia="pt-BR"/>
        </w:rPr>
        <w:t>Conclusions and Future Work</w:t>
      </w:r>
      <w:bookmarkEnd w:id="49"/>
    </w:p>
    <w:p w14:paraId="332FD018" w14:textId="26E087C6" w:rsidR="007714E6" w:rsidRPr="00357912" w:rsidRDefault="007714E6" w:rsidP="007714E6">
      <w:pPr>
        <w:pStyle w:val="EstiloRecuodecorpodetextoPrimeiralinha0cmDepoisde"/>
        <w:rPr>
          <w:lang w:eastAsia="pt-BR"/>
        </w:rPr>
      </w:pPr>
      <w:r w:rsidRPr="00357912">
        <w:rPr>
          <w:lang w:eastAsia="pt-BR"/>
        </w:rPr>
        <w:t xml:space="preserve">In this paper we presented </w:t>
      </w:r>
      <w:proofErr w:type="spellStart"/>
      <w:r w:rsidRPr="00357912">
        <w:rPr>
          <w:lang w:eastAsia="pt-BR"/>
        </w:rPr>
        <w:t>DyeVC</w:t>
      </w:r>
      <w:proofErr w:type="spellEnd"/>
      <w:r w:rsidRPr="00357912">
        <w:rPr>
          <w:lang w:eastAsia="pt-BR"/>
        </w:rPr>
        <w:t>, an approach that identifies the status of a repository in contrast with its peers, which are dynam</w:t>
      </w:r>
      <w:r w:rsidRPr="00357912">
        <w:rPr>
          <w:lang w:eastAsia="pt-BR"/>
        </w:rPr>
        <w:t>i</w:t>
      </w:r>
      <w:r w:rsidRPr="00357912">
        <w:rPr>
          <w:lang w:eastAsia="pt-BR"/>
        </w:rPr>
        <w:t xml:space="preserve">cally found in an unobtrusive way. We have evaluated </w:t>
      </w:r>
      <w:proofErr w:type="spellStart"/>
      <w:r w:rsidRPr="00357912">
        <w:rPr>
          <w:lang w:eastAsia="pt-BR"/>
        </w:rPr>
        <w:t>DyeVC</w:t>
      </w:r>
      <w:proofErr w:type="spellEnd"/>
      <w:r w:rsidRPr="00357912">
        <w:rPr>
          <w:lang w:eastAsia="pt-BR"/>
        </w:rPr>
        <w:t xml:space="preserve"> on a real project, showing that it can be used to answer questions that arise when working with </w:t>
      </w:r>
      <w:proofErr w:type="spellStart"/>
      <w:r w:rsidRPr="00357912">
        <w:rPr>
          <w:lang w:eastAsia="pt-BR"/>
        </w:rPr>
        <w:t>DVCSs</w:t>
      </w:r>
      <w:proofErr w:type="spellEnd"/>
      <w:r w:rsidRPr="00357912">
        <w:rPr>
          <w:lang w:eastAsia="pt-BR"/>
        </w:rPr>
        <w:t xml:space="preserve">. The observational study results were promising: </w:t>
      </w:r>
      <w:proofErr w:type="spellStart"/>
      <w:r w:rsidRPr="00357912">
        <w:rPr>
          <w:lang w:eastAsia="pt-BR"/>
        </w:rPr>
        <w:t>DyeVC</w:t>
      </w:r>
      <w:proofErr w:type="spellEnd"/>
      <w:r w:rsidRPr="00357912">
        <w:rPr>
          <w:lang w:eastAsia="pt-BR"/>
        </w:rPr>
        <w:t xml:space="preserve"> was considered easy to use and fast for most repository history exploration operations, while providing the expected answers. This provides initial evidence that </w:t>
      </w:r>
      <w:proofErr w:type="spellStart"/>
      <w:r w:rsidRPr="00357912">
        <w:rPr>
          <w:lang w:eastAsia="pt-BR"/>
        </w:rPr>
        <w:t>DyeVC</w:t>
      </w:r>
      <w:proofErr w:type="spellEnd"/>
      <w:r w:rsidRPr="00357912">
        <w:rPr>
          <w:lang w:eastAsia="pt-BR"/>
        </w:rPr>
        <w:t xml:space="preserve"> could effectively help developers and repository administrators by saving time and by supporting answering questions regarding </w:t>
      </w:r>
      <w:proofErr w:type="spellStart"/>
      <w:r w:rsidRPr="00357912">
        <w:rPr>
          <w:lang w:eastAsia="pt-BR"/>
        </w:rPr>
        <w:t>DVCS</w:t>
      </w:r>
      <w:proofErr w:type="spellEnd"/>
      <w:r w:rsidRPr="00357912">
        <w:rPr>
          <w:lang w:eastAsia="pt-BR"/>
        </w:rPr>
        <w:t xml:space="preserve"> usage that could not be answered before. We have also evalu</w:t>
      </w:r>
      <w:r w:rsidR="000304D3">
        <w:rPr>
          <w:lang w:eastAsia="pt-BR"/>
        </w:rPr>
        <w:t xml:space="preserve">ated </w:t>
      </w:r>
      <w:proofErr w:type="spellStart"/>
      <w:r w:rsidR="000304D3">
        <w:rPr>
          <w:lang w:eastAsia="pt-BR"/>
        </w:rPr>
        <w:t>DyeVC’s</w:t>
      </w:r>
      <w:proofErr w:type="spellEnd"/>
      <w:r w:rsidR="000304D3">
        <w:rPr>
          <w:lang w:eastAsia="pt-BR"/>
        </w:rPr>
        <w:t xml:space="preserve"> performance over </w:t>
      </w:r>
      <w:r w:rsidRPr="00357912">
        <w:rPr>
          <w:lang w:eastAsia="pt-BR"/>
        </w:rPr>
        <w:t>repositories of diffe</w:t>
      </w:r>
      <w:r w:rsidRPr="00357912">
        <w:rPr>
          <w:lang w:eastAsia="pt-BR"/>
        </w:rPr>
        <w:t>r</w:t>
      </w:r>
      <w:r w:rsidRPr="00357912">
        <w:rPr>
          <w:lang w:eastAsia="pt-BR"/>
        </w:rPr>
        <w:t>ent sizes, and we found out that the time and space comple</w:t>
      </w:r>
      <w:r w:rsidRPr="00357912">
        <w:rPr>
          <w:lang w:eastAsia="pt-BR"/>
        </w:rPr>
        <w:t>x</w:t>
      </w:r>
      <w:r w:rsidRPr="00357912">
        <w:rPr>
          <w:lang w:eastAsia="pt-BR"/>
        </w:rPr>
        <w:t>ity of the approach are directly related to the number of commits in the repository under analysis, especially in the view levels with finer granularity.</w:t>
      </w:r>
    </w:p>
    <w:p w14:paraId="4C4EEA48" w14:textId="0079C647" w:rsidR="007714E6" w:rsidRPr="00357912" w:rsidRDefault="007714E6" w:rsidP="007714E6">
      <w:pPr>
        <w:pStyle w:val="EstiloRecuodecorpodetextoPrimeiralinha0cmDepoisde"/>
        <w:rPr>
          <w:lang w:eastAsia="pt-BR"/>
        </w:rPr>
      </w:pPr>
      <w:r w:rsidRPr="00357912">
        <w:rPr>
          <w:lang w:eastAsia="pt-BR"/>
        </w:rPr>
        <w:t xml:space="preserve">A number of future researches arise from this work. Different visualizations can be developed to show </w:t>
      </w:r>
      <w:r w:rsidR="00C54B63">
        <w:rPr>
          <w:lang w:eastAsia="pt-BR"/>
        </w:rPr>
        <w:t xml:space="preserve">the </w:t>
      </w:r>
      <w:r w:rsidRPr="00357912">
        <w:rPr>
          <w:lang w:eastAsia="pt-BR"/>
        </w:rPr>
        <w:t>commit history, compacting it, for example, by automatically collapsing contig</w:t>
      </w:r>
      <w:r w:rsidRPr="00357912">
        <w:rPr>
          <w:lang w:eastAsia="pt-BR"/>
        </w:rPr>
        <w:t>u</w:t>
      </w:r>
      <w:r w:rsidRPr="00357912">
        <w:rPr>
          <w:lang w:eastAsia="pt-BR"/>
        </w:rPr>
        <w:t xml:space="preserve">ous nodes </w:t>
      </w:r>
      <w:r w:rsidR="004764C4" w:rsidRPr="00357912">
        <w:rPr>
          <w:lang w:eastAsia="pt-BR"/>
        </w:rPr>
        <w:t>representing</w:t>
      </w:r>
      <w:r w:rsidRPr="00357912">
        <w:rPr>
          <w:lang w:eastAsia="pt-BR"/>
        </w:rPr>
        <w:t xml:space="preserve"> commits with the same level of accessibi</w:t>
      </w:r>
      <w:r w:rsidRPr="00357912">
        <w:rPr>
          <w:lang w:eastAsia="pt-BR"/>
        </w:rPr>
        <w:t>l</w:t>
      </w:r>
      <w:r w:rsidRPr="00357912">
        <w:rPr>
          <w:lang w:eastAsia="pt-BR"/>
        </w:rPr>
        <w:t xml:space="preserve">ity. </w:t>
      </w:r>
      <w:proofErr w:type="spellStart"/>
      <w:r w:rsidRPr="00357912">
        <w:rPr>
          <w:lang w:eastAsia="pt-BR"/>
        </w:rPr>
        <w:t>DyeVC</w:t>
      </w:r>
      <w:proofErr w:type="spellEnd"/>
      <w:r w:rsidRPr="00357912">
        <w:rPr>
          <w:lang w:eastAsia="pt-BR"/>
        </w:rPr>
        <w:t xml:space="preserve"> could gather additional metadata, for example, to create a visual</w:t>
      </w:r>
      <w:r w:rsidRPr="00357912">
        <w:rPr>
          <w:lang w:eastAsia="pt-BR"/>
        </w:rPr>
        <w:t>i</w:t>
      </w:r>
      <w:r w:rsidRPr="00357912">
        <w:rPr>
          <w:lang w:eastAsia="pt-BR"/>
        </w:rPr>
        <w:t>zation showing conflicts that would happen when merging two or more branches. This data could also be used to mine i</w:t>
      </w:r>
      <w:r w:rsidRPr="00357912">
        <w:rPr>
          <w:lang w:eastAsia="pt-BR"/>
        </w:rPr>
        <w:t>n</w:t>
      </w:r>
      <w:r w:rsidRPr="00357912">
        <w:rPr>
          <w:lang w:eastAsia="pt-BR"/>
        </w:rPr>
        <w:t xml:space="preserve">formation in the repositories, </w:t>
      </w:r>
      <w:r w:rsidR="00C54B63" w:rsidRPr="00357912">
        <w:rPr>
          <w:lang w:eastAsia="pt-BR"/>
        </w:rPr>
        <w:t>revealing</w:t>
      </w:r>
      <w:r w:rsidRPr="00357912">
        <w:rPr>
          <w:lang w:eastAsia="pt-BR"/>
        </w:rPr>
        <w:t xml:space="preserve"> usage patterns or presen</w:t>
      </w:r>
      <w:r w:rsidRPr="00357912">
        <w:rPr>
          <w:lang w:eastAsia="pt-BR"/>
        </w:rPr>
        <w:t>t</w:t>
      </w:r>
      <w:r w:rsidRPr="00357912">
        <w:rPr>
          <w:lang w:eastAsia="pt-BR"/>
        </w:rPr>
        <w:t xml:space="preserve">ing metrics. Finally, some optimization should be done to allow </w:t>
      </w:r>
      <w:proofErr w:type="spellStart"/>
      <w:r w:rsidRPr="00357912">
        <w:rPr>
          <w:lang w:eastAsia="pt-BR"/>
        </w:rPr>
        <w:t>DyeVC</w:t>
      </w:r>
      <w:proofErr w:type="spellEnd"/>
      <w:r w:rsidRPr="00357912">
        <w:rPr>
          <w:lang w:eastAsia="pt-BR"/>
        </w:rPr>
        <w:t xml:space="preserve"> work with larger repositories.</w:t>
      </w:r>
    </w:p>
    <w:p w14:paraId="0A7EA387" w14:textId="77777777" w:rsidR="007714E6" w:rsidRPr="00357912" w:rsidRDefault="007714E6" w:rsidP="007714E6">
      <w:pPr>
        <w:pStyle w:val="Heading1"/>
        <w:rPr>
          <w:lang w:eastAsia="pt-BR"/>
        </w:rPr>
      </w:pPr>
      <w:r w:rsidRPr="00357912">
        <w:rPr>
          <w:lang w:eastAsia="pt-BR"/>
        </w:rPr>
        <w:t>Acknowledgment</w:t>
      </w:r>
    </w:p>
    <w:p w14:paraId="37541D94" w14:textId="77777777" w:rsidR="007714E6" w:rsidRPr="00357912" w:rsidRDefault="007714E6" w:rsidP="007714E6">
      <w:pPr>
        <w:pStyle w:val="EstiloRecuodecorpodetextoPrimeiralinha0cmDepoisde"/>
        <w:rPr>
          <w:lang w:eastAsia="pt-BR"/>
        </w:rPr>
      </w:pPr>
      <w:r w:rsidRPr="00357912">
        <w:rPr>
          <w:lang w:eastAsia="pt-BR"/>
        </w:rPr>
        <w:t xml:space="preserve">We thank </w:t>
      </w:r>
      <w:proofErr w:type="spellStart"/>
      <w:r w:rsidRPr="00357912">
        <w:rPr>
          <w:lang w:eastAsia="pt-BR"/>
        </w:rPr>
        <w:t>CNPq</w:t>
      </w:r>
      <w:proofErr w:type="spellEnd"/>
      <w:r w:rsidRPr="00357912">
        <w:rPr>
          <w:lang w:eastAsia="pt-BR"/>
        </w:rPr>
        <w:t xml:space="preserve"> and </w:t>
      </w:r>
      <w:proofErr w:type="spellStart"/>
      <w:r w:rsidRPr="00357912">
        <w:rPr>
          <w:lang w:eastAsia="pt-BR"/>
        </w:rPr>
        <w:t>FAPERJ</w:t>
      </w:r>
      <w:proofErr w:type="spellEnd"/>
      <w:r w:rsidRPr="00357912">
        <w:rPr>
          <w:lang w:eastAsia="pt-BR"/>
        </w:rPr>
        <w:t xml:space="preserve"> for the financial support.</w:t>
      </w:r>
    </w:p>
    <w:p w14:paraId="30FF7EB3" w14:textId="77777777" w:rsidR="007714E6" w:rsidRPr="00357912" w:rsidRDefault="007714E6" w:rsidP="007714E6">
      <w:pPr>
        <w:pStyle w:val="Heading1"/>
        <w:rPr>
          <w:lang w:eastAsia="pt-BR"/>
        </w:rPr>
      </w:pPr>
      <w:r w:rsidRPr="00357912">
        <w:rPr>
          <w:lang w:eastAsia="pt-BR"/>
        </w:rPr>
        <w:t>References</w:t>
      </w:r>
    </w:p>
    <w:p w14:paraId="54AC5AE3" w14:textId="77777777" w:rsidR="0039461E" w:rsidRPr="00357912" w:rsidRDefault="007714E6" w:rsidP="0039461E">
      <w:pPr>
        <w:pStyle w:val="Bibliography"/>
      </w:pPr>
      <w:r w:rsidRPr="00357912">
        <w:rPr>
          <w:lang w:eastAsia="pt-BR"/>
        </w:rPr>
        <w:fldChar w:fldCharType="begin"/>
      </w:r>
      <w:r w:rsidR="0039461E" w:rsidRPr="00357912">
        <w:rPr>
          <w:lang w:eastAsia="pt-BR"/>
        </w:rPr>
        <w:instrText xml:space="preserve"> ADDIN ZOTERO_BIBL {"custom":[]} CSL_BIBLIOGRAPHY </w:instrText>
      </w:r>
      <w:r w:rsidRPr="00357912">
        <w:rPr>
          <w:lang w:eastAsia="pt-BR"/>
        </w:rPr>
        <w:fldChar w:fldCharType="separate"/>
      </w:r>
      <w:r w:rsidR="0039461E" w:rsidRPr="00357912">
        <w:t>[1]</w:t>
      </w:r>
      <w:r w:rsidR="0039461E" w:rsidRPr="00357912">
        <w:tab/>
        <w:t xml:space="preserve">M. J. </w:t>
      </w:r>
      <w:proofErr w:type="spellStart"/>
      <w:r w:rsidR="0039461E" w:rsidRPr="00357912">
        <w:t>Rochkind</w:t>
      </w:r>
      <w:proofErr w:type="spellEnd"/>
      <w:r w:rsidR="0039461E" w:rsidRPr="00357912">
        <w:t xml:space="preserve">, “The source code control system,” </w:t>
      </w:r>
      <w:r w:rsidR="0039461E" w:rsidRPr="00357912">
        <w:rPr>
          <w:i/>
          <w:iCs/>
        </w:rPr>
        <w:t xml:space="preserve">IEEE Trans. </w:t>
      </w:r>
      <w:proofErr w:type="spellStart"/>
      <w:r w:rsidR="0039461E" w:rsidRPr="00357912">
        <w:rPr>
          <w:i/>
          <w:iCs/>
        </w:rPr>
        <w:t>Softw</w:t>
      </w:r>
      <w:proofErr w:type="spellEnd"/>
      <w:r w:rsidR="0039461E" w:rsidRPr="00357912">
        <w:rPr>
          <w:i/>
          <w:iCs/>
        </w:rPr>
        <w:t>. Eng. TSE</w:t>
      </w:r>
      <w:r w:rsidR="0039461E" w:rsidRPr="00357912">
        <w:t>, vol. 1, no. 4, pp. 364–470, Dec. 1975.</w:t>
      </w:r>
    </w:p>
    <w:p w14:paraId="7327A9B4" w14:textId="77777777" w:rsidR="0039461E" w:rsidRPr="00357912" w:rsidRDefault="0039461E" w:rsidP="0039461E">
      <w:pPr>
        <w:pStyle w:val="Bibliography"/>
      </w:pPr>
      <w:r w:rsidRPr="00357912">
        <w:t>[2]</w:t>
      </w:r>
      <w:r w:rsidRPr="00357912">
        <w:tab/>
        <w:t xml:space="preserve">J. </w:t>
      </w:r>
      <w:proofErr w:type="spellStart"/>
      <w:r w:rsidRPr="00357912">
        <w:t>Estublier</w:t>
      </w:r>
      <w:proofErr w:type="spellEnd"/>
      <w:r w:rsidRPr="00357912">
        <w:t xml:space="preserve">, “Software configuration management: a roadmap,” presented at the </w:t>
      </w:r>
      <w:proofErr w:type="spellStart"/>
      <w:r w:rsidRPr="00357912">
        <w:t>Internation</w:t>
      </w:r>
      <w:proofErr w:type="spellEnd"/>
      <w:r w:rsidRPr="00357912">
        <w:t xml:space="preserve"> Conference on Software Engineering (</w:t>
      </w:r>
      <w:proofErr w:type="spellStart"/>
      <w:r w:rsidRPr="00357912">
        <w:t>ICSE</w:t>
      </w:r>
      <w:proofErr w:type="spellEnd"/>
      <w:r w:rsidRPr="00357912">
        <w:t>), Limerick, Ireland, 2000, pp. 279–289.</w:t>
      </w:r>
    </w:p>
    <w:p w14:paraId="53A6462A" w14:textId="77777777" w:rsidR="0039461E" w:rsidRPr="00357912" w:rsidRDefault="0039461E" w:rsidP="0039461E">
      <w:pPr>
        <w:pStyle w:val="Bibliography"/>
      </w:pPr>
      <w:r w:rsidRPr="00357912">
        <w:t>[3]</w:t>
      </w:r>
      <w:r w:rsidRPr="00357912">
        <w:tab/>
        <w:t xml:space="preserve">W. </w:t>
      </w:r>
      <w:proofErr w:type="spellStart"/>
      <w:r w:rsidRPr="00357912">
        <w:t>Tichy</w:t>
      </w:r>
      <w:proofErr w:type="spellEnd"/>
      <w:r w:rsidRPr="00357912">
        <w:t>, “</w:t>
      </w:r>
      <w:proofErr w:type="spellStart"/>
      <w:r w:rsidRPr="00357912">
        <w:t>RCS</w:t>
      </w:r>
      <w:proofErr w:type="spellEnd"/>
      <w:r w:rsidRPr="00357912">
        <w:t xml:space="preserve">: A system for version control,” </w:t>
      </w:r>
      <w:proofErr w:type="spellStart"/>
      <w:r w:rsidRPr="00357912">
        <w:rPr>
          <w:i/>
          <w:iCs/>
        </w:rPr>
        <w:t>Softw</w:t>
      </w:r>
      <w:proofErr w:type="spellEnd"/>
      <w:r w:rsidRPr="00357912">
        <w:rPr>
          <w:i/>
          <w:iCs/>
        </w:rPr>
        <w:t xml:space="preserve">. - </w:t>
      </w:r>
      <w:proofErr w:type="spellStart"/>
      <w:r w:rsidRPr="00357912">
        <w:rPr>
          <w:i/>
          <w:iCs/>
        </w:rPr>
        <w:t>Pract</w:t>
      </w:r>
      <w:proofErr w:type="spellEnd"/>
      <w:r w:rsidRPr="00357912">
        <w:rPr>
          <w:i/>
          <w:iCs/>
        </w:rPr>
        <w:t xml:space="preserve">. </w:t>
      </w:r>
      <w:proofErr w:type="gramStart"/>
      <w:r w:rsidRPr="00357912">
        <w:rPr>
          <w:i/>
          <w:iCs/>
        </w:rPr>
        <w:t>Exp.</w:t>
      </w:r>
      <w:r w:rsidRPr="00357912">
        <w:t>, vol. 15, no. 7, pp. 637–654, 1985.</w:t>
      </w:r>
      <w:proofErr w:type="gramEnd"/>
    </w:p>
    <w:p w14:paraId="2CDEA921" w14:textId="77777777" w:rsidR="0039461E" w:rsidRPr="00357912" w:rsidRDefault="0039461E" w:rsidP="0039461E">
      <w:pPr>
        <w:pStyle w:val="Bibliography"/>
      </w:pPr>
      <w:r w:rsidRPr="00357912">
        <w:t>[4]</w:t>
      </w:r>
      <w:r w:rsidRPr="00357912">
        <w:tab/>
        <w:t xml:space="preserve">P. </w:t>
      </w:r>
      <w:proofErr w:type="spellStart"/>
      <w:r w:rsidRPr="00357912">
        <w:t>Cederqvist</w:t>
      </w:r>
      <w:proofErr w:type="spellEnd"/>
      <w:r w:rsidRPr="00357912">
        <w:t xml:space="preserve">, </w:t>
      </w:r>
      <w:r w:rsidRPr="00357912">
        <w:rPr>
          <w:i/>
          <w:iCs/>
        </w:rPr>
        <w:t>Version Management with CVS</w:t>
      </w:r>
      <w:r w:rsidRPr="00357912">
        <w:t xml:space="preserve">. </w:t>
      </w:r>
      <w:proofErr w:type="gramStart"/>
      <w:r w:rsidRPr="00357912">
        <w:t>Free Sof</w:t>
      </w:r>
      <w:r w:rsidRPr="00357912">
        <w:t>t</w:t>
      </w:r>
      <w:r w:rsidRPr="00357912">
        <w:t>ware Foundation, 2005.</w:t>
      </w:r>
      <w:proofErr w:type="gramEnd"/>
    </w:p>
    <w:p w14:paraId="750B11BB" w14:textId="77777777" w:rsidR="0039461E" w:rsidRPr="00357912" w:rsidRDefault="0039461E" w:rsidP="0039461E">
      <w:pPr>
        <w:pStyle w:val="Bibliography"/>
      </w:pPr>
      <w:r w:rsidRPr="00357912">
        <w:t>[5]</w:t>
      </w:r>
      <w:r w:rsidRPr="00357912">
        <w:tab/>
        <w:t>B. Collins-</w:t>
      </w:r>
      <w:proofErr w:type="spellStart"/>
      <w:r w:rsidRPr="00357912">
        <w:t>Sussman</w:t>
      </w:r>
      <w:proofErr w:type="spellEnd"/>
      <w:r w:rsidRPr="00357912">
        <w:t xml:space="preserve">, B. W. Fitzpatrick, and C. M. </w:t>
      </w:r>
      <w:proofErr w:type="spellStart"/>
      <w:r w:rsidRPr="00357912">
        <w:t>Pilato</w:t>
      </w:r>
      <w:proofErr w:type="spellEnd"/>
      <w:r w:rsidRPr="00357912">
        <w:t xml:space="preserve">, </w:t>
      </w:r>
      <w:r w:rsidRPr="00357912">
        <w:rPr>
          <w:i/>
          <w:iCs/>
        </w:rPr>
        <w:t>Version Control with Subversion</w:t>
      </w:r>
      <w:r w:rsidRPr="00357912">
        <w:t>. Stanford, CA, USA: Compiled from r4849, 2011.</w:t>
      </w:r>
    </w:p>
    <w:p w14:paraId="44B41C5C" w14:textId="77777777" w:rsidR="0039461E" w:rsidRPr="00357912" w:rsidRDefault="0039461E" w:rsidP="0039461E">
      <w:pPr>
        <w:pStyle w:val="Bibliography"/>
      </w:pPr>
      <w:r w:rsidRPr="00357912">
        <w:t>[6]</w:t>
      </w:r>
      <w:r w:rsidRPr="00357912">
        <w:tab/>
        <w:t xml:space="preserve">S. Chacon, </w:t>
      </w:r>
      <w:r w:rsidRPr="00357912">
        <w:rPr>
          <w:i/>
          <w:iCs/>
        </w:rPr>
        <w:t xml:space="preserve">Pro </w:t>
      </w:r>
      <w:proofErr w:type="spellStart"/>
      <w:r w:rsidRPr="00357912">
        <w:rPr>
          <w:i/>
          <w:iCs/>
        </w:rPr>
        <w:t>Git</w:t>
      </w:r>
      <w:proofErr w:type="spellEnd"/>
      <w:r w:rsidRPr="00357912">
        <w:t xml:space="preserve">, 1st ed. Berkeley, CA, </w:t>
      </w:r>
      <w:proofErr w:type="gramStart"/>
      <w:r w:rsidRPr="00357912">
        <w:t>USA</w:t>
      </w:r>
      <w:proofErr w:type="gramEnd"/>
      <w:r w:rsidRPr="00357912">
        <w:t xml:space="preserve">: </w:t>
      </w:r>
      <w:proofErr w:type="spellStart"/>
      <w:r w:rsidRPr="00357912">
        <w:t>Apress</w:t>
      </w:r>
      <w:proofErr w:type="spellEnd"/>
      <w:r w:rsidRPr="00357912">
        <w:t>, 2009.</w:t>
      </w:r>
    </w:p>
    <w:p w14:paraId="4CB0BEC7" w14:textId="77777777" w:rsidR="0039461E" w:rsidRPr="00357912" w:rsidRDefault="0039461E" w:rsidP="0039461E">
      <w:pPr>
        <w:pStyle w:val="Bibliography"/>
      </w:pPr>
      <w:r w:rsidRPr="00357912">
        <w:t>[7]</w:t>
      </w:r>
      <w:r w:rsidRPr="00357912">
        <w:tab/>
        <w:t xml:space="preserve">B. O’Sullivan, </w:t>
      </w:r>
      <w:r w:rsidRPr="00357912">
        <w:rPr>
          <w:i/>
          <w:iCs/>
        </w:rPr>
        <w:t>Mercurial: The Definitive Guide</w:t>
      </w:r>
      <w:r w:rsidRPr="00357912">
        <w:t>, 1st ed. Sebastopol, CA, USA: O’Reilly Media, 2009.</w:t>
      </w:r>
    </w:p>
    <w:p w14:paraId="3393AB77" w14:textId="77777777" w:rsidR="0039461E" w:rsidRPr="00357912" w:rsidRDefault="0039461E" w:rsidP="0039461E">
      <w:pPr>
        <w:pStyle w:val="Bibliography"/>
      </w:pPr>
      <w:r w:rsidRPr="00357912">
        <w:t>[8]</w:t>
      </w:r>
      <w:r w:rsidRPr="00357912">
        <w:tab/>
        <w:t>Eclipse Foundation, “2014 Annual Eclipse Community Report,” Eclipse Foundation, San Francisco, CA, USA, Survey, Jun. 2014.</w:t>
      </w:r>
    </w:p>
    <w:p w14:paraId="4325BF89" w14:textId="77777777" w:rsidR="0039461E" w:rsidRPr="00357912" w:rsidRDefault="0039461E" w:rsidP="0039461E">
      <w:pPr>
        <w:pStyle w:val="Bibliography"/>
      </w:pPr>
      <w:r w:rsidRPr="00357912">
        <w:t>[9]</w:t>
      </w:r>
      <w:r w:rsidRPr="00357912">
        <w:tab/>
        <w:t xml:space="preserve">C. </w:t>
      </w:r>
      <w:proofErr w:type="spellStart"/>
      <w:r w:rsidRPr="00357912">
        <w:t>Walrad</w:t>
      </w:r>
      <w:proofErr w:type="spellEnd"/>
      <w:r w:rsidRPr="00357912">
        <w:t xml:space="preserve"> and D. Strom, “The importance of branching models in </w:t>
      </w:r>
      <w:proofErr w:type="spellStart"/>
      <w:r w:rsidRPr="00357912">
        <w:t>SCM</w:t>
      </w:r>
      <w:proofErr w:type="spellEnd"/>
      <w:r w:rsidRPr="00357912">
        <w:t xml:space="preserve">,” </w:t>
      </w:r>
      <w:r w:rsidRPr="00357912">
        <w:rPr>
          <w:i/>
          <w:iCs/>
        </w:rPr>
        <w:t xml:space="preserve">IEEE </w:t>
      </w:r>
      <w:proofErr w:type="spellStart"/>
      <w:r w:rsidRPr="00357912">
        <w:rPr>
          <w:i/>
          <w:iCs/>
        </w:rPr>
        <w:t>Comput</w:t>
      </w:r>
      <w:proofErr w:type="spellEnd"/>
      <w:proofErr w:type="gramStart"/>
      <w:r w:rsidRPr="00357912">
        <w:rPr>
          <w:i/>
          <w:iCs/>
        </w:rPr>
        <w:t>.</w:t>
      </w:r>
      <w:r w:rsidRPr="00357912">
        <w:t>,</w:t>
      </w:r>
      <w:proofErr w:type="gramEnd"/>
      <w:r w:rsidRPr="00357912">
        <w:t xml:space="preserve"> vol. 35, no. 9, pp. 31 – 38, Sep. 2002.</w:t>
      </w:r>
    </w:p>
    <w:p w14:paraId="1A31B34E" w14:textId="77777777" w:rsidR="0039461E" w:rsidRPr="00357912" w:rsidRDefault="0039461E" w:rsidP="0039461E">
      <w:pPr>
        <w:pStyle w:val="Bibliography"/>
      </w:pPr>
      <w:r w:rsidRPr="00357912">
        <w:t>[10]</w:t>
      </w:r>
      <w:r w:rsidRPr="00357912">
        <w:tab/>
      </w:r>
      <w:proofErr w:type="gramStart"/>
      <w:r w:rsidRPr="00357912">
        <w:t xml:space="preserve">B. O’Sullivan, “Making sense of revision-control systems,” </w:t>
      </w:r>
      <w:proofErr w:type="spellStart"/>
      <w:r w:rsidRPr="00357912">
        <w:rPr>
          <w:i/>
          <w:iCs/>
        </w:rPr>
        <w:t>Commun</w:t>
      </w:r>
      <w:proofErr w:type="spellEnd"/>
      <w:r w:rsidRPr="00357912">
        <w:rPr>
          <w:i/>
          <w:iCs/>
        </w:rPr>
        <w:t>.</w:t>
      </w:r>
      <w:proofErr w:type="gramEnd"/>
      <w:r w:rsidRPr="00357912">
        <w:rPr>
          <w:i/>
          <w:iCs/>
        </w:rPr>
        <w:t xml:space="preserve"> </w:t>
      </w:r>
      <w:proofErr w:type="gramStart"/>
      <w:r w:rsidRPr="00357912">
        <w:rPr>
          <w:i/>
          <w:iCs/>
        </w:rPr>
        <w:t>ACM</w:t>
      </w:r>
      <w:r w:rsidRPr="00357912">
        <w:t>, vol. 52, no. 9, pp. 56–62, Sep. 2009.</w:t>
      </w:r>
      <w:proofErr w:type="gramEnd"/>
    </w:p>
    <w:p w14:paraId="7FB86437" w14:textId="77777777" w:rsidR="0039461E" w:rsidRPr="00357912" w:rsidRDefault="0039461E" w:rsidP="0039461E">
      <w:pPr>
        <w:pStyle w:val="Bibliography"/>
      </w:pPr>
      <w:r w:rsidRPr="00357912">
        <w:t>[11]</w:t>
      </w:r>
      <w:r w:rsidRPr="00357912">
        <w:tab/>
        <w:t>D</w:t>
      </w:r>
      <w:proofErr w:type="gramStart"/>
      <w:r w:rsidRPr="00357912">
        <w:t>.-</w:t>
      </w:r>
      <w:proofErr w:type="gramEnd"/>
      <w:r w:rsidRPr="00357912">
        <w:t xml:space="preserve">C. </w:t>
      </w:r>
      <w:proofErr w:type="spellStart"/>
      <w:r w:rsidRPr="00357912">
        <w:t>Gumm</w:t>
      </w:r>
      <w:proofErr w:type="spellEnd"/>
      <w:r w:rsidRPr="00357912">
        <w:t>, “Distribution Dimensions in Software D</w:t>
      </w:r>
      <w:r w:rsidRPr="00357912">
        <w:t>e</w:t>
      </w:r>
      <w:r w:rsidRPr="00357912">
        <w:t xml:space="preserve">velopment Projects: A Taxonomy,” </w:t>
      </w:r>
      <w:r w:rsidRPr="00357912">
        <w:rPr>
          <w:i/>
          <w:iCs/>
        </w:rPr>
        <w:t xml:space="preserve">IEEE </w:t>
      </w:r>
      <w:proofErr w:type="spellStart"/>
      <w:r w:rsidRPr="00357912">
        <w:rPr>
          <w:i/>
          <w:iCs/>
        </w:rPr>
        <w:t>Softw</w:t>
      </w:r>
      <w:proofErr w:type="spellEnd"/>
      <w:r w:rsidRPr="00357912">
        <w:rPr>
          <w:i/>
          <w:iCs/>
        </w:rPr>
        <w:t>.</w:t>
      </w:r>
      <w:r w:rsidRPr="00357912">
        <w:t>, vol. 23, no. 5, pp. 45–51, Sep. 2006.</w:t>
      </w:r>
    </w:p>
    <w:p w14:paraId="5FE98A9D" w14:textId="77777777" w:rsidR="0039461E" w:rsidRPr="00357912" w:rsidRDefault="0039461E" w:rsidP="0039461E">
      <w:pPr>
        <w:pStyle w:val="Bibliography"/>
      </w:pPr>
      <w:r w:rsidRPr="00357912">
        <w:t>[12]</w:t>
      </w:r>
      <w:r w:rsidRPr="00357912">
        <w:tab/>
        <w:t xml:space="preserve">D. E. Perry, H. P. </w:t>
      </w:r>
      <w:proofErr w:type="spellStart"/>
      <w:r w:rsidRPr="00357912">
        <w:t>Siy</w:t>
      </w:r>
      <w:proofErr w:type="spellEnd"/>
      <w:r w:rsidRPr="00357912">
        <w:t xml:space="preserve">, and L. G. </w:t>
      </w:r>
      <w:proofErr w:type="spellStart"/>
      <w:r w:rsidRPr="00357912">
        <w:t>Votta</w:t>
      </w:r>
      <w:proofErr w:type="spellEnd"/>
      <w:r w:rsidRPr="00357912">
        <w:t>, “Parallel changes in large scale software development: an observational case study,” presented at the International Conference on Sof</w:t>
      </w:r>
      <w:r w:rsidRPr="00357912">
        <w:t>t</w:t>
      </w:r>
      <w:r w:rsidRPr="00357912">
        <w:t>ware engineering (</w:t>
      </w:r>
      <w:proofErr w:type="spellStart"/>
      <w:r w:rsidRPr="00357912">
        <w:t>ICSE</w:t>
      </w:r>
      <w:proofErr w:type="spellEnd"/>
      <w:r w:rsidRPr="00357912">
        <w:t>), Kyoto, Japan, 1998, pp. 251–260.</w:t>
      </w:r>
    </w:p>
    <w:p w14:paraId="1D7793F6" w14:textId="77777777" w:rsidR="0039461E" w:rsidRPr="00357912" w:rsidRDefault="0039461E" w:rsidP="0039461E">
      <w:pPr>
        <w:pStyle w:val="Bibliography"/>
      </w:pPr>
      <w:r w:rsidRPr="00357912">
        <w:t>[13]</w:t>
      </w:r>
      <w:r w:rsidRPr="00357912">
        <w:tab/>
        <w:t xml:space="preserve">I. A. da Silva, P. H. Chen, C. Van der </w:t>
      </w:r>
      <w:proofErr w:type="spellStart"/>
      <w:r w:rsidRPr="00357912">
        <w:t>Westhuizen</w:t>
      </w:r>
      <w:proofErr w:type="spellEnd"/>
      <w:r w:rsidRPr="00357912">
        <w:t xml:space="preserve">, R. M. Ripley, and A. van der </w:t>
      </w:r>
      <w:proofErr w:type="spellStart"/>
      <w:r w:rsidRPr="00357912">
        <w:t>Hoek</w:t>
      </w:r>
      <w:proofErr w:type="spellEnd"/>
      <w:r w:rsidRPr="00357912">
        <w:t xml:space="preserve">, “Lighthouse: coordination through emerging design,” presented at the Workshop on Eclipse Technology </w:t>
      </w:r>
      <w:proofErr w:type="spellStart"/>
      <w:r w:rsidRPr="00357912">
        <w:t>eXchange</w:t>
      </w:r>
      <w:proofErr w:type="spellEnd"/>
      <w:r w:rsidRPr="00357912">
        <w:t xml:space="preserve"> (</w:t>
      </w:r>
      <w:proofErr w:type="spellStart"/>
      <w:r w:rsidRPr="00357912">
        <w:t>ETX</w:t>
      </w:r>
      <w:proofErr w:type="spellEnd"/>
      <w:r w:rsidRPr="00357912">
        <w:t>), Portland, Oregon, USA, 2006, pp. 11–15.</w:t>
      </w:r>
    </w:p>
    <w:p w14:paraId="0F73FF90" w14:textId="77777777" w:rsidR="0039461E" w:rsidRPr="00357912" w:rsidRDefault="0039461E" w:rsidP="0039461E">
      <w:pPr>
        <w:pStyle w:val="Bibliography"/>
      </w:pPr>
      <w:r w:rsidRPr="00357912">
        <w:t>[14]</w:t>
      </w:r>
      <w:r w:rsidRPr="00357912">
        <w:tab/>
        <w:t xml:space="preserve">Y. </w:t>
      </w:r>
      <w:proofErr w:type="spellStart"/>
      <w:r w:rsidRPr="00357912">
        <w:t>Brun</w:t>
      </w:r>
      <w:proofErr w:type="spellEnd"/>
      <w:r w:rsidRPr="00357912">
        <w:t xml:space="preserve">, R. Holmes, M. D. Ernst, and D. </w:t>
      </w:r>
      <w:proofErr w:type="spellStart"/>
      <w:r w:rsidRPr="00357912">
        <w:t>Notkin</w:t>
      </w:r>
      <w:proofErr w:type="spellEnd"/>
      <w:r w:rsidRPr="00357912">
        <w:t>, “Proa</w:t>
      </w:r>
      <w:r w:rsidRPr="00357912">
        <w:t>c</w:t>
      </w:r>
      <w:r w:rsidRPr="00357912">
        <w:t xml:space="preserve">tive detection of collaboration conflicts,” presented at the ACM </w:t>
      </w:r>
      <w:proofErr w:type="spellStart"/>
      <w:r w:rsidRPr="00357912">
        <w:t>SIGSOFT</w:t>
      </w:r>
      <w:proofErr w:type="spellEnd"/>
      <w:r w:rsidRPr="00357912">
        <w:t xml:space="preserve"> Symposium and European Conference on Foundations of Software Engineering (</w:t>
      </w:r>
      <w:proofErr w:type="spellStart"/>
      <w:r w:rsidRPr="00357912">
        <w:t>ESEC</w:t>
      </w:r>
      <w:proofErr w:type="spellEnd"/>
      <w:r w:rsidRPr="00357912">
        <w:t>/</w:t>
      </w:r>
      <w:proofErr w:type="spellStart"/>
      <w:r w:rsidRPr="00357912">
        <w:t>FSE</w:t>
      </w:r>
      <w:proofErr w:type="spellEnd"/>
      <w:r w:rsidRPr="00357912">
        <w:t>), Sz</w:t>
      </w:r>
      <w:r w:rsidRPr="00357912">
        <w:t>e</w:t>
      </w:r>
      <w:r w:rsidRPr="00357912">
        <w:t>ged, Hungary, 2011, pp. 168–178.</w:t>
      </w:r>
    </w:p>
    <w:p w14:paraId="701FFDD1" w14:textId="77777777" w:rsidR="0039461E" w:rsidRPr="00357912" w:rsidRDefault="0039461E" w:rsidP="0039461E">
      <w:pPr>
        <w:pStyle w:val="Bibliography"/>
      </w:pPr>
      <w:r w:rsidRPr="00357912">
        <w:t>[15]</w:t>
      </w:r>
      <w:r w:rsidRPr="00357912">
        <w:tab/>
        <w:t xml:space="preserve">B. Appleton, S. </w:t>
      </w:r>
      <w:proofErr w:type="spellStart"/>
      <w:r w:rsidRPr="00357912">
        <w:t>Berczuk</w:t>
      </w:r>
      <w:proofErr w:type="spellEnd"/>
      <w:r w:rsidRPr="00357912">
        <w:t>, R. Cabrera, and R. Orenstein, “Streamed lines: Branching patterns for parallel software development,” presented at the Pattern Languages of Pr</w:t>
      </w:r>
      <w:r w:rsidRPr="00357912">
        <w:t>o</w:t>
      </w:r>
      <w:r w:rsidRPr="00357912">
        <w:t>grams Conference (</w:t>
      </w:r>
      <w:proofErr w:type="spellStart"/>
      <w:r w:rsidRPr="00357912">
        <w:t>PLoP</w:t>
      </w:r>
      <w:proofErr w:type="spellEnd"/>
      <w:r w:rsidRPr="00357912">
        <w:t>), Monticello, Illinois, USA, 1998, vol. 98.</w:t>
      </w:r>
    </w:p>
    <w:p w14:paraId="16593835" w14:textId="77777777" w:rsidR="0039461E" w:rsidRPr="00357912" w:rsidRDefault="0039461E" w:rsidP="0039461E">
      <w:pPr>
        <w:pStyle w:val="Bibliography"/>
      </w:pPr>
      <w:r w:rsidRPr="00357912">
        <w:t>[16]</w:t>
      </w:r>
      <w:r w:rsidRPr="00357912">
        <w:tab/>
        <w:t xml:space="preserve">A. </w:t>
      </w:r>
      <w:proofErr w:type="spellStart"/>
      <w:r w:rsidRPr="00357912">
        <w:t>Sarma</w:t>
      </w:r>
      <w:proofErr w:type="spellEnd"/>
      <w:r w:rsidRPr="00357912">
        <w:t xml:space="preserve"> and A. van der </w:t>
      </w:r>
      <w:proofErr w:type="spellStart"/>
      <w:r w:rsidRPr="00357912">
        <w:t>Hoek</w:t>
      </w:r>
      <w:proofErr w:type="spellEnd"/>
      <w:r w:rsidRPr="00357912">
        <w:t>, “</w:t>
      </w:r>
      <w:proofErr w:type="spellStart"/>
      <w:r w:rsidRPr="00357912">
        <w:t>Palantir</w:t>
      </w:r>
      <w:proofErr w:type="spellEnd"/>
      <w:r w:rsidRPr="00357912">
        <w:t>: coordinating distributed workspaces,” presented at the 26th Computer Software and Applications Conference (</w:t>
      </w:r>
      <w:proofErr w:type="spellStart"/>
      <w:r w:rsidRPr="00357912">
        <w:t>COMPSAC</w:t>
      </w:r>
      <w:proofErr w:type="spellEnd"/>
      <w:r w:rsidRPr="00357912">
        <w:t>), O</w:t>
      </w:r>
      <w:r w:rsidRPr="00357912">
        <w:t>x</w:t>
      </w:r>
      <w:r w:rsidRPr="00357912">
        <w:t>ford, United Kingdom, 2002, pp. 1093 – 1097.</w:t>
      </w:r>
    </w:p>
    <w:p w14:paraId="77CE17B3" w14:textId="77777777" w:rsidR="0039461E" w:rsidRPr="00357912" w:rsidRDefault="0039461E" w:rsidP="0039461E">
      <w:pPr>
        <w:pStyle w:val="Bibliography"/>
      </w:pPr>
      <w:r w:rsidRPr="00357912">
        <w:t>[17]</w:t>
      </w:r>
      <w:r w:rsidRPr="00357912">
        <w:tab/>
        <w:t xml:space="preserve">J. T. </w:t>
      </w:r>
      <w:proofErr w:type="spellStart"/>
      <w:r w:rsidRPr="00357912">
        <w:t>Biehl</w:t>
      </w:r>
      <w:proofErr w:type="spellEnd"/>
      <w:r w:rsidRPr="00357912">
        <w:t>, M. Czerwinski, G. Smith, and G. G. Robertson, “</w:t>
      </w:r>
      <w:proofErr w:type="spellStart"/>
      <w:r w:rsidRPr="00357912">
        <w:t>FASTDash</w:t>
      </w:r>
      <w:proofErr w:type="spellEnd"/>
      <w:r w:rsidRPr="00357912">
        <w:t>: A Visual Dashboard for Fostering Awareness in Software Teams,” presented at the ACM Conference on Human Factors in Computing Systems (CHI), San Jose, California, USA, 2007, pp. 1313–1322.</w:t>
      </w:r>
    </w:p>
    <w:p w14:paraId="3870350D" w14:textId="77777777" w:rsidR="0039461E" w:rsidRPr="00357912" w:rsidRDefault="0039461E" w:rsidP="0039461E">
      <w:pPr>
        <w:pStyle w:val="Bibliography"/>
      </w:pPr>
      <w:r w:rsidRPr="00357912">
        <w:t>[18]</w:t>
      </w:r>
      <w:r w:rsidRPr="00357912">
        <w:tab/>
        <w:t xml:space="preserve">P. </w:t>
      </w:r>
      <w:proofErr w:type="spellStart"/>
      <w:r w:rsidRPr="00357912">
        <w:t>Dewan</w:t>
      </w:r>
      <w:proofErr w:type="spellEnd"/>
      <w:r w:rsidRPr="00357912">
        <w:t xml:space="preserve"> and R. </w:t>
      </w:r>
      <w:proofErr w:type="spellStart"/>
      <w:r w:rsidRPr="00357912">
        <w:t>Hegde</w:t>
      </w:r>
      <w:proofErr w:type="spellEnd"/>
      <w:r w:rsidRPr="00357912">
        <w:t>, “Semi-synchronous conflict detection and resolution in asynchronous software deve</w:t>
      </w:r>
      <w:r w:rsidRPr="00357912">
        <w:t>l</w:t>
      </w:r>
      <w:r w:rsidRPr="00357912">
        <w:t>opment,” presented at the European Conference on Co</w:t>
      </w:r>
      <w:r w:rsidRPr="00357912">
        <w:t>m</w:t>
      </w:r>
      <w:r w:rsidRPr="00357912">
        <w:t>puter-Supported Cooperative Work (</w:t>
      </w:r>
      <w:proofErr w:type="spellStart"/>
      <w:r w:rsidRPr="00357912">
        <w:t>ECSCW</w:t>
      </w:r>
      <w:proofErr w:type="spellEnd"/>
      <w:r w:rsidRPr="00357912">
        <w:t>), Limerick, Ireland, 2007, pp. 159–178.</w:t>
      </w:r>
    </w:p>
    <w:p w14:paraId="43AFF37D" w14:textId="77777777" w:rsidR="0039461E" w:rsidRPr="00357912" w:rsidRDefault="0039461E" w:rsidP="0039461E">
      <w:pPr>
        <w:pStyle w:val="Bibliography"/>
      </w:pPr>
      <w:r w:rsidRPr="00357912">
        <w:t>[19]</w:t>
      </w:r>
      <w:r w:rsidRPr="00357912">
        <w:tab/>
        <w:t xml:space="preserve">J. </w:t>
      </w:r>
      <w:proofErr w:type="spellStart"/>
      <w:r w:rsidRPr="00357912">
        <w:t>Wloka</w:t>
      </w:r>
      <w:proofErr w:type="spellEnd"/>
      <w:r w:rsidRPr="00357912">
        <w:t xml:space="preserve">, B. Ryder, F. Tip, and X. </w:t>
      </w:r>
      <w:proofErr w:type="spellStart"/>
      <w:r w:rsidRPr="00357912">
        <w:t>Ren</w:t>
      </w:r>
      <w:proofErr w:type="spellEnd"/>
      <w:r w:rsidRPr="00357912">
        <w:t>, “Safe-commit analysis to facilitate team software development,” presen</w:t>
      </w:r>
      <w:r w:rsidRPr="00357912">
        <w:t>t</w:t>
      </w:r>
      <w:r w:rsidRPr="00357912">
        <w:t>ed at the International Conference on Software Engineering (</w:t>
      </w:r>
      <w:proofErr w:type="spellStart"/>
      <w:r w:rsidRPr="00357912">
        <w:t>ICSE</w:t>
      </w:r>
      <w:proofErr w:type="spellEnd"/>
      <w:r w:rsidRPr="00357912">
        <w:t>), Vancouver, British Columbia, Canada, 2009, pp. 507–517.</w:t>
      </w:r>
    </w:p>
    <w:p w14:paraId="501CCBFD" w14:textId="77777777" w:rsidR="0039461E" w:rsidRPr="00357912" w:rsidRDefault="0039461E" w:rsidP="0039461E">
      <w:pPr>
        <w:pStyle w:val="Bibliography"/>
      </w:pPr>
      <w:r w:rsidRPr="00357912">
        <w:t>[20]</w:t>
      </w:r>
      <w:r w:rsidRPr="00357912">
        <w:tab/>
        <w:t xml:space="preserve">M. L. </w:t>
      </w:r>
      <w:proofErr w:type="spellStart"/>
      <w:r w:rsidRPr="00357912">
        <w:t>Guimarães</w:t>
      </w:r>
      <w:proofErr w:type="spellEnd"/>
      <w:r w:rsidRPr="00357912">
        <w:t xml:space="preserve"> and A. R. Silva, “Improving early dete</w:t>
      </w:r>
      <w:r w:rsidRPr="00357912">
        <w:t>c</w:t>
      </w:r>
      <w:r w:rsidRPr="00357912">
        <w:t xml:space="preserve">tion of software merge conflicts,” presented at the </w:t>
      </w:r>
      <w:proofErr w:type="spellStart"/>
      <w:r w:rsidRPr="00357912">
        <w:t>Intern</w:t>
      </w:r>
      <w:r w:rsidRPr="00357912">
        <w:t>a</w:t>
      </w:r>
      <w:r w:rsidRPr="00357912">
        <w:t>tion</w:t>
      </w:r>
      <w:proofErr w:type="spellEnd"/>
      <w:r w:rsidRPr="00357912">
        <w:t xml:space="preserve"> Conference on Software Engineering (</w:t>
      </w:r>
      <w:proofErr w:type="spellStart"/>
      <w:r w:rsidRPr="00357912">
        <w:t>ICSE</w:t>
      </w:r>
      <w:proofErr w:type="spellEnd"/>
      <w:r w:rsidRPr="00357912">
        <w:t>), Zürich, Switzerland, 2012, pp. 342–352.</w:t>
      </w:r>
    </w:p>
    <w:p w14:paraId="7BCA90FB" w14:textId="77777777" w:rsidR="0039461E" w:rsidRPr="00357912" w:rsidRDefault="0039461E" w:rsidP="0039461E">
      <w:pPr>
        <w:pStyle w:val="Bibliography"/>
      </w:pPr>
      <w:r w:rsidRPr="00357912">
        <w:t>[21]</w:t>
      </w:r>
      <w:r w:rsidRPr="00357912">
        <w:tab/>
        <w:t xml:space="preserve">C. M. </w:t>
      </w:r>
      <w:proofErr w:type="spellStart"/>
      <w:r w:rsidRPr="00357912">
        <w:t>Cesario</w:t>
      </w:r>
      <w:proofErr w:type="spellEnd"/>
      <w:r w:rsidRPr="00357912">
        <w:t xml:space="preserve"> and L. G. P. Murta, “What is going on around my repository</w:t>
      </w:r>
      <w:proofErr w:type="gramStart"/>
      <w:r w:rsidRPr="00357912">
        <w:t>?,</w:t>
      </w:r>
      <w:proofErr w:type="gramEnd"/>
      <w:r w:rsidRPr="00357912">
        <w:t>” presented at the Brazilian Wor</w:t>
      </w:r>
      <w:r w:rsidRPr="00357912">
        <w:t>k</w:t>
      </w:r>
      <w:r w:rsidRPr="00357912">
        <w:t>shop on Software Visualization, Evolution and Maint</w:t>
      </w:r>
      <w:r w:rsidRPr="00357912">
        <w:t>e</w:t>
      </w:r>
      <w:r w:rsidRPr="00357912">
        <w:t>nance (</w:t>
      </w:r>
      <w:proofErr w:type="spellStart"/>
      <w:r w:rsidRPr="00357912">
        <w:t>VEM</w:t>
      </w:r>
      <w:proofErr w:type="spellEnd"/>
      <w:r w:rsidRPr="00357912">
        <w:t>), Brasilia, Brazil, 2013, pp. 14–21.</w:t>
      </w:r>
    </w:p>
    <w:p w14:paraId="2528F8DA" w14:textId="77777777" w:rsidR="0039461E" w:rsidRPr="00357912" w:rsidRDefault="0039461E" w:rsidP="0039461E">
      <w:pPr>
        <w:pStyle w:val="Bibliography"/>
      </w:pPr>
      <w:r w:rsidRPr="00357912">
        <w:t>[22]</w:t>
      </w:r>
      <w:r w:rsidRPr="00357912">
        <w:tab/>
      </w:r>
      <w:proofErr w:type="gramStart"/>
      <w:r w:rsidRPr="00357912">
        <w:t>R. T. Fielding, “Architectural Styles and the Design of Network-based Software Architectures,” Thesis, Univers</w:t>
      </w:r>
      <w:r w:rsidRPr="00357912">
        <w:t>i</w:t>
      </w:r>
      <w:r w:rsidRPr="00357912">
        <w:t>ty of California, Irvine, CA, USA, 2000.</w:t>
      </w:r>
      <w:proofErr w:type="gramEnd"/>
    </w:p>
    <w:p w14:paraId="2FDF8CDA" w14:textId="77777777" w:rsidR="0039461E" w:rsidRPr="00357912" w:rsidRDefault="0039461E" w:rsidP="0039461E">
      <w:pPr>
        <w:pStyle w:val="Bibliography"/>
      </w:pPr>
      <w:r w:rsidRPr="00357912">
        <w:t>[23]</w:t>
      </w:r>
      <w:r w:rsidRPr="00357912">
        <w:tab/>
        <w:t xml:space="preserve">J. </w:t>
      </w:r>
      <w:proofErr w:type="spellStart"/>
      <w:r w:rsidRPr="00357912">
        <w:t>Benedek</w:t>
      </w:r>
      <w:proofErr w:type="spellEnd"/>
      <w:r w:rsidRPr="00357912">
        <w:t xml:space="preserve"> and T. Miner, “Measuring Desirability: New methods for evaluating desirability in a usability lab se</w:t>
      </w:r>
      <w:r w:rsidRPr="00357912">
        <w:t>t</w:t>
      </w:r>
      <w:r w:rsidRPr="00357912">
        <w:t xml:space="preserve">ting,” in </w:t>
      </w:r>
      <w:r w:rsidRPr="00357912">
        <w:rPr>
          <w:i/>
          <w:iCs/>
        </w:rPr>
        <w:t>Proceedings of Usability Professionals Associ</w:t>
      </w:r>
      <w:r w:rsidRPr="00357912">
        <w:rPr>
          <w:i/>
          <w:iCs/>
        </w:rPr>
        <w:t>a</w:t>
      </w:r>
      <w:r w:rsidRPr="00357912">
        <w:rPr>
          <w:i/>
          <w:iCs/>
        </w:rPr>
        <w:t>tion (</w:t>
      </w:r>
      <w:proofErr w:type="spellStart"/>
      <w:r w:rsidRPr="00357912">
        <w:rPr>
          <w:i/>
          <w:iCs/>
        </w:rPr>
        <w:t>UPA</w:t>
      </w:r>
      <w:proofErr w:type="spellEnd"/>
      <w:r w:rsidRPr="00357912">
        <w:rPr>
          <w:i/>
          <w:iCs/>
        </w:rPr>
        <w:t>)</w:t>
      </w:r>
      <w:r w:rsidRPr="00357912">
        <w:t>, Orlando, FL, USA, 2002, pp. 8–12.</w:t>
      </w:r>
    </w:p>
    <w:p w14:paraId="2E2B4FE1" w14:textId="77777777" w:rsidR="0039461E" w:rsidRPr="00357912" w:rsidRDefault="0039461E" w:rsidP="0039461E">
      <w:pPr>
        <w:pStyle w:val="Bibliography"/>
      </w:pPr>
      <w:r w:rsidRPr="00357912">
        <w:t>[24]</w:t>
      </w:r>
      <w:r w:rsidRPr="00357912">
        <w:tab/>
        <w:t xml:space="preserve">K. Pearson, “Note on Regression and Inheritance in the Case of Two Parents,” </w:t>
      </w:r>
      <w:r w:rsidRPr="00357912">
        <w:rPr>
          <w:i/>
          <w:iCs/>
        </w:rPr>
        <w:t xml:space="preserve">Proc. R. Soc. </w:t>
      </w:r>
      <w:proofErr w:type="spellStart"/>
      <w:r w:rsidRPr="00357912">
        <w:rPr>
          <w:i/>
          <w:iCs/>
        </w:rPr>
        <w:t>Lond</w:t>
      </w:r>
      <w:proofErr w:type="spellEnd"/>
      <w:proofErr w:type="gramStart"/>
      <w:r w:rsidRPr="00357912">
        <w:rPr>
          <w:i/>
          <w:iCs/>
        </w:rPr>
        <w:t>.</w:t>
      </w:r>
      <w:r w:rsidRPr="00357912">
        <w:t>,</w:t>
      </w:r>
      <w:proofErr w:type="gramEnd"/>
      <w:r w:rsidRPr="00357912">
        <w:t xml:space="preserve"> vol. 58, no. 347–352, pp. 240–242, Jan. 1895.</w:t>
      </w:r>
    </w:p>
    <w:p w14:paraId="4EA4258E" w14:textId="77777777" w:rsidR="0039461E" w:rsidRPr="00357912" w:rsidRDefault="0039461E" w:rsidP="0039461E">
      <w:pPr>
        <w:pStyle w:val="Bibliography"/>
      </w:pPr>
      <w:r w:rsidRPr="00357912">
        <w:t>[25]</w:t>
      </w:r>
      <w:r w:rsidRPr="00357912">
        <w:tab/>
        <w:t xml:space="preserve">S. Diehl, </w:t>
      </w:r>
      <w:r w:rsidRPr="00357912">
        <w:rPr>
          <w:i/>
          <w:iCs/>
        </w:rPr>
        <w:t xml:space="preserve">Software Visualization: Visualizing the Structure, </w:t>
      </w:r>
      <w:proofErr w:type="spellStart"/>
      <w:r w:rsidRPr="00357912">
        <w:rPr>
          <w:i/>
          <w:iCs/>
        </w:rPr>
        <w:t>Behaviour</w:t>
      </w:r>
      <w:proofErr w:type="spellEnd"/>
      <w:r w:rsidRPr="00357912">
        <w:rPr>
          <w:i/>
          <w:iCs/>
        </w:rPr>
        <w:t>, and Evolution of Software</w:t>
      </w:r>
      <w:r w:rsidRPr="00357912">
        <w:t>. Berlin; New York: Springer, 2007.</w:t>
      </w:r>
    </w:p>
    <w:p w14:paraId="0A41A8FB" w14:textId="77777777" w:rsidR="0039461E" w:rsidRPr="00357912" w:rsidRDefault="0039461E" w:rsidP="0039461E">
      <w:pPr>
        <w:pStyle w:val="Bibliography"/>
      </w:pPr>
      <w:r w:rsidRPr="00357912">
        <w:t>[26]</w:t>
      </w:r>
      <w:r w:rsidRPr="00357912">
        <w:tab/>
        <w:t xml:space="preserve">I. </w:t>
      </w:r>
      <w:proofErr w:type="spellStart"/>
      <w:r w:rsidRPr="00357912">
        <w:t>Steinmacher</w:t>
      </w:r>
      <w:proofErr w:type="spellEnd"/>
      <w:r w:rsidRPr="00357912">
        <w:t xml:space="preserve">, A. Chaves, and M. </w:t>
      </w:r>
      <w:proofErr w:type="spellStart"/>
      <w:r w:rsidRPr="00357912">
        <w:t>Gerosa</w:t>
      </w:r>
      <w:proofErr w:type="spellEnd"/>
      <w:r w:rsidRPr="00357912">
        <w:t>, “Awareness Support in Distributed Software Development: A Syste</w:t>
      </w:r>
      <w:r w:rsidRPr="00357912">
        <w:t>m</w:t>
      </w:r>
      <w:r w:rsidRPr="00357912">
        <w:t>atic Review and Mapping of the Literature,” presented at the ACM Conference on Computer-supported Cooperative Work (</w:t>
      </w:r>
      <w:proofErr w:type="spellStart"/>
      <w:r w:rsidRPr="00357912">
        <w:t>CSCW</w:t>
      </w:r>
      <w:proofErr w:type="spellEnd"/>
      <w:r w:rsidRPr="00357912">
        <w:t>), Seattle, WA, USA, 2012, pp. 1–46.</w:t>
      </w:r>
    </w:p>
    <w:p w14:paraId="13FC6A58" w14:textId="77777777" w:rsidR="0039461E" w:rsidRPr="00357912" w:rsidRDefault="0039461E" w:rsidP="0039461E">
      <w:pPr>
        <w:pStyle w:val="Bibliography"/>
      </w:pPr>
      <w:r w:rsidRPr="00357912">
        <w:t>[27]</w:t>
      </w:r>
      <w:r w:rsidRPr="00357912">
        <w:tab/>
        <w:t>G. Fitzpatrick, P. Marshall, and A. Phillips, “CVS Integr</w:t>
      </w:r>
      <w:r w:rsidRPr="00357912">
        <w:t>a</w:t>
      </w:r>
      <w:r w:rsidRPr="00357912">
        <w:t>tion with Notification and Chat: Lightweight Software Team Collaboration,” presented at the ACM Conference on Computer-supported Cooperative Work (</w:t>
      </w:r>
      <w:proofErr w:type="spellStart"/>
      <w:r w:rsidRPr="00357912">
        <w:t>CSCW</w:t>
      </w:r>
      <w:proofErr w:type="spellEnd"/>
      <w:r w:rsidRPr="00357912">
        <w:t>), Banff, Alberta, Canada, 2006, pp. 49–58.</w:t>
      </w:r>
    </w:p>
    <w:p w14:paraId="55887E8B" w14:textId="77777777" w:rsidR="0039461E" w:rsidRPr="00357912" w:rsidRDefault="0039461E" w:rsidP="0039461E">
      <w:pPr>
        <w:pStyle w:val="Bibliography"/>
      </w:pPr>
      <w:r w:rsidRPr="00357912">
        <w:t>[28]</w:t>
      </w:r>
      <w:r w:rsidRPr="00357912">
        <w:tab/>
        <w:t xml:space="preserve">C. </w:t>
      </w:r>
      <w:proofErr w:type="spellStart"/>
      <w:r w:rsidRPr="00357912">
        <w:t>Collberg</w:t>
      </w:r>
      <w:proofErr w:type="spellEnd"/>
      <w:r w:rsidRPr="00357912">
        <w:t xml:space="preserve">, S. </w:t>
      </w:r>
      <w:proofErr w:type="spellStart"/>
      <w:r w:rsidRPr="00357912">
        <w:t>Kobourov</w:t>
      </w:r>
      <w:proofErr w:type="spellEnd"/>
      <w:r w:rsidRPr="00357912">
        <w:t xml:space="preserve">, J. </w:t>
      </w:r>
      <w:proofErr w:type="spellStart"/>
      <w:r w:rsidRPr="00357912">
        <w:t>Nagra</w:t>
      </w:r>
      <w:proofErr w:type="spellEnd"/>
      <w:r w:rsidRPr="00357912">
        <w:t xml:space="preserve">, J. Pitts, and K. </w:t>
      </w:r>
      <w:proofErr w:type="spellStart"/>
      <w:r w:rsidRPr="00357912">
        <w:t>Wampler</w:t>
      </w:r>
      <w:proofErr w:type="spellEnd"/>
      <w:r w:rsidRPr="00357912">
        <w:t>, “A System for Graph-based Visualization of the Evolution of Software,” presented at the ACM Symposium on Software Visualization (</w:t>
      </w:r>
      <w:proofErr w:type="spellStart"/>
      <w:r w:rsidRPr="00357912">
        <w:t>SOFTVIS</w:t>
      </w:r>
      <w:proofErr w:type="spellEnd"/>
      <w:r w:rsidRPr="00357912">
        <w:t>), San Diego, CA, USA, 2003, p. 77–ff.</w:t>
      </w:r>
    </w:p>
    <w:p w14:paraId="706B8CC2" w14:textId="77777777" w:rsidR="0039461E" w:rsidRPr="00357912" w:rsidRDefault="0039461E" w:rsidP="0039461E">
      <w:pPr>
        <w:pStyle w:val="Bibliography"/>
      </w:pPr>
      <w:r w:rsidRPr="00357912">
        <w:t>[29]</w:t>
      </w:r>
      <w:r w:rsidRPr="00357912">
        <w:tab/>
        <w:t xml:space="preserve">M. </w:t>
      </w:r>
      <w:proofErr w:type="spellStart"/>
      <w:r w:rsidRPr="00357912">
        <w:t>Lanza</w:t>
      </w:r>
      <w:proofErr w:type="spellEnd"/>
      <w:r w:rsidRPr="00357912">
        <w:t>, “The Evolution Matrix: Recovering Software Evolution Using Software Visualization Techniques,” pr</w:t>
      </w:r>
      <w:r w:rsidRPr="00357912">
        <w:t>e</w:t>
      </w:r>
      <w:r w:rsidRPr="00357912">
        <w:t>sented at the International Workshop on Principles of Software Evolution (</w:t>
      </w:r>
      <w:proofErr w:type="spellStart"/>
      <w:r w:rsidRPr="00357912">
        <w:t>IWPSE</w:t>
      </w:r>
      <w:proofErr w:type="spellEnd"/>
      <w:r w:rsidRPr="00357912">
        <w:t>), Tokyo, Japan, 2001, pp. 37–42.</w:t>
      </w:r>
    </w:p>
    <w:p w14:paraId="6903EEC0" w14:textId="77777777" w:rsidR="0039461E" w:rsidRPr="00357912" w:rsidRDefault="0039461E" w:rsidP="0039461E">
      <w:pPr>
        <w:pStyle w:val="Bibliography"/>
      </w:pPr>
      <w:r w:rsidRPr="00357912">
        <w:t>[30]</w:t>
      </w:r>
      <w:r w:rsidRPr="00357912">
        <w:tab/>
        <w:t xml:space="preserve">L. </w:t>
      </w:r>
      <w:proofErr w:type="spellStart"/>
      <w:r w:rsidRPr="00357912">
        <w:t>Voinea</w:t>
      </w:r>
      <w:proofErr w:type="spellEnd"/>
      <w:r w:rsidRPr="00357912">
        <w:t xml:space="preserve">, A. </w:t>
      </w:r>
      <w:proofErr w:type="spellStart"/>
      <w:r w:rsidRPr="00357912">
        <w:t>Telea</w:t>
      </w:r>
      <w:proofErr w:type="spellEnd"/>
      <w:r w:rsidRPr="00357912">
        <w:t xml:space="preserve">, and J. J. van </w:t>
      </w:r>
      <w:proofErr w:type="spellStart"/>
      <w:r w:rsidRPr="00357912">
        <w:t>Wijk</w:t>
      </w:r>
      <w:proofErr w:type="spellEnd"/>
      <w:r w:rsidRPr="00357912">
        <w:t>, “</w:t>
      </w:r>
      <w:proofErr w:type="spellStart"/>
      <w:r w:rsidRPr="00357912">
        <w:t>CVSscan</w:t>
      </w:r>
      <w:proofErr w:type="spellEnd"/>
      <w:r w:rsidRPr="00357912">
        <w:t>: Visua</w:t>
      </w:r>
      <w:r w:rsidRPr="00357912">
        <w:t>l</w:t>
      </w:r>
      <w:r w:rsidRPr="00357912">
        <w:t>ization of Code Evolution,” presented at the ACM Symp</w:t>
      </w:r>
      <w:r w:rsidRPr="00357912">
        <w:t>o</w:t>
      </w:r>
      <w:r w:rsidRPr="00357912">
        <w:t>sium on Software Visualization (</w:t>
      </w:r>
      <w:proofErr w:type="spellStart"/>
      <w:r w:rsidRPr="00357912">
        <w:t>SOFTVIS</w:t>
      </w:r>
      <w:proofErr w:type="spellEnd"/>
      <w:r w:rsidRPr="00357912">
        <w:t>), Saint Louis, MO, USA, 2005, pp. 47–56.</w:t>
      </w:r>
    </w:p>
    <w:p w14:paraId="56EB3AC1" w14:textId="77777777" w:rsidR="0039461E" w:rsidRPr="00357912" w:rsidRDefault="0039461E" w:rsidP="0039461E">
      <w:pPr>
        <w:pStyle w:val="Bibliography"/>
      </w:pPr>
      <w:r w:rsidRPr="00357912">
        <w:t>[31]</w:t>
      </w:r>
      <w:r w:rsidRPr="00357912">
        <w:tab/>
        <w:t xml:space="preserve">E. Gilbert and K. </w:t>
      </w:r>
      <w:proofErr w:type="spellStart"/>
      <w:r w:rsidRPr="00357912">
        <w:t>Karahalios</w:t>
      </w:r>
      <w:proofErr w:type="spellEnd"/>
      <w:r w:rsidRPr="00357912">
        <w:t>, “</w:t>
      </w:r>
      <w:proofErr w:type="spellStart"/>
      <w:r w:rsidRPr="00357912">
        <w:t>LifeSource</w:t>
      </w:r>
      <w:proofErr w:type="spellEnd"/>
      <w:r w:rsidRPr="00357912">
        <w:t>: Two CVS Visualizations,” presented at the ACM Conference on H</w:t>
      </w:r>
      <w:r w:rsidRPr="00357912">
        <w:t>u</w:t>
      </w:r>
      <w:r w:rsidRPr="00357912">
        <w:t>man Factors in Computing Systems (CHI), Montreal, Ca</w:t>
      </w:r>
      <w:r w:rsidRPr="00357912">
        <w:t>n</w:t>
      </w:r>
      <w:r w:rsidRPr="00357912">
        <w:t>ada, 2006, pp. 791–796.</w:t>
      </w:r>
    </w:p>
    <w:p w14:paraId="1939D362" w14:textId="77777777" w:rsidR="0039461E" w:rsidRPr="00357912" w:rsidRDefault="0039461E" w:rsidP="0039461E">
      <w:pPr>
        <w:pStyle w:val="Bibliography"/>
      </w:pPr>
      <w:r w:rsidRPr="00357912">
        <w:t>[32]</w:t>
      </w:r>
      <w:r w:rsidRPr="00357912">
        <w:tab/>
        <w:t xml:space="preserve">S. </w:t>
      </w:r>
      <w:proofErr w:type="spellStart"/>
      <w:r w:rsidRPr="00357912">
        <w:t>Elsen</w:t>
      </w:r>
      <w:proofErr w:type="spellEnd"/>
      <w:r w:rsidRPr="00357912">
        <w:t>, “</w:t>
      </w:r>
      <w:proofErr w:type="spellStart"/>
      <w:r w:rsidRPr="00357912">
        <w:t>VisGi</w:t>
      </w:r>
      <w:proofErr w:type="spellEnd"/>
      <w:r w:rsidRPr="00357912">
        <w:t xml:space="preserve">: Visualizing </w:t>
      </w:r>
      <w:proofErr w:type="spellStart"/>
      <w:r w:rsidRPr="00357912">
        <w:t>Git</w:t>
      </w:r>
      <w:proofErr w:type="spellEnd"/>
      <w:r w:rsidRPr="00357912">
        <w:t xml:space="preserve"> branches,” presented at the IEEE Working Conference on Software Visualization (</w:t>
      </w:r>
      <w:proofErr w:type="spellStart"/>
      <w:r w:rsidRPr="00357912">
        <w:t>VISSOFT</w:t>
      </w:r>
      <w:proofErr w:type="spellEnd"/>
      <w:r w:rsidRPr="00357912">
        <w:t>), Eindhoven, Netherlands, 2013, pp. 1–4.</w:t>
      </w:r>
    </w:p>
    <w:p w14:paraId="5A6F2533" w14:textId="77777777" w:rsidR="008B197E" w:rsidRPr="00357912" w:rsidRDefault="007714E6" w:rsidP="00005740">
      <w:pPr>
        <w:pStyle w:val="EstiloRecuodecorpodetextoPrimeiralinha0cmDepoisde"/>
        <w:sectPr w:rsidR="008B197E" w:rsidRPr="00357912" w:rsidSect="003B4153">
          <w:type w:val="continuous"/>
          <w:pgSz w:w="12240" w:h="15840" w:code="1"/>
          <w:pgMar w:top="1080" w:right="1080" w:bottom="1440" w:left="1080" w:header="720" w:footer="720" w:gutter="0"/>
          <w:cols w:num="2" w:space="475"/>
        </w:sectPr>
      </w:pPr>
      <w:r w:rsidRPr="00357912">
        <w:rPr>
          <w:lang w:eastAsia="pt-BR"/>
        </w:rPr>
        <w:fldChar w:fldCharType="end"/>
      </w:r>
    </w:p>
    <w:p w14:paraId="74F3041E" w14:textId="77777777" w:rsidR="008B197E" w:rsidRPr="00357912" w:rsidRDefault="008B197E" w:rsidP="004764C4">
      <w:pPr>
        <w:pStyle w:val="Paper-Title"/>
        <w:jc w:val="both"/>
        <w:rPr>
          <w:sz w:val="8"/>
        </w:rPr>
      </w:pPr>
    </w:p>
    <w:sectPr w:rsidR="008B197E" w:rsidRPr="00357912"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41CF3A" w14:textId="77777777" w:rsidR="00735A92" w:rsidRDefault="00735A92">
      <w:r>
        <w:separator/>
      </w:r>
    </w:p>
  </w:endnote>
  <w:endnote w:type="continuationSeparator" w:id="0">
    <w:p w14:paraId="55D0156D" w14:textId="77777777" w:rsidR="00735A92" w:rsidRDefault="00735A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 w:name="Miriam">
    <w:altName w:val="Malgun Gothic Semilight"/>
    <w:charset w:val="B1"/>
    <w:family w:val="swiss"/>
    <w:pitch w:val="variable"/>
    <w:sig w:usb0="00000801" w:usb1="00000000" w:usb2="00000000" w:usb3="00000000" w:csb0="00000020" w:csb1="00000000"/>
  </w:font>
  <w:font w:name="SimSun">
    <w:altName w:val="宋体"/>
    <w:charset w:val="86"/>
    <w:family w:val="auto"/>
    <w:pitch w:val="variable"/>
    <w:sig w:usb0="00000003" w:usb1="288F0000" w:usb2="00000016" w:usb3="00000000" w:csb0="00040001" w:csb1="00000000"/>
  </w:font>
  <w:font w:name="Segoe UI">
    <w:altName w:val="Times New Roman"/>
    <w:charset w:val="00"/>
    <w:family w:val="swiss"/>
    <w:pitch w:val="variable"/>
    <w:sig w:usb0="E10022FF" w:usb1="C000E47F" w:usb2="00000029" w:usb3="00000000" w:csb0="000001DF" w:csb1="00000000"/>
  </w:font>
  <w:font w:name="MS Mincho">
    <w:altName w:val="ＭＳ 明朝"/>
    <w:charset w:val="80"/>
    <w:family w:val="modern"/>
    <w:pitch w:val="fixed"/>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486DB8" w14:textId="77777777" w:rsidR="00735A92" w:rsidRDefault="00735A9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A623A8" w14:textId="77777777" w:rsidR="00735A92" w:rsidRDefault="00735A9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D5975F" w14:textId="77777777" w:rsidR="00735A92" w:rsidRDefault="00735A92">
      <w:r>
        <w:separator/>
      </w:r>
    </w:p>
  </w:footnote>
  <w:footnote w:type="continuationSeparator" w:id="0">
    <w:p w14:paraId="27C95064" w14:textId="77777777" w:rsidR="00735A92" w:rsidRDefault="00735A92">
      <w:r>
        <w:continuationSeparator/>
      </w:r>
    </w:p>
  </w:footnote>
  <w:footnote w:id="1">
    <w:p w14:paraId="039CCB05" w14:textId="77777777" w:rsidR="00735A92" w:rsidRDefault="00735A92" w:rsidP="0039461E">
      <w:pPr>
        <w:pStyle w:val="FootnoteText"/>
      </w:pPr>
      <w:r>
        <w:rPr>
          <w:rStyle w:val="FootnoteReference"/>
        </w:rPr>
        <w:footnoteRef/>
      </w:r>
      <w:r>
        <w:t xml:space="preserve"> Dye is commonly used in cells to observe the cell division pr</w:t>
      </w:r>
      <w:r>
        <w:t>o</w:t>
      </w:r>
      <w:r>
        <w:t xml:space="preserve">cess. As an analogy, </w:t>
      </w:r>
      <w:proofErr w:type="spellStart"/>
      <w:r>
        <w:t>DyeVC</w:t>
      </w:r>
      <w:proofErr w:type="spellEnd"/>
      <w:r>
        <w:t xml:space="preserve"> allows developers to observe how a Version Control repository evolved over time.</w:t>
      </w:r>
    </w:p>
  </w:footnote>
  <w:footnote w:id="2">
    <w:p w14:paraId="7A9734F4" w14:textId="77777777" w:rsidR="00735A92" w:rsidRDefault="00735A92" w:rsidP="009E6334">
      <w:pPr>
        <w:pStyle w:val="FootnoteText"/>
        <w:spacing w:after="0"/>
        <w:ind w:left="142" w:hanging="142"/>
      </w:pPr>
      <w:r>
        <w:rPr>
          <w:rStyle w:val="FootnoteReference"/>
        </w:rPr>
        <w:footnoteRef/>
      </w:r>
      <w:r>
        <w:t xml:space="preserve"> http://www.eclipse.org/jgit/</w:t>
      </w:r>
    </w:p>
  </w:footnote>
  <w:footnote w:id="3">
    <w:p w14:paraId="15D7635A" w14:textId="77777777" w:rsidR="00735A92" w:rsidRDefault="00735A92" w:rsidP="009E6334">
      <w:pPr>
        <w:pStyle w:val="FootnoteText"/>
        <w:spacing w:after="0"/>
        <w:ind w:left="142" w:hanging="142"/>
      </w:pPr>
      <w:r>
        <w:rPr>
          <w:rStyle w:val="FootnoteReference"/>
        </w:rPr>
        <w:footnoteRef/>
      </w:r>
      <w:r>
        <w:t xml:space="preserve"> http://jung.sourceforge.net/</w:t>
      </w:r>
    </w:p>
  </w:footnote>
  <w:footnote w:id="4">
    <w:p w14:paraId="030B2261" w14:textId="77777777" w:rsidR="00735A92" w:rsidRDefault="00735A92" w:rsidP="009E6334">
      <w:pPr>
        <w:pStyle w:val="FootnoteText"/>
        <w:spacing w:after="0"/>
        <w:ind w:left="142" w:hanging="142"/>
      </w:pPr>
      <w:r>
        <w:rPr>
          <w:rStyle w:val="FootnoteReference"/>
        </w:rPr>
        <w:footnoteRef/>
      </w:r>
      <w:r>
        <w:t xml:space="preserve"> </w:t>
      </w:r>
      <w:r w:rsidRPr="00920BBB">
        <w:t>https://github.com/jquery/jquery</w:t>
      </w:r>
    </w:p>
  </w:footnote>
  <w:footnote w:id="5">
    <w:p w14:paraId="55D590CD" w14:textId="1BA9605E" w:rsidR="00735A92" w:rsidRDefault="00735A92">
      <w:pPr>
        <w:pStyle w:val="FootnoteText"/>
      </w:pPr>
      <w:r>
        <w:rPr>
          <w:rStyle w:val="FootnoteReference"/>
        </w:rPr>
        <w:footnoteRef/>
      </w:r>
      <w:r>
        <w:t xml:space="preserve"> </w:t>
      </w:r>
      <w:r w:rsidRPr="00C001E1">
        <w:t>Developed by and © 2002 Microsoft Corporation. All rights reserved.</w:t>
      </w:r>
    </w:p>
  </w:footnote>
  <w:footnote w:id="6">
    <w:p w14:paraId="5D329CEE" w14:textId="77777777" w:rsidR="00735A92" w:rsidRDefault="00735A92" w:rsidP="009E6334">
      <w:pPr>
        <w:pStyle w:val="FootnoteText"/>
        <w:spacing w:after="0"/>
        <w:ind w:left="142" w:hanging="142"/>
      </w:pPr>
      <w:r>
        <w:rPr>
          <w:rStyle w:val="FootnoteReference"/>
        </w:rPr>
        <w:footnoteRef/>
      </w:r>
      <w:r>
        <w:t xml:space="preserve"> http://svnnotifier.tigris.org/ (2012)</w:t>
      </w:r>
    </w:p>
  </w:footnote>
  <w:footnote w:id="7">
    <w:p w14:paraId="79BB516B" w14:textId="77777777" w:rsidR="00735A92" w:rsidRDefault="00735A92" w:rsidP="009E6334">
      <w:pPr>
        <w:pStyle w:val="FootnoteText"/>
        <w:spacing w:after="0"/>
        <w:ind w:left="142" w:hanging="142"/>
      </w:pPr>
      <w:r>
        <w:rPr>
          <w:rStyle w:val="FootnoteReference"/>
        </w:rPr>
        <w:footnoteRef/>
      </w:r>
      <w:r>
        <w:t xml:space="preserve"> https://github.com/pocorall/scm-notifier (2012)</w:t>
      </w:r>
    </w:p>
  </w:footnote>
  <w:footnote w:id="8">
    <w:p w14:paraId="222F697D" w14:textId="77777777" w:rsidR="00735A92" w:rsidRDefault="00735A92" w:rsidP="009E6334">
      <w:pPr>
        <w:pStyle w:val="FootnoteText"/>
        <w:spacing w:after="0"/>
        <w:ind w:left="142" w:hanging="142"/>
      </w:pPr>
      <w:r>
        <w:rPr>
          <w:rStyle w:val="FootnoteReference"/>
        </w:rPr>
        <w:footnoteRef/>
      </w:r>
      <w:r>
        <w:t xml:space="preserve"> http://tools.tortoisesvn.net/CommitMonitor.html (2013)</w:t>
      </w:r>
    </w:p>
  </w:footnote>
  <w:footnote w:id="9">
    <w:p w14:paraId="0FEE9E61" w14:textId="77777777" w:rsidR="00735A92" w:rsidRDefault="00735A92" w:rsidP="009E6334">
      <w:pPr>
        <w:pStyle w:val="FootnoteText"/>
        <w:spacing w:after="0"/>
        <w:ind w:left="142" w:hanging="142"/>
      </w:pPr>
      <w:r>
        <w:rPr>
          <w:rStyle w:val="FootnoteReference"/>
        </w:rPr>
        <w:footnoteRef/>
      </w:r>
      <w:r>
        <w:t xml:space="preserve"> http://code.google.com/p/svnradar/ (2011)</w:t>
      </w:r>
    </w:p>
  </w:footnote>
  <w:footnote w:id="10">
    <w:p w14:paraId="503EAB08" w14:textId="507221EB" w:rsidR="00735A92" w:rsidRDefault="00735A92" w:rsidP="009E6334">
      <w:pPr>
        <w:pStyle w:val="FootnoteText"/>
        <w:spacing w:after="0"/>
        <w:ind w:left="142" w:hanging="142"/>
      </w:pPr>
      <w:r>
        <w:rPr>
          <w:rStyle w:val="FootnoteReference"/>
        </w:rPr>
        <w:footnoteRef/>
      </w:r>
      <w:r>
        <w:t xml:space="preserve"> http://www.fsmpi.uni-bayreuth.de/~dun3/hg-commit-monitor (2009)</w:t>
      </w:r>
    </w:p>
  </w:footnote>
  <w:footnote w:id="11">
    <w:p w14:paraId="0F3429CD" w14:textId="77777777" w:rsidR="00735A92" w:rsidRPr="00E163A5" w:rsidRDefault="00735A92" w:rsidP="009E6334">
      <w:pPr>
        <w:pStyle w:val="FootnoteText"/>
        <w:spacing w:after="0"/>
        <w:ind w:left="142" w:hanging="142"/>
        <w:rPr>
          <w:lang w:val="pt-BR"/>
        </w:rPr>
      </w:pPr>
      <w:r>
        <w:rPr>
          <w:rStyle w:val="FootnoteReference"/>
        </w:rPr>
        <w:footnoteRef/>
      </w:r>
      <w:r w:rsidRPr="00E163A5">
        <w:rPr>
          <w:lang w:val="pt-BR"/>
        </w:rPr>
        <w:t xml:space="preserve"> </w:t>
      </w:r>
      <w:proofErr w:type="spellStart"/>
      <w:r w:rsidRPr="00E163A5">
        <w:rPr>
          <w:lang w:val="pt-BR"/>
        </w:rPr>
        <w:t>Visugit</w:t>
      </w:r>
      <w:proofErr w:type="spellEnd"/>
      <w:r w:rsidRPr="00E163A5">
        <w:rPr>
          <w:lang w:val="pt-BR"/>
        </w:rPr>
        <w:t>: https://github.com/hozumi/visugit</w:t>
      </w:r>
    </w:p>
  </w:footnote>
  <w:footnote w:id="12">
    <w:p w14:paraId="5F34536B" w14:textId="77777777" w:rsidR="00735A92" w:rsidRPr="00E163A5" w:rsidRDefault="00735A92" w:rsidP="009E6334">
      <w:pPr>
        <w:pStyle w:val="FootnoteText"/>
        <w:spacing w:after="0"/>
        <w:ind w:left="142" w:hanging="142"/>
      </w:pPr>
      <w:r>
        <w:rPr>
          <w:rStyle w:val="FootnoteReference"/>
        </w:rPr>
        <w:footnoteRef/>
      </w:r>
      <w:r w:rsidRPr="00E163A5">
        <w:t xml:space="preserve"> </w:t>
      </w:r>
      <w:proofErr w:type="spellStart"/>
      <w:r>
        <w:t>GitHub’s</w:t>
      </w:r>
      <w:proofErr w:type="spellEnd"/>
      <w:r>
        <w:t xml:space="preserve"> Network Graph: https://github.com/blog/39-say-hello-to-the-network-graph-visualizer</w:t>
      </w:r>
    </w:p>
  </w:footnote>
  <w:footnote w:id="13">
    <w:p w14:paraId="757127AE" w14:textId="77777777" w:rsidR="00735A92" w:rsidRPr="00E163A5" w:rsidRDefault="00735A92" w:rsidP="007714E6">
      <w:pPr>
        <w:pStyle w:val="FootnoteText"/>
      </w:pPr>
      <w:r>
        <w:rPr>
          <w:rStyle w:val="FootnoteReference"/>
        </w:rPr>
        <w:footnoteRef/>
      </w:r>
      <w:r w:rsidRPr="00E163A5">
        <w:t xml:space="preserve"> http://git-scm.com/docs/gitk</w:t>
      </w:r>
    </w:p>
  </w:footnote>
  <w:footnote w:id="14">
    <w:p w14:paraId="110C2910" w14:textId="77777777" w:rsidR="00735A92" w:rsidRDefault="00735A92" w:rsidP="009E6334">
      <w:pPr>
        <w:pStyle w:val="FootnoteText"/>
        <w:spacing w:after="0"/>
        <w:ind w:left="142" w:hanging="142"/>
      </w:pPr>
      <w:r>
        <w:rPr>
          <w:rStyle w:val="FootnoteReference"/>
        </w:rPr>
        <w:footnoteRef/>
      </w:r>
      <w:r>
        <w:t xml:space="preserve"> https://code.google.com/p/tortoisegit/</w:t>
      </w:r>
    </w:p>
  </w:footnote>
  <w:footnote w:id="15">
    <w:p w14:paraId="1A8FFF31" w14:textId="77777777" w:rsidR="00735A92" w:rsidRDefault="00735A92" w:rsidP="009E6334">
      <w:pPr>
        <w:pStyle w:val="FootnoteText"/>
        <w:spacing w:after="0"/>
      </w:pPr>
      <w:r>
        <w:rPr>
          <w:rStyle w:val="FootnoteReference"/>
        </w:rPr>
        <w:footnoteRef/>
      </w:r>
      <w:r>
        <w:t xml:space="preserve"> http://eclipse.org/egit/</w:t>
      </w:r>
    </w:p>
  </w:footnote>
  <w:footnote w:id="16">
    <w:p w14:paraId="213DAD01" w14:textId="77777777" w:rsidR="00735A92" w:rsidRDefault="00735A92" w:rsidP="009E6334">
      <w:pPr>
        <w:pStyle w:val="FootnoteText"/>
        <w:spacing w:after="0"/>
      </w:pPr>
      <w:r>
        <w:rPr>
          <w:rStyle w:val="FootnoteReference"/>
        </w:rPr>
        <w:footnoteRef/>
      </w:r>
      <w:r>
        <w:t xml:space="preserve"> http://www.sourcetreeapp.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4">
    <w:nsid w:val="7CD255F0"/>
    <w:multiLevelType w:val="hybridMultilevel"/>
    <w:tmpl w:val="ADF03BA6"/>
    <w:lvl w:ilvl="0" w:tplc="C6A41574">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baseline"/>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0"/>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8"/>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5740"/>
    <w:rsid w:val="0001657D"/>
    <w:rsid w:val="000169E4"/>
    <w:rsid w:val="00016D54"/>
    <w:rsid w:val="000304D3"/>
    <w:rsid w:val="000355F6"/>
    <w:rsid w:val="00057235"/>
    <w:rsid w:val="000717AB"/>
    <w:rsid w:val="00073175"/>
    <w:rsid w:val="0009194E"/>
    <w:rsid w:val="0009634A"/>
    <w:rsid w:val="000A6043"/>
    <w:rsid w:val="000C39EB"/>
    <w:rsid w:val="000C3DD0"/>
    <w:rsid w:val="000F3A18"/>
    <w:rsid w:val="000F7A30"/>
    <w:rsid w:val="00110E23"/>
    <w:rsid w:val="00127345"/>
    <w:rsid w:val="00136419"/>
    <w:rsid w:val="001378B9"/>
    <w:rsid w:val="00140EE8"/>
    <w:rsid w:val="00142259"/>
    <w:rsid w:val="00147157"/>
    <w:rsid w:val="001578EE"/>
    <w:rsid w:val="00163B7B"/>
    <w:rsid w:val="00166367"/>
    <w:rsid w:val="00172159"/>
    <w:rsid w:val="001864D7"/>
    <w:rsid w:val="001927C2"/>
    <w:rsid w:val="001B5E80"/>
    <w:rsid w:val="001D165C"/>
    <w:rsid w:val="001E4A9D"/>
    <w:rsid w:val="001F5827"/>
    <w:rsid w:val="00200AFA"/>
    <w:rsid w:val="00206035"/>
    <w:rsid w:val="002461E1"/>
    <w:rsid w:val="00276242"/>
    <w:rsid w:val="00276401"/>
    <w:rsid w:val="0027698B"/>
    <w:rsid w:val="00286471"/>
    <w:rsid w:val="0029485F"/>
    <w:rsid w:val="002A046A"/>
    <w:rsid w:val="002B7E4F"/>
    <w:rsid w:val="002D2C9C"/>
    <w:rsid w:val="002D6A57"/>
    <w:rsid w:val="00310BFB"/>
    <w:rsid w:val="00344CDD"/>
    <w:rsid w:val="003562DD"/>
    <w:rsid w:val="00357912"/>
    <w:rsid w:val="00375299"/>
    <w:rsid w:val="00377A65"/>
    <w:rsid w:val="00390BFF"/>
    <w:rsid w:val="003912F8"/>
    <w:rsid w:val="0039461E"/>
    <w:rsid w:val="003A4647"/>
    <w:rsid w:val="003B4153"/>
    <w:rsid w:val="003B7E51"/>
    <w:rsid w:val="003C7A6E"/>
    <w:rsid w:val="003D1D46"/>
    <w:rsid w:val="003D4E1B"/>
    <w:rsid w:val="003E3258"/>
    <w:rsid w:val="003E4DB9"/>
    <w:rsid w:val="003E7DFF"/>
    <w:rsid w:val="00430BB2"/>
    <w:rsid w:val="004320C7"/>
    <w:rsid w:val="00474255"/>
    <w:rsid w:val="004764C4"/>
    <w:rsid w:val="004A031E"/>
    <w:rsid w:val="004B2E8A"/>
    <w:rsid w:val="004C34EF"/>
    <w:rsid w:val="004D3F42"/>
    <w:rsid w:val="004D68FC"/>
    <w:rsid w:val="004E1441"/>
    <w:rsid w:val="004E1B45"/>
    <w:rsid w:val="004E4EFC"/>
    <w:rsid w:val="004F097D"/>
    <w:rsid w:val="004F4C6F"/>
    <w:rsid w:val="005155A7"/>
    <w:rsid w:val="00521D65"/>
    <w:rsid w:val="005672AD"/>
    <w:rsid w:val="00571CED"/>
    <w:rsid w:val="00572A9E"/>
    <w:rsid w:val="00582D58"/>
    <w:rsid w:val="005842F9"/>
    <w:rsid w:val="00591C5E"/>
    <w:rsid w:val="005B6A93"/>
    <w:rsid w:val="005C55D1"/>
    <w:rsid w:val="005C7C15"/>
    <w:rsid w:val="005D28A1"/>
    <w:rsid w:val="005E7746"/>
    <w:rsid w:val="00603A4D"/>
    <w:rsid w:val="0061710B"/>
    <w:rsid w:val="00621403"/>
    <w:rsid w:val="00625D07"/>
    <w:rsid w:val="0062758A"/>
    <w:rsid w:val="0068547D"/>
    <w:rsid w:val="0069356A"/>
    <w:rsid w:val="006A044B"/>
    <w:rsid w:val="006A1FA3"/>
    <w:rsid w:val="006A2139"/>
    <w:rsid w:val="006A32E2"/>
    <w:rsid w:val="006D451E"/>
    <w:rsid w:val="006F7EB8"/>
    <w:rsid w:val="007038DB"/>
    <w:rsid w:val="0071132A"/>
    <w:rsid w:val="00717E99"/>
    <w:rsid w:val="00723E24"/>
    <w:rsid w:val="007269EF"/>
    <w:rsid w:val="00735A92"/>
    <w:rsid w:val="00737114"/>
    <w:rsid w:val="00742963"/>
    <w:rsid w:val="00751E04"/>
    <w:rsid w:val="00755B63"/>
    <w:rsid w:val="00760154"/>
    <w:rsid w:val="007714E6"/>
    <w:rsid w:val="00782ABC"/>
    <w:rsid w:val="00787583"/>
    <w:rsid w:val="00793DF2"/>
    <w:rsid w:val="00796C79"/>
    <w:rsid w:val="007A7D0D"/>
    <w:rsid w:val="007C08CF"/>
    <w:rsid w:val="007C3600"/>
    <w:rsid w:val="007D7EAA"/>
    <w:rsid w:val="007F2F08"/>
    <w:rsid w:val="007F4DD8"/>
    <w:rsid w:val="008035C6"/>
    <w:rsid w:val="008241AF"/>
    <w:rsid w:val="00825ED9"/>
    <w:rsid w:val="008400D9"/>
    <w:rsid w:val="008536AF"/>
    <w:rsid w:val="0087467E"/>
    <w:rsid w:val="00875479"/>
    <w:rsid w:val="00882E24"/>
    <w:rsid w:val="00883583"/>
    <w:rsid w:val="00897224"/>
    <w:rsid w:val="008B0897"/>
    <w:rsid w:val="008B197E"/>
    <w:rsid w:val="008B1A77"/>
    <w:rsid w:val="008B27A2"/>
    <w:rsid w:val="008C1CF9"/>
    <w:rsid w:val="008D1BC6"/>
    <w:rsid w:val="008D729E"/>
    <w:rsid w:val="008F7414"/>
    <w:rsid w:val="0090357F"/>
    <w:rsid w:val="00931607"/>
    <w:rsid w:val="0093220D"/>
    <w:rsid w:val="00941EFD"/>
    <w:rsid w:val="0095796C"/>
    <w:rsid w:val="00960AA6"/>
    <w:rsid w:val="0097426D"/>
    <w:rsid w:val="0097625C"/>
    <w:rsid w:val="00980831"/>
    <w:rsid w:val="00987881"/>
    <w:rsid w:val="00996DA2"/>
    <w:rsid w:val="009A4581"/>
    <w:rsid w:val="009B701B"/>
    <w:rsid w:val="009D552B"/>
    <w:rsid w:val="009D7B5B"/>
    <w:rsid w:val="009E6334"/>
    <w:rsid w:val="009F334B"/>
    <w:rsid w:val="00A105B5"/>
    <w:rsid w:val="00A15E83"/>
    <w:rsid w:val="00A21EB9"/>
    <w:rsid w:val="00A278DA"/>
    <w:rsid w:val="00A60B73"/>
    <w:rsid w:val="00A66E61"/>
    <w:rsid w:val="00A67735"/>
    <w:rsid w:val="00A74830"/>
    <w:rsid w:val="00A91BC4"/>
    <w:rsid w:val="00A92A59"/>
    <w:rsid w:val="00AA470B"/>
    <w:rsid w:val="00AA718F"/>
    <w:rsid w:val="00AB29B8"/>
    <w:rsid w:val="00AD45A9"/>
    <w:rsid w:val="00AE1C9E"/>
    <w:rsid w:val="00AE2664"/>
    <w:rsid w:val="00B16A49"/>
    <w:rsid w:val="00B17B51"/>
    <w:rsid w:val="00B21930"/>
    <w:rsid w:val="00B308A8"/>
    <w:rsid w:val="00B36D11"/>
    <w:rsid w:val="00B47D58"/>
    <w:rsid w:val="00B606DF"/>
    <w:rsid w:val="00B63F89"/>
    <w:rsid w:val="00B70A27"/>
    <w:rsid w:val="00B75CE9"/>
    <w:rsid w:val="00B822D9"/>
    <w:rsid w:val="00B91AA9"/>
    <w:rsid w:val="00BA228C"/>
    <w:rsid w:val="00BA444C"/>
    <w:rsid w:val="00BB6335"/>
    <w:rsid w:val="00BC4C60"/>
    <w:rsid w:val="00BF3697"/>
    <w:rsid w:val="00C001E1"/>
    <w:rsid w:val="00C23B88"/>
    <w:rsid w:val="00C33732"/>
    <w:rsid w:val="00C45784"/>
    <w:rsid w:val="00C54B63"/>
    <w:rsid w:val="00C70133"/>
    <w:rsid w:val="00C7584B"/>
    <w:rsid w:val="00C94D5E"/>
    <w:rsid w:val="00CA223F"/>
    <w:rsid w:val="00CB4646"/>
    <w:rsid w:val="00CC70B8"/>
    <w:rsid w:val="00CD7EC6"/>
    <w:rsid w:val="00CE0AF1"/>
    <w:rsid w:val="00D3292B"/>
    <w:rsid w:val="00D5171E"/>
    <w:rsid w:val="00D55E06"/>
    <w:rsid w:val="00D7191D"/>
    <w:rsid w:val="00D745E8"/>
    <w:rsid w:val="00D80CF3"/>
    <w:rsid w:val="00DA70EA"/>
    <w:rsid w:val="00DB7AD4"/>
    <w:rsid w:val="00DC0EE1"/>
    <w:rsid w:val="00DD488A"/>
    <w:rsid w:val="00E20EAD"/>
    <w:rsid w:val="00E2511E"/>
    <w:rsid w:val="00E25319"/>
    <w:rsid w:val="00E26518"/>
    <w:rsid w:val="00E30BAA"/>
    <w:rsid w:val="00E3178B"/>
    <w:rsid w:val="00E524D5"/>
    <w:rsid w:val="00E64427"/>
    <w:rsid w:val="00E742F2"/>
    <w:rsid w:val="00E83F8D"/>
    <w:rsid w:val="00E92CDF"/>
    <w:rsid w:val="00EA078D"/>
    <w:rsid w:val="00EA0F0A"/>
    <w:rsid w:val="00EA279B"/>
    <w:rsid w:val="00EC1F6A"/>
    <w:rsid w:val="00EC4EDE"/>
    <w:rsid w:val="00EC5E2A"/>
    <w:rsid w:val="00ED3D93"/>
    <w:rsid w:val="00EE7A37"/>
    <w:rsid w:val="00F04BE5"/>
    <w:rsid w:val="00F34659"/>
    <w:rsid w:val="00F50B82"/>
    <w:rsid w:val="00F5237E"/>
    <w:rsid w:val="00F5619A"/>
    <w:rsid w:val="00F8335A"/>
    <w:rsid w:val="00F91964"/>
    <w:rsid w:val="00F96495"/>
    <w:rsid w:val="00FC75F9"/>
    <w:rsid w:val="00FE3E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2751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List Bullet" w:semiHidden="0" w:unhideWhenUsed="0"/>
    <w:lsdException w:name="List 3" w:semiHidden="0" w:unhideWhenUsed="0"/>
    <w:lsdException w:name="List 4" w:semiHidden="0" w:unhideWhenUsed="0"/>
    <w:lsdException w:name="Title" w:semiHidden="0" w:unhideWhenUsed="0" w:qFormat="1"/>
    <w:lsdException w:name="Message Header" w:semiHidden="0" w:unhideWhenUsed="0"/>
    <w:lsdException w:name="Subtitle" w:semiHidden="0" w:unhideWhenUsed="0" w:qFormat="1"/>
    <w:lsdException w:name="Salutation" w:semiHidden="0" w:unhideWhenUsed="0"/>
    <w:lsdException w:name="Date" w:semiHidden="0" w:unhideWhenUsed="0"/>
    <w:lsdException w:name="Strong" w:semiHidden="0" w:uiPriority="22"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334"/>
    <w:pPr>
      <w:spacing w:after="80"/>
      <w:jc w:val="both"/>
    </w:pPr>
    <w:rPr>
      <w:sz w:val="18"/>
    </w:rPr>
  </w:style>
  <w:style w:type="paragraph" w:styleId="Heading1">
    <w:name w:val="heading 1"/>
    <w:basedOn w:val="Normal"/>
    <w:next w:val="Normal"/>
    <w:uiPriority w:val="99"/>
    <w:qFormat/>
    <w:pPr>
      <w:keepNext/>
      <w:numPr>
        <w:numId w:val="1"/>
      </w:numPr>
      <w:spacing w:before="40" w:after="0"/>
      <w:jc w:val="left"/>
      <w:outlineLvl w:val="0"/>
    </w:pPr>
    <w:rPr>
      <w:b/>
      <w:kern w:val="28"/>
      <w:sz w:val="24"/>
    </w:rPr>
  </w:style>
  <w:style w:type="paragraph" w:styleId="Heading2">
    <w:name w:val="heading 2"/>
    <w:basedOn w:val="Heading1"/>
    <w:next w:val="Normal"/>
    <w:uiPriority w:val="99"/>
    <w:qFormat/>
    <w:pPr>
      <w:numPr>
        <w:ilvl w:val="1"/>
      </w:numPr>
      <w:outlineLvl w:val="1"/>
    </w:pPr>
  </w:style>
  <w:style w:type="paragraph" w:styleId="Heading3">
    <w:name w:val="heading 3"/>
    <w:basedOn w:val="Heading2"/>
    <w:next w:val="Normal"/>
    <w:uiPriority w:val="99"/>
    <w:qFormat/>
    <w:pPr>
      <w:numPr>
        <w:ilvl w:val="2"/>
      </w:numPr>
      <w:outlineLvl w:val="2"/>
    </w:pPr>
    <w:rPr>
      <w:b w:val="0"/>
      <w:i/>
      <w:sz w:val="22"/>
    </w:rPr>
  </w:style>
  <w:style w:type="paragraph" w:styleId="Heading4">
    <w:name w:val="heading 4"/>
    <w:basedOn w:val="Heading3"/>
    <w:next w:val="Normal"/>
    <w:uiPriority w:val="99"/>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link w:val="CaptionChar"/>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character" w:customStyle="1" w:styleId="CaptionChar">
    <w:name w:val="Caption Char"/>
    <w:link w:val="Caption"/>
    <w:locked/>
    <w:rsid w:val="000F7A30"/>
    <w:rPr>
      <w:rFonts w:cs="Miriam"/>
      <w:b/>
      <w:bCs/>
      <w:sz w:val="18"/>
      <w:szCs w:val="18"/>
      <w:lang w:eastAsia="en-AU"/>
    </w:rPr>
  </w:style>
  <w:style w:type="paragraph" w:customStyle="1" w:styleId="tablecolhead">
    <w:name w:val="table col head"/>
    <w:basedOn w:val="Normal"/>
    <w:uiPriority w:val="99"/>
    <w:rsid w:val="00147157"/>
    <w:pPr>
      <w:spacing w:after="0"/>
      <w:jc w:val="center"/>
    </w:pPr>
    <w:rPr>
      <w:rFonts w:eastAsia="SimSun"/>
      <w:b/>
      <w:bCs/>
      <w:sz w:val="16"/>
      <w:szCs w:val="16"/>
    </w:rPr>
  </w:style>
  <w:style w:type="paragraph" w:customStyle="1" w:styleId="tablecopy">
    <w:name w:val="table copy"/>
    <w:uiPriority w:val="99"/>
    <w:rsid w:val="00147157"/>
    <w:pPr>
      <w:jc w:val="both"/>
    </w:pPr>
    <w:rPr>
      <w:rFonts w:eastAsia="SimSun"/>
      <w:noProof/>
      <w:sz w:val="16"/>
      <w:szCs w:val="16"/>
    </w:rPr>
  </w:style>
  <w:style w:type="character" w:customStyle="1" w:styleId="TableCaptionChar">
    <w:name w:val="Table Caption Char"/>
    <w:link w:val="TableCaption"/>
    <w:locked/>
    <w:rsid w:val="00147157"/>
    <w:rPr>
      <w:smallCaps/>
      <w:sz w:val="16"/>
      <w:szCs w:val="16"/>
    </w:rPr>
  </w:style>
  <w:style w:type="paragraph" w:customStyle="1" w:styleId="TableCaption">
    <w:name w:val="Table Caption"/>
    <w:basedOn w:val="Caption"/>
    <w:link w:val="TableCaptionChar"/>
    <w:qFormat/>
    <w:rsid w:val="00147157"/>
    <w:pPr>
      <w:tabs>
        <w:tab w:val="left" w:pos="533"/>
      </w:tabs>
      <w:spacing w:before="80" w:after="160"/>
    </w:pPr>
    <w:rPr>
      <w:rFonts w:cs="Times New Roman"/>
      <w:b w:val="0"/>
      <w:bCs w:val="0"/>
      <w:smallCaps/>
      <w:sz w:val="16"/>
      <w:szCs w:val="16"/>
      <w:lang w:eastAsia="en-US"/>
    </w:rPr>
  </w:style>
  <w:style w:type="paragraph" w:customStyle="1" w:styleId="EstiloRecuodecorpodetextoPrimeiralinha0cmDepoisde">
    <w:name w:val="Estilo Recuo de corpo de texto + Primeira linha:  0 cm Depois de:  ..."/>
    <w:basedOn w:val="BodyTextIndent"/>
    <w:rsid w:val="00F5237E"/>
    <w:pPr>
      <w:widowControl w:val="0"/>
      <w:spacing w:after="120"/>
      <w:ind w:firstLine="0"/>
    </w:pPr>
  </w:style>
  <w:style w:type="paragraph" w:customStyle="1" w:styleId="tablecolsubhead">
    <w:name w:val="table col subhead"/>
    <w:basedOn w:val="tablecolhead"/>
    <w:uiPriority w:val="99"/>
    <w:rsid w:val="0097625C"/>
    <w:rPr>
      <w:i/>
      <w:iCs/>
      <w:sz w:val="15"/>
      <w:szCs w:val="15"/>
    </w:rPr>
  </w:style>
  <w:style w:type="paragraph" w:customStyle="1" w:styleId="tablefootnote">
    <w:name w:val="table footnote"/>
    <w:uiPriority w:val="99"/>
    <w:rsid w:val="0097625C"/>
    <w:pPr>
      <w:numPr>
        <w:numId w:val="5"/>
      </w:numPr>
      <w:spacing w:before="60" w:after="30"/>
      <w:ind w:left="58" w:hanging="29"/>
      <w:jc w:val="right"/>
    </w:pPr>
    <w:rPr>
      <w:rFonts w:eastAsia="SimSun"/>
      <w:sz w:val="12"/>
      <w:szCs w:val="12"/>
    </w:rPr>
  </w:style>
  <w:style w:type="paragraph" w:styleId="Bibliography">
    <w:name w:val="Bibliography"/>
    <w:basedOn w:val="Normal"/>
    <w:next w:val="Normal"/>
    <w:uiPriority w:val="37"/>
    <w:unhideWhenUsed/>
    <w:rsid w:val="007714E6"/>
    <w:pPr>
      <w:tabs>
        <w:tab w:val="left" w:pos="504"/>
      </w:tabs>
      <w:spacing w:after="0"/>
      <w:ind w:left="504" w:hanging="504"/>
    </w:pPr>
  </w:style>
  <w:style w:type="paragraph" w:styleId="BalloonText">
    <w:name w:val="Balloon Text"/>
    <w:basedOn w:val="Normal"/>
    <w:link w:val="BalloonTextChar"/>
    <w:semiHidden/>
    <w:unhideWhenUsed/>
    <w:rsid w:val="00310BFB"/>
    <w:pPr>
      <w:spacing w:after="0"/>
    </w:pPr>
    <w:rPr>
      <w:rFonts w:ascii="Segoe UI" w:hAnsi="Segoe UI" w:cs="Segoe UI"/>
      <w:szCs w:val="18"/>
    </w:rPr>
  </w:style>
  <w:style w:type="character" w:customStyle="1" w:styleId="BalloonTextChar">
    <w:name w:val="Balloon Text Char"/>
    <w:basedOn w:val="DefaultParagraphFont"/>
    <w:link w:val="BalloonText"/>
    <w:semiHidden/>
    <w:rsid w:val="00310BFB"/>
    <w:rPr>
      <w:rFonts w:ascii="Segoe UI" w:hAnsi="Segoe UI" w:cs="Segoe UI"/>
      <w:sz w:val="18"/>
      <w:szCs w:val="18"/>
    </w:rPr>
  </w:style>
  <w:style w:type="paragraph" w:styleId="Revision">
    <w:name w:val="Revision"/>
    <w:hidden/>
    <w:uiPriority w:val="99"/>
    <w:semiHidden/>
    <w:rsid w:val="00796C79"/>
    <w:rPr>
      <w:sz w:val="18"/>
    </w:rPr>
  </w:style>
  <w:style w:type="character" w:styleId="CommentReference">
    <w:name w:val="annotation reference"/>
    <w:basedOn w:val="DefaultParagraphFont"/>
    <w:semiHidden/>
    <w:unhideWhenUsed/>
    <w:rsid w:val="005C7C15"/>
    <w:rPr>
      <w:sz w:val="18"/>
      <w:szCs w:val="18"/>
    </w:rPr>
  </w:style>
  <w:style w:type="paragraph" w:styleId="CommentText">
    <w:name w:val="annotation text"/>
    <w:basedOn w:val="Normal"/>
    <w:link w:val="CommentTextChar"/>
    <w:semiHidden/>
    <w:unhideWhenUsed/>
    <w:rsid w:val="005C7C15"/>
    <w:rPr>
      <w:sz w:val="24"/>
      <w:szCs w:val="24"/>
    </w:rPr>
  </w:style>
  <w:style w:type="character" w:customStyle="1" w:styleId="CommentTextChar">
    <w:name w:val="Comment Text Char"/>
    <w:basedOn w:val="DefaultParagraphFont"/>
    <w:link w:val="CommentText"/>
    <w:semiHidden/>
    <w:rsid w:val="005C7C15"/>
    <w:rPr>
      <w:sz w:val="24"/>
      <w:szCs w:val="24"/>
    </w:rPr>
  </w:style>
  <w:style w:type="paragraph" w:styleId="CommentSubject">
    <w:name w:val="annotation subject"/>
    <w:basedOn w:val="CommentText"/>
    <w:next w:val="CommentText"/>
    <w:link w:val="CommentSubjectChar"/>
    <w:semiHidden/>
    <w:unhideWhenUsed/>
    <w:rsid w:val="005C7C15"/>
    <w:rPr>
      <w:b/>
      <w:bCs/>
      <w:sz w:val="20"/>
      <w:szCs w:val="20"/>
    </w:rPr>
  </w:style>
  <w:style w:type="character" w:customStyle="1" w:styleId="CommentSubjectChar">
    <w:name w:val="Comment Subject Char"/>
    <w:basedOn w:val="CommentTextChar"/>
    <w:link w:val="CommentSubject"/>
    <w:semiHidden/>
    <w:rsid w:val="005C7C15"/>
    <w:rPr>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nhideWhenUsed="0" w:qFormat="1"/>
    <w:lsdException w:name="heading 6" w:qFormat="1"/>
    <w:lsdException w:name="heading 7" w:qFormat="1"/>
    <w:lsdException w:name="heading 8" w:qFormat="1"/>
    <w:lsdException w:name="heading 9" w:qFormat="1"/>
    <w:lsdException w:name="caption" w:qFormat="1"/>
    <w:lsdException w:name="List Bullet" w:semiHidden="0" w:unhideWhenUsed="0"/>
    <w:lsdException w:name="List 3" w:semiHidden="0" w:unhideWhenUsed="0"/>
    <w:lsdException w:name="List 4" w:semiHidden="0" w:unhideWhenUsed="0"/>
    <w:lsdException w:name="Title" w:semiHidden="0" w:unhideWhenUsed="0" w:qFormat="1"/>
    <w:lsdException w:name="Message Header" w:semiHidden="0" w:unhideWhenUsed="0"/>
    <w:lsdException w:name="Subtitle" w:semiHidden="0" w:unhideWhenUsed="0" w:qFormat="1"/>
    <w:lsdException w:name="Salutation" w:semiHidden="0" w:unhideWhenUsed="0"/>
    <w:lsdException w:name="Date" w:semiHidden="0" w:unhideWhenUsed="0"/>
    <w:lsdException w:name="Strong" w:semiHidden="0" w:uiPriority="22"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6334"/>
    <w:pPr>
      <w:spacing w:after="80"/>
      <w:jc w:val="both"/>
    </w:pPr>
    <w:rPr>
      <w:sz w:val="18"/>
    </w:rPr>
  </w:style>
  <w:style w:type="paragraph" w:styleId="Heading1">
    <w:name w:val="heading 1"/>
    <w:basedOn w:val="Normal"/>
    <w:next w:val="Normal"/>
    <w:uiPriority w:val="99"/>
    <w:qFormat/>
    <w:pPr>
      <w:keepNext/>
      <w:numPr>
        <w:numId w:val="1"/>
      </w:numPr>
      <w:spacing w:before="40" w:after="0"/>
      <w:jc w:val="left"/>
      <w:outlineLvl w:val="0"/>
    </w:pPr>
    <w:rPr>
      <w:b/>
      <w:kern w:val="28"/>
      <w:sz w:val="24"/>
    </w:rPr>
  </w:style>
  <w:style w:type="paragraph" w:styleId="Heading2">
    <w:name w:val="heading 2"/>
    <w:basedOn w:val="Heading1"/>
    <w:next w:val="Normal"/>
    <w:uiPriority w:val="99"/>
    <w:qFormat/>
    <w:pPr>
      <w:numPr>
        <w:ilvl w:val="1"/>
      </w:numPr>
      <w:outlineLvl w:val="1"/>
    </w:pPr>
  </w:style>
  <w:style w:type="paragraph" w:styleId="Heading3">
    <w:name w:val="heading 3"/>
    <w:basedOn w:val="Heading2"/>
    <w:next w:val="Normal"/>
    <w:uiPriority w:val="99"/>
    <w:qFormat/>
    <w:pPr>
      <w:numPr>
        <w:ilvl w:val="2"/>
      </w:numPr>
      <w:outlineLvl w:val="2"/>
    </w:pPr>
    <w:rPr>
      <w:b w:val="0"/>
      <w:i/>
      <w:sz w:val="22"/>
    </w:rPr>
  </w:style>
  <w:style w:type="paragraph" w:styleId="Heading4">
    <w:name w:val="heading 4"/>
    <w:basedOn w:val="Heading3"/>
    <w:next w:val="Normal"/>
    <w:uiPriority w:val="99"/>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link w:val="CaptionChar"/>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character" w:customStyle="1" w:styleId="CaptionChar">
    <w:name w:val="Caption Char"/>
    <w:link w:val="Caption"/>
    <w:locked/>
    <w:rsid w:val="000F7A30"/>
    <w:rPr>
      <w:rFonts w:cs="Miriam"/>
      <w:b/>
      <w:bCs/>
      <w:sz w:val="18"/>
      <w:szCs w:val="18"/>
      <w:lang w:eastAsia="en-AU"/>
    </w:rPr>
  </w:style>
  <w:style w:type="paragraph" w:customStyle="1" w:styleId="tablecolhead">
    <w:name w:val="table col head"/>
    <w:basedOn w:val="Normal"/>
    <w:uiPriority w:val="99"/>
    <w:rsid w:val="00147157"/>
    <w:pPr>
      <w:spacing w:after="0"/>
      <w:jc w:val="center"/>
    </w:pPr>
    <w:rPr>
      <w:rFonts w:eastAsia="SimSun"/>
      <w:b/>
      <w:bCs/>
      <w:sz w:val="16"/>
      <w:szCs w:val="16"/>
    </w:rPr>
  </w:style>
  <w:style w:type="paragraph" w:customStyle="1" w:styleId="tablecopy">
    <w:name w:val="table copy"/>
    <w:uiPriority w:val="99"/>
    <w:rsid w:val="00147157"/>
    <w:pPr>
      <w:jc w:val="both"/>
    </w:pPr>
    <w:rPr>
      <w:rFonts w:eastAsia="SimSun"/>
      <w:noProof/>
      <w:sz w:val="16"/>
      <w:szCs w:val="16"/>
    </w:rPr>
  </w:style>
  <w:style w:type="character" w:customStyle="1" w:styleId="TableCaptionChar">
    <w:name w:val="Table Caption Char"/>
    <w:link w:val="TableCaption"/>
    <w:locked/>
    <w:rsid w:val="00147157"/>
    <w:rPr>
      <w:smallCaps/>
      <w:sz w:val="16"/>
      <w:szCs w:val="16"/>
    </w:rPr>
  </w:style>
  <w:style w:type="paragraph" w:customStyle="1" w:styleId="TableCaption">
    <w:name w:val="Table Caption"/>
    <w:basedOn w:val="Caption"/>
    <w:link w:val="TableCaptionChar"/>
    <w:qFormat/>
    <w:rsid w:val="00147157"/>
    <w:pPr>
      <w:tabs>
        <w:tab w:val="left" w:pos="533"/>
      </w:tabs>
      <w:spacing w:before="80" w:after="160"/>
    </w:pPr>
    <w:rPr>
      <w:rFonts w:cs="Times New Roman"/>
      <w:b w:val="0"/>
      <w:bCs w:val="0"/>
      <w:smallCaps/>
      <w:sz w:val="16"/>
      <w:szCs w:val="16"/>
      <w:lang w:eastAsia="en-US"/>
    </w:rPr>
  </w:style>
  <w:style w:type="paragraph" w:customStyle="1" w:styleId="EstiloRecuodecorpodetextoPrimeiralinha0cmDepoisde">
    <w:name w:val="Estilo Recuo de corpo de texto + Primeira linha:  0 cm Depois de:  ..."/>
    <w:basedOn w:val="BodyTextIndent"/>
    <w:rsid w:val="00F5237E"/>
    <w:pPr>
      <w:widowControl w:val="0"/>
      <w:spacing w:after="120"/>
      <w:ind w:firstLine="0"/>
    </w:pPr>
  </w:style>
  <w:style w:type="paragraph" w:customStyle="1" w:styleId="tablecolsubhead">
    <w:name w:val="table col subhead"/>
    <w:basedOn w:val="tablecolhead"/>
    <w:uiPriority w:val="99"/>
    <w:rsid w:val="0097625C"/>
    <w:rPr>
      <w:i/>
      <w:iCs/>
      <w:sz w:val="15"/>
      <w:szCs w:val="15"/>
    </w:rPr>
  </w:style>
  <w:style w:type="paragraph" w:customStyle="1" w:styleId="tablefootnote">
    <w:name w:val="table footnote"/>
    <w:uiPriority w:val="99"/>
    <w:rsid w:val="0097625C"/>
    <w:pPr>
      <w:numPr>
        <w:numId w:val="5"/>
      </w:numPr>
      <w:spacing w:before="60" w:after="30"/>
      <w:ind w:left="58" w:hanging="29"/>
      <w:jc w:val="right"/>
    </w:pPr>
    <w:rPr>
      <w:rFonts w:eastAsia="SimSun"/>
      <w:sz w:val="12"/>
      <w:szCs w:val="12"/>
    </w:rPr>
  </w:style>
  <w:style w:type="paragraph" w:styleId="Bibliography">
    <w:name w:val="Bibliography"/>
    <w:basedOn w:val="Normal"/>
    <w:next w:val="Normal"/>
    <w:uiPriority w:val="37"/>
    <w:unhideWhenUsed/>
    <w:rsid w:val="007714E6"/>
    <w:pPr>
      <w:tabs>
        <w:tab w:val="left" w:pos="504"/>
      </w:tabs>
      <w:spacing w:after="0"/>
      <w:ind w:left="504" w:hanging="504"/>
    </w:pPr>
  </w:style>
  <w:style w:type="paragraph" w:styleId="BalloonText">
    <w:name w:val="Balloon Text"/>
    <w:basedOn w:val="Normal"/>
    <w:link w:val="BalloonTextChar"/>
    <w:semiHidden/>
    <w:unhideWhenUsed/>
    <w:rsid w:val="00310BFB"/>
    <w:pPr>
      <w:spacing w:after="0"/>
    </w:pPr>
    <w:rPr>
      <w:rFonts w:ascii="Segoe UI" w:hAnsi="Segoe UI" w:cs="Segoe UI"/>
      <w:szCs w:val="18"/>
    </w:rPr>
  </w:style>
  <w:style w:type="character" w:customStyle="1" w:styleId="BalloonTextChar">
    <w:name w:val="Balloon Text Char"/>
    <w:basedOn w:val="DefaultParagraphFont"/>
    <w:link w:val="BalloonText"/>
    <w:semiHidden/>
    <w:rsid w:val="00310BFB"/>
    <w:rPr>
      <w:rFonts w:ascii="Segoe UI" w:hAnsi="Segoe UI" w:cs="Segoe UI"/>
      <w:sz w:val="18"/>
      <w:szCs w:val="18"/>
    </w:rPr>
  </w:style>
  <w:style w:type="paragraph" w:styleId="Revision">
    <w:name w:val="Revision"/>
    <w:hidden/>
    <w:uiPriority w:val="99"/>
    <w:semiHidden/>
    <w:rsid w:val="00796C79"/>
    <w:rPr>
      <w:sz w:val="18"/>
    </w:rPr>
  </w:style>
  <w:style w:type="character" w:styleId="CommentReference">
    <w:name w:val="annotation reference"/>
    <w:basedOn w:val="DefaultParagraphFont"/>
    <w:semiHidden/>
    <w:unhideWhenUsed/>
    <w:rsid w:val="005C7C15"/>
    <w:rPr>
      <w:sz w:val="18"/>
      <w:szCs w:val="18"/>
    </w:rPr>
  </w:style>
  <w:style w:type="paragraph" w:styleId="CommentText">
    <w:name w:val="annotation text"/>
    <w:basedOn w:val="Normal"/>
    <w:link w:val="CommentTextChar"/>
    <w:semiHidden/>
    <w:unhideWhenUsed/>
    <w:rsid w:val="005C7C15"/>
    <w:rPr>
      <w:sz w:val="24"/>
      <w:szCs w:val="24"/>
    </w:rPr>
  </w:style>
  <w:style w:type="character" w:customStyle="1" w:styleId="CommentTextChar">
    <w:name w:val="Comment Text Char"/>
    <w:basedOn w:val="DefaultParagraphFont"/>
    <w:link w:val="CommentText"/>
    <w:semiHidden/>
    <w:rsid w:val="005C7C15"/>
    <w:rPr>
      <w:sz w:val="24"/>
      <w:szCs w:val="24"/>
    </w:rPr>
  </w:style>
  <w:style w:type="paragraph" w:styleId="CommentSubject">
    <w:name w:val="annotation subject"/>
    <w:basedOn w:val="CommentText"/>
    <w:next w:val="CommentText"/>
    <w:link w:val="CommentSubjectChar"/>
    <w:semiHidden/>
    <w:unhideWhenUsed/>
    <w:rsid w:val="005C7C15"/>
    <w:rPr>
      <w:b/>
      <w:bCs/>
      <w:sz w:val="20"/>
      <w:szCs w:val="20"/>
    </w:rPr>
  </w:style>
  <w:style w:type="character" w:customStyle="1" w:styleId="CommentSubjectChar">
    <w:name w:val="Comment Subject Char"/>
    <w:basedOn w:val="CommentTextChar"/>
    <w:link w:val="CommentSubject"/>
    <w:semiHidden/>
    <w:rsid w:val="005C7C15"/>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1.emf"/><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image" Target="media/image17.png"/><Relationship Id="rId27" Type="http://schemas.openxmlformats.org/officeDocument/2006/relationships/fontTable" Target="fontTable.xml"/><Relationship Id="rId28" Type="http://schemas.openxmlformats.org/officeDocument/2006/relationships/theme" Target="theme/theme1.xml"/><Relationship Id="rId29" Type="http://schemas.microsoft.com/office/2011/relationships/people" Target="people.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emf"/><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58323-B005-7747-8A0A-9554B62FC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10</Pages>
  <Words>16691</Words>
  <Characters>95143</Characters>
  <Application>Microsoft Macintosh Word</Application>
  <DocSecurity>0</DocSecurity>
  <Lines>792</Lines>
  <Paragraphs>2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111611</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Leonardo Murta</cp:lastModifiedBy>
  <cp:revision>87</cp:revision>
  <cp:lastPrinted>2016-04-19T12:19:00Z</cp:lastPrinted>
  <dcterms:created xsi:type="dcterms:W3CDTF">2015-08-07T14:17:00Z</dcterms:created>
  <dcterms:modified xsi:type="dcterms:W3CDTF">2016-04-21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29.5"&gt;&lt;session id="RzUVZCoY"/&gt;&lt;style id="http://www.zotero.org/styles/ieee"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